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5E50" w:rsidRPr="00C640F4" w:rsidRDefault="00E24B6C" w:rsidP="00123796">
      <w:pPr>
        <w:pStyle w:val="01-MainHeading"/>
        <w:jc w:val="center"/>
        <w:rPr>
          <w:bCs/>
          <w:szCs w:val="28"/>
          <w:rtl/>
        </w:rPr>
      </w:pPr>
      <w:bookmarkStart w:id="0" w:name="_GoBack"/>
      <w:r w:rsidRPr="00C640F4">
        <w:rPr>
          <w:bCs/>
          <w:szCs w:val="28"/>
        </w:rPr>
        <w:t xml:space="preserve">Oxytocin </w:t>
      </w:r>
      <w:r w:rsidR="002F343D" w:rsidRPr="00C640F4">
        <w:rPr>
          <w:bCs/>
          <w:szCs w:val="28"/>
        </w:rPr>
        <w:t xml:space="preserve">and </w:t>
      </w:r>
      <w:r w:rsidR="00591B33" w:rsidRPr="00C640F4">
        <w:rPr>
          <w:bCs/>
          <w:szCs w:val="28"/>
        </w:rPr>
        <w:t>e</w:t>
      </w:r>
      <w:r w:rsidRPr="00C640F4">
        <w:rPr>
          <w:bCs/>
          <w:szCs w:val="28"/>
        </w:rPr>
        <w:t xml:space="preserve">ating </w:t>
      </w:r>
      <w:r w:rsidR="00591B33" w:rsidRPr="00C640F4">
        <w:rPr>
          <w:bCs/>
          <w:szCs w:val="28"/>
        </w:rPr>
        <w:t>d</w:t>
      </w:r>
      <w:r w:rsidRPr="00C640F4">
        <w:rPr>
          <w:bCs/>
          <w:szCs w:val="28"/>
        </w:rPr>
        <w:t>isorders</w:t>
      </w:r>
      <w:bookmarkEnd w:id="0"/>
      <w:proofErr w:type="gramStart"/>
      <w:r w:rsidR="002F343D" w:rsidRPr="00C640F4">
        <w:rPr>
          <w:bCs/>
          <w:szCs w:val="28"/>
        </w:rPr>
        <w:t>:</w:t>
      </w:r>
      <w:proofErr w:type="gramEnd"/>
      <w:r w:rsidR="00123796" w:rsidRPr="00C640F4">
        <w:rPr>
          <w:bCs/>
          <w:szCs w:val="28"/>
        </w:rPr>
        <w:br/>
      </w:r>
      <w:r w:rsidR="00591B33" w:rsidRPr="00C640F4">
        <w:rPr>
          <w:bCs/>
          <w:szCs w:val="28"/>
        </w:rPr>
        <w:t>a</w:t>
      </w:r>
      <w:r w:rsidR="00534BA4" w:rsidRPr="00C640F4">
        <w:rPr>
          <w:bCs/>
          <w:szCs w:val="28"/>
        </w:rPr>
        <w:t xml:space="preserve"> </w:t>
      </w:r>
      <w:r w:rsidR="00591B33" w:rsidRPr="00C640F4">
        <w:rPr>
          <w:bCs/>
          <w:szCs w:val="28"/>
        </w:rPr>
        <w:t>n</w:t>
      </w:r>
      <w:r w:rsidR="00534BA4" w:rsidRPr="00C640F4">
        <w:rPr>
          <w:bCs/>
          <w:szCs w:val="28"/>
        </w:rPr>
        <w:t xml:space="preserve">arrative </w:t>
      </w:r>
      <w:r w:rsidR="00591B33" w:rsidRPr="00C640F4">
        <w:rPr>
          <w:bCs/>
          <w:szCs w:val="28"/>
        </w:rPr>
        <w:t>r</w:t>
      </w:r>
      <w:r w:rsidR="00534BA4" w:rsidRPr="00C640F4">
        <w:rPr>
          <w:bCs/>
          <w:szCs w:val="28"/>
        </w:rPr>
        <w:t xml:space="preserve">eview on </w:t>
      </w:r>
      <w:r w:rsidR="00591B33" w:rsidRPr="00C640F4">
        <w:rPr>
          <w:bCs/>
          <w:szCs w:val="28"/>
        </w:rPr>
        <w:t>e</w:t>
      </w:r>
      <w:r w:rsidR="002F343D" w:rsidRPr="00C640F4">
        <w:rPr>
          <w:bCs/>
          <w:szCs w:val="28"/>
        </w:rPr>
        <w:t xml:space="preserve">merging </w:t>
      </w:r>
      <w:r w:rsidR="00591B33" w:rsidRPr="00C640F4">
        <w:rPr>
          <w:bCs/>
          <w:szCs w:val="28"/>
        </w:rPr>
        <w:t>f</w:t>
      </w:r>
      <w:r w:rsidR="002F343D" w:rsidRPr="00C640F4">
        <w:rPr>
          <w:bCs/>
          <w:szCs w:val="28"/>
        </w:rPr>
        <w:t xml:space="preserve">indings and </w:t>
      </w:r>
      <w:r w:rsidR="00591B33" w:rsidRPr="00C640F4">
        <w:rPr>
          <w:bCs/>
          <w:szCs w:val="28"/>
        </w:rPr>
        <w:t>p</w:t>
      </w:r>
      <w:r w:rsidR="002F343D" w:rsidRPr="00C640F4">
        <w:rPr>
          <w:bCs/>
          <w:szCs w:val="28"/>
        </w:rPr>
        <w:t>erspectives</w:t>
      </w:r>
    </w:p>
    <w:p w:rsidR="009C5E50" w:rsidRPr="00C640F4" w:rsidRDefault="00E24B6C" w:rsidP="00123796">
      <w:pPr>
        <w:pStyle w:val="KeinLeerraum"/>
        <w:jc w:val="center"/>
        <w:rPr>
          <w:iCs/>
          <w:vertAlign w:val="superscript"/>
          <w:lang w:val="de-DE"/>
        </w:rPr>
      </w:pPr>
      <w:r w:rsidRPr="00C640F4">
        <w:rPr>
          <w:rFonts w:ascii="Times New Roman" w:hAnsi="Times New Roman"/>
          <w:sz w:val="24"/>
          <w:szCs w:val="24"/>
        </w:rPr>
        <w:t xml:space="preserve">Katrin </w:t>
      </w:r>
      <w:proofErr w:type="spellStart"/>
      <w:r w:rsidRPr="00C640F4">
        <w:rPr>
          <w:rFonts w:ascii="Times New Roman" w:hAnsi="Times New Roman"/>
          <w:sz w:val="24"/>
          <w:szCs w:val="24"/>
        </w:rPr>
        <w:t>Giel</w:t>
      </w:r>
      <w:r w:rsidR="009C5E50" w:rsidRPr="00C640F4">
        <w:rPr>
          <w:rFonts w:ascii="Times New Roman" w:hAnsi="Times New Roman"/>
          <w:sz w:val="24"/>
          <w:szCs w:val="24"/>
          <w:vertAlign w:val="superscript"/>
        </w:rPr>
        <w:t>a</w:t>
      </w:r>
      <w:proofErr w:type="spellEnd"/>
      <w:r w:rsidR="009C5E50" w:rsidRPr="00C640F4">
        <w:rPr>
          <w:rFonts w:ascii="Times New Roman" w:hAnsi="Times New Roman"/>
          <w:sz w:val="24"/>
          <w:szCs w:val="24"/>
        </w:rPr>
        <w:t xml:space="preserve">, </w:t>
      </w:r>
      <w:r w:rsidRPr="00C640F4">
        <w:rPr>
          <w:rFonts w:ascii="Times New Roman" w:hAnsi="Times New Roman"/>
          <w:kern w:val="24"/>
          <w:sz w:val="24"/>
          <w:szCs w:val="24"/>
        </w:rPr>
        <w:t xml:space="preserve">Stephan </w:t>
      </w:r>
      <w:proofErr w:type="spellStart"/>
      <w:r w:rsidRPr="00C640F4">
        <w:rPr>
          <w:rFonts w:ascii="Times New Roman" w:hAnsi="Times New Roman"/>
          <w:kern w:val="24"/>
          <w:sz w:val="24"/>
          <w:szCs w:val="24"/>
        </w:rPr>
        <w:t>Zipfel</w:t>
      </w:r>
      <w:r w:rsidRPr="00C640F4">
        <w:rPr>
          <w:rFonts w:ascii="Times New Roman" w:hAnsi="Times New Roman"/>
          <w:sz w:val="24"/>
          <w:szCs w:val="24"/>
          <w:vertAlign w:val="superscript"/>
        </w:rPr>
        <w:t>a</w:t>
      </w:r>
      <w:proofErr w:type="spellEnd"/>
      <w:r w:rsidR="009C5E50" w:rsidRPr="00C640F4">
        <w:rPr>
          <w:rFonts w:ascii="Times New Roman" w:hAnsi="Times New Roman"/>
          <w:kern w:val="24"/>
          <w:sz w:val="24"/>
          <w:szCs w:val="24"/>
        </w:rPr>
        <w:t xml:space="preserve"> and </w:t>
      </w:r>
      <w:r w:rsidRPr="00C640F4">
        <w:rPr>
          <w:rFonts w:ascii="Times New Roman" w:hAnsi="Times New Roman"/>
          <w:kern w:val="24"/>
          <w:sz w:val="24"/>
          <w:szCs w:val="24"/>
        </w:rPr>
        <w:t xml:space="preserve">Manfred </w:t>
      </w:r>
      <w:proofErr w:type="spellStart"/>
      <w:r w:rsidRPr="00C640F4">
        <w:rPr>
          <w:rFonts w:ascii="Times New Roman" w:hAnsi="Times New Roman"/>
          <w:kern w:val="24"/>
          <w:sz w:val="24"/>
          <w:szCs w:val="24"/>
        </w:rPr>
        <w:t>Hallschmid</w:t>
      </w:r>
      <w:r w:rsidRPr="00C640F4">
        <w:rPr>
          <w:iCs/>
          <w:vertAlign w:val="superscript"/>
        </w:rPr>
        <w:t>b</w:t>
      </w:r>
      <w:proofErr w:type="gramStart"/>
      <w:r w:rsidR="00F50F70" w:rsidRPr="00C640F4">
        <w:rPr>
          <w:iCs/>
          <w:vertAlign w:val="superscript"/>
        </w:rPr>
        <w:t>,</w:t>
      </w:r>
      <w:proofErr w:type="gramEnd"/>
      <w:r w:rsidR="00F50F70" w:rsidRPr="00C640F4">
        <w:rPr>
          <w:iCs/>
          <w:vertAlign w:val="superscript"/>
        </w:rPr>
        <w:t>c,d</w:t>
      </w:r>
      <w:proofErr w:type="spellEnd"/>
      <w:r w:rsidR="00123796" w:rsidRPr="00C640F4">
        <w:rPr>
          <w:iCs/>
          <w:sz w:val="24"/>
          <w:szCs w:val="24"/>
          <w:vertAlign w:val="superscript"/>
          <w:lang w:val="de-DE"/>
        </w:rPr>
        <w:t>*</w:t>
      </w:r>
    </w:p>
    <w:p w:rsidR="00F50F70" w:rsidRPr="00C640F4" w:rsidRDefault="00F50F70" w:rsidP="00ED6DD4">
      <w:pPr>
        <w:pStyle w:val="KeinLeerraum"/>
        <w:rPr>
          <w:rFonts w:ascii="Times New Roman" w:hAnsi="Times New Roman"/>
          <w:kern w:val="24"/>
          <w:sz w:val="24"/>
          <w:szCs w:val="24"/>
          <w:vertAlign w:val="superscript"/>
        </w:rPr>
      </w:pPr>
    </w:p>
    <w:p w:rsidR="009C5E50" w:rsidRPr="00C640F4" w:rsidRDefault="009C5E50" w:rsidP="009C5E50">
      <w:pPr>
        <w:pStyle w:val="03-Address"/>
        <w:rPr>
          <w:iCs/>
        </w:rPr>
      </w:pPr>
      <w:r w:rsidRPr="00C640F4">
        <w:rPr>
          <w:iCs/>
          <w:vertAlign w:val="superscript"/>
        </w:rPr>
        <w:t>a</w:t>
      </w:r>
      <w:r w:rsidR="00F50F70" w:rsidRPr="00C640F4">
        <w:rPr>
          <w:iCs/>
          <w:vertAlign w:val="superscript"/>
        </w:rPr>
        <w:t xml:space="preserve"> </w:t>
      </w:r>
      <w:r w:rsidR="00F50F70" w:rsidRPr="00C640F4">
        <w:rPr>
          <w:iCs/>
        </w:rPr>
        <w:t>University Hospital Tübingen, Department of Psychosomatic Medicine and Psychotherapy, Tübingen, Germany</w:t>
      </w:r>
      <w:r w:rsidR="00AE40A7" w:rsidRPr="00C640F4">
        <w:rPr>
          <w:iCs/>
        </w:rPr>
        <w:t>;</w:t>
      </w:r>
      <w:r w:rsidR="00AE40A7" w:rsidRPr="00C640F4">
        <w:rPr>
          <w:iCs/>
        </w:rPr>
        <w:br/>
      </w:r>
      <w:r w:rsidRPr="00C640F4">
        <w:rPr>
          <w:iCs/>
          <w:vertAlign w:val="superscript"/>
        </w:rPr>
        <w:t>b</w:t>
      </w:r>
      <w:r w:rsidR="00F50F70" w:rsidRPr="00C640F4">
        <w:rPr>
          <w:iCs/>
          <w:vertAlign w:val="superscript"/>
        </w:rPr>
        <w:t xml:space="preserve"> </w:t>
      </w:r>
      <w:r w:rsidR="00F50F70" w:rsidRPr="00C640F4">
        <w:rPr>
          <w:iCs/>
        </w:rPr>
        <w:t xml:space="preserve">Institute of Medical Psychology and Behavioral Neurobiology, University of Tübingen, Tübingen, Germany; </w:t>
      </w:r>
      <w:r w:rsidR="00F50F70" w:rsidRPr="00C640F4">
        <w:rPr>
          <w:iCs/>
          <w:vertAlign w:val="superscript"/>
        </w:rPr>
        <w:t>c</w:t>
      </w:r>
      <w:r w:rsidR="00F50F70" w:rsidRPr="00C640F4">
        <w:rPr>
          <w:iCs/>
        </w:rPr>
        <w:t xml:space="preserve"> German Center for Diabetes Research (DZD), Tübingen, Germany; </w:t>
      </w:r>
      <w:r w:rsidR="00F50F70" w:rsidRPr="00C640F4">
        <w:rPr>
          <w:iCs/>
          <w:vertAlign w:val="superscript"/>
        </w:rPr>
        <w:t>d</w:t>
      </w:r>
      <w:r w:rsidR="00F50F70" w:rsidRPr="00C640F4">
        <w:rPr>
          <w:iCs/>
        </w:rPr>
        <w:t xml:space="preserve"> Institute for Diabetes Research and Metabolic Diseases of the Helmholtz Center Munich at the University of Tübingen, Tübingen, Germany.</w:t>
      </w:r>
    </w:p>
    <w:p w:rsidR="009C5E50" w:rsidRPr="00C640F4" w:rsidRDefault="009C5E50" w:rsidP="00527CC2">
      <w:pPr>
        <w:pStyle w:val="04-abstract"/>
        <w:spacing w:after="120"/>
        <w:ind w:left="0"/>
        <w:rPr>
          <w:bCs/>
          <w:sz w:val="20"/>
        </w:rPr>
      </w:pPr>
      <w:r w:rsidRPr="00C640F4">
        <w:rPr>
          <w:b/>
          <w:bCs/>
          <w:sz w:val="20"/>
        </w:rPr>
        <w:t xml:space="preserve">Abstract: </w:t>
      </w:r>
      <w:r w:rsidR="0098371D" w:rsidRPr="00C640F4">
        <w:rPr>
          <w:bCs/>
          <w:sz w:val="20"/>
        </w:rPr>
        <w:t>The hypothalamic neuropeptide oxytocin regulates reproductive behavior and mother-infant interaction</w:t>
      </w:r>
      <w:r w:rsidR="00D50813" w:rsidRPr="00C640F4">
        <w:rPr>
          <w:bCs/>
          <w:sz w:val="20"/>
        </w:rPr>
        <w:t>, and c</w:t>
      </w:r>
      <w:r w:rsidR="0098371D" w:rsidRPr="00C640F4">
        <w:rPr>
          <w:bCs/>
          <w:sz w:val="20"/>
        </w:rPr>
        <w:t xml:space="preserve">onclusive </w:t>
      </w:r>
      <w:r w:rsidR="009012AE" w:rsidRPr="00C640F4">
        <w:rPr>
          <w:bCs/>
          <w:sz w:val="20"/>
        </w:rPr>
        <w:t xml:space="preserve">studies </w:t>
      </w:r>
      <w:r w:rsidR="0098371D" w:rsidRPr="00C640F4">
        <w:rPr>
          <w:bCs/>
          <w:sz w:val="20"/>
        </w:rPr>
        <w:t>in humans</w:t>
      </w:r>
      <w:r w:rsidR="009012AE" w:rsidRPr="00C640F4">
        <w:rPr>
          <w:bCs/>
          <w:sz w:val="20"/>
        </w:rPr>
        <w:t xml:space="preserve"> </w:t>
      </w:r>
      <w:r w:rsidR="0098371D" w:rsidRPr="00C640F4">
        <w:rPr>
          <w:bCs/>
          <w:sz w:val="20"/>
        </w:rPr>
        <w:t xml:space="preserve">indicate that oxytocin </w:t>
      </w:r>
      <w:r w:rsidR="00D50813" w:rsidRPr="00C640F4">
        <w:rPr>
          <w:bCs/>
          <w:sz w:val="20"/>
        </w:rPr>
        <w:t>is also</w:t>
      </w:r>
      <w:r w:rsidR="0098371D" w:rsidRPr="00C640F4">
        <w:rPr>
          <w:bCs/>
          <w:sz w:val="20"/>
        </w:rPr>
        <w:t xml:space="preserve"> a potent modulator of psychosocial function. </w:t>
      </w:r>
      <w:r w:rsidR="009012AE" w:rsidRPr="00C640F4">
        <w:rPr>
          <w:bCs/>
          <w:sz w:val="20"/>
        </w:rPr>
        <w:t>P</w:t>
      </w:r>
      <w:r w:rsidR="0098371D" w:rsidRPr="00C640F4">
        <w:rPr>
          <w:bCs/>
          <w:sz w:val="20"/>
        </w:rPr>
        <w:t xml:space="preserve">ilot </w:t>
      </w:r>
      <w:r w:rsidR="00D50813" w:rsidRPr="00C640F4">
        <w:rPr>
          <w:bCs/>
          <w:sz w:val="20"/>
        </w:rPr>
        <w:t xml:space="preserve">experiments </w:t>
      </w:r>
      <w:r w:rsidR="0098371D" w:rsidRPr="00C640F4">
        <w:rPr>
          <w:bCs/>
          <w:sz w:val="20"/>
        </w:rPr>
        <w:t xml:space="preserve">have yielded first evidence that </w:t>
      </w:r>
      <w:r w:rsidR="00D50813" w:rsidRPr="00C640F4">
        <w:rPr>
          <w:bCs/>
          <w:sz w:val="20"/>
        </w:rPr>
        <w:t>this neuropeptide moreover</w:t>
      </w:r>
      <w:r w:rsidR="0098371D" w:rsidRPr="00C640F4">
        <w:rPr>
          <w:bCs/>
          <w:sz w:val="20"/>
        </w:rPr>
        <w:t xml:space="preserve"> influences eating behavior</w:t>
      </w:r>
      <w:r w:rsidR="00D50813" w:rsidRPr="00C640F4">
        <w:rPr>
          <w:bCs/>
          <w:sz w:val="20"/>
        </w:rPr>
        <w:t xml:space="preserve">. </w:t>
      </w:r>
      <w:r w:rsidR="00F04522" w:rsidRPr="00C640F4">
        <w:rPr>
          <w:bCs/>
          <w:sz w:val="20"/>
        </w:rPr>
        <w:t>B</w:t>
      </w:r>
      <w:r w:rsidR="0098371D" w:rsidRPr="00C640F4">
        <w:rPr>
          <w:bCs/>
          <w:sz w:val="20"/>
        </w:rPr>
        <w:t xml:space="preserve">rain administration of oxytocin </w:t>
      </w:r>
      <w:r w:rsidR="002F343D" w:rsidRPr="00C640F4">
        <w:rPr>
          <w:bCs/>
          <w:sz w:val="20"/>
        </w:rPr>
        <w:t xml:space="preserve">in </w:t>
      </w:r>
      <w:r w:rsidR="0098371D" w:rsidRPr="00C640F4">
        <w:rPr>
          <w:bCs/>
          <w:sz w:val="20"/>
        </w:rPr>
        <w:t xml:space="preserve">animals with normal weight, but also with diet-induced or genetically induced obesity, attenuates food intake and reduces body weight. In normal-weight and obese individuals, acute intranasal oxytocin </w:t>
      </w:r>
      <w:r w:rsidR="00D50813" w:rsidRPr="00C640F4">
        <w:rPr>
          <w:bCs/>
          <w:sz w:val="20"/>
        </w:rPr>
        <w:t xml:space="preserve">delivery </w:t>
      </w:r>
      <w:r w:rsidR="0098371D" w:rsidRPr="00C640F4">
        <w:rPr>
          <w:bCs/>
          <w:sz w:val="20"/>
        </w:rPr>
        <w:t xml:space="preserve">curbs calorie intake from main dishes and snacks. </w:t>
      </w:r>
      <w:r w:rsidR="002F343D" w:rsidRPr="00C640F4">
        <w:rPr>
          <w:bCs/>
          <w:sz w:val="20"/>
        </w:rPr>
        <w:t>Such</w:t>
      </w:r>
      <w:r w:rsidR="002D2032" w:rsidRPr="00C640F4">
        <w:rPr>
          <w:bCs/>
          <w:sz w:val="20"/>
        </w:rPr>
        <w:t xml:space="preserve"> effects might converge with </w:t>
      </w:r>
      <w:r w:rsidR="0098371D" w:rsidRPr="00C640F4">
        <w:rPr>
          <w:bCs/>
          <w:sz w:val="20"/>
        </w:rPr>
        <w:t xml:space="preserve">the poignant social and cognitive </w:t>
      </w:r>
      <w:r w:rsidR="002D2032" w:rsidRPr="00C640F4">
        <w:rPr>
          <w:bCs/>
          <w:sz w:val="20"/>
        </w:rPr>
        <w:t>impact</w:t>
      </w:r>
      <w:r w:rsidR="0098371D" w:rsidRPr="00C640F4">
        <w:rPr>
          <w:bCs/>
          <w:sz w:val="20"/>
        </w:rPr>
        <w:t xml:space="preserve"> of oxytocin</w:t>
      </w:r>
      <w:r w:rsidR="002D2032" w:rsidRPr="00C640F4">
        <w:rPr>
          <w:bCs/>
          <w:sz w:val="20"/>
        </w:rPr>
        <w:t xml:space="preserve"> to </w:t>
      </w:r>
      <w:r w:rsidR="002F343D" w:rsidRPr="00C640F4">
        <w:rPr>
          <w:bCs/>
          <w:sz w:val="20"/>
        </w:rPr>
        <w:t xml:space="preserve">also improve </w:t>
      </w:r>
      <w:r w:rsidR="002D2032" w:rsidRPr="00C640F4">
        <w:rPr>
          <w:bCs/>
          <w:sz w:val="20"/>
        </w:rPr>
        <w:t>dysfunctional eating behavior</w:t>
      </w:r>
      <w:r w:rsidR="009012AE" w:rsidRPr="00C640F4">
        <w:rPr>
          <w:bCs/>
          <w:sz w:val="20"/>
        </w:rPr>
        <w:t xml:space="preserve"> in the therapeutic context. This</w:t>
      </w:r>
      <w:r w:rsidR="002D2032" w:rsidRPr="00C640F4">
        <w:rPr>
          <w:bCs/>
          <w:sz w:val="20"/>
        </w:rPr>
        <w:t xml:space="preserve"> assumption has received support in first studies showing that oxytocin </w:t>
      </w:r>
      <w:r w:rsidR="00B92E13" w:rsidRPr="00C640F4">
        <w:rPr>
          <w:bCs/>
          <w:sz w:val="20"/>
        </w:rPr>
        <w:t xml:space="preserve">might play a role in the disease process of </w:t>
      </w:r>
      <w:r w:rsidR="002D2032" w:rsidRPr="00C640F4">
        <w:rPr>
          <w:bCs/>
          <w:sz w:val="20"/>
        </w:rPr>
        <w:t xml:space="preserve">anorexia nervosa. </w:t>
      </w:r>
      <w:r w:rsidR="009012AE" w:rsidRPr="00C640F4">
        <w:rPr>
          <w:bCs/>
          <w:sz w:val="20"/>
        </w:rPr>
        <w:t>In contrast, respective experiments</w:t>
      </w:r>
      <w:r w:rsidR="00B92E13" w:rsidRPr="00C640F4">
        <w:rPr>
          <w:bCs/>
          <w:sz w:val="20"/>
        </w:rPr>
        <w:t xml:space="preserve"> </w:t>
      </w:r>
      <w:r w:rsidR="009012AE" w:rsidRPr="00C640F4">
        <w:rPr>
          <w:bCs/>
          <w:sz w:val="20"/>
        </w:rPr>
        <w:t xml:space="preserve">in </w:t>
      </w:r>
      <w:r w:rsidR="00B92E13" w:rsidRPr="00C640F4">
        <w:rPr>
          <w:bCs/>
          <w:sz w:val="20"/>
        </w:rPr>
        <w:t>patients with bulimia</w:t>
      </w:r>
      <w:r w:rsidR="002C1E0E" w:rsidRPr="00C640F4">
        <w:rPr>
          <w:bCs/>
          <w:sz w:val="20"/>
        </w:rPr>
        <w:t xml:space="preserve"> </w:t>
      </w:r>
      <w:r w:rsidR="00B92E13" w:rsidRPr="00C640F4">
        <w:rPr>
          <w:bCs/>
          <w:sz w:val="20"/>
        </w:rPr>
        <w:t xml:space="preserve">nervosa and binge eating disorder are still </w:t>
      </w:r>
      <w:r w:rsidR="009012AE" w:rsidRPr="00C640F4">
        <w:rPr>
          <w:bCs/>
          <w:sz w:val="20"/>
        </w:rPr>
        <w:t>s</w:t>
      </w:r>
      <w:r w:rsidR="00567A05" w:rsidRPr="00C640F4">
        <w:rPr>
          <w:bCs/>
          <w:sz w:val="20"/>
        </w:rPr>
        <w:t>c</w:t>
      </w:r>
      <w:r w:rsidR="009012AE" w:rsidRPr="00C640F4">
        <w:rPr>
          <w:bCs/>
          <w:sz w:val="20"/>
        </w:rPr>
        <w:t>ar</w:t>
      </w:r>
      <w:r w:rsidR="00567A05" w:rsidRPr="00C640F4">
        <w:rPr>
          <w:bCs/>
          <w:sz w:val="20"/>
        </w:rPr>
        <w:t>c</w:t>
      </w:r>
      <w:r w:rsidR="009012AE" w:rsidRPr="00C640F4">
        <w:rPr>
          <w:bCs/>
          <w:sz w:val="20"/>
        </w:rPr>
        <w:t>e</w:t>
      </w:r>
      <w:r w:rsidR="00B92E13" w:rsidRPr="00C640F4">
        <w:rPr>
          <w:bCs/>
          <w:sz w:val="20"/>
        </w:rPr>
        <w:t xml:space="preserve">. </w:t>
      </w:r>
      <w:r w:rsidR="002D2032" w:rsidRPr="00C640F4">
        <w:rPr>
          <w:bCs/>
          <w:sz w:val="20"/>
        </w:rPr>
        <w:t>W</w:t>
      </w:r>
      <w:r w:rsidR="0098371D" w:rsidRPr="00C640F4">
        <w:rPr>
          <w:bCs/>
          <w:sz w:val="20"/>
        </w:rPr>
        <w:t xml:space="preserve">e </w:t>
      </w:r>
      <w:r w:rsidR="002D2032" w:rsidRPr="00C640F4">
        <w:rPr>
          <w:bCs/>
          <w:sz w:val="20"/>
        </w:rPr>
        <w:t xml:space="preserve">briefly </w:t>
      </w:r>
      <w:r w:rsidR="0098371D" w:rsidRPr="00C640F4">
        <w:rPr>
          <w:bCs/>
          <w:sz w:val="20"/>
        </w:rPr>
        <w:t xml:space="preserve">summarize </w:t>
      </w:r>
      <w:r w:rsidR="002D2032" w:rsidRPr="00C640F4">
        <w:rPr>
          <w:bCs/>
          <w:sz w:val="20"/>
        </w:rPr>
        <w:t xml:space="preserve">currently available studies on the involvement of the oxytocin system in the pathophysiology of eating disorders, as well as on the effects of oxytocin administration in patients with these disorders. We propose a framework of oxytocin’s role and </w:t>
      </w:r>
      <w:r w:rsidR="009012AE" w:rsidRPr="00C640F4">
        <w:rPr>
          <w:bCs/>
          <w:sz w:val="20"/>
        </w:rPr>
        <w:t xml:space="preserve">its </w:t>
      </w:r>
      <w:r w:rsidR="002D2032" w:rsidRPr="00C640F4">
        <w:rPr>
          <w:bCs/>
          <w:sz w:val="20"/>
        </w:rPr>
        <w:t xml:space="preserve">therapeutic potential in eating disorders that aims at integrating social and metabolic aspects of its pharmacological profile, </w:t>
      </w:r>
      <w:r w:rsidR="0098371D" w:rsidRPr="00C640F4">
        <w:rPr>
          <w:bCs/>
          <w:sz w:val="20"/>
        </w:rPr>
        <w:t xml:space="preserve">and </w:t>
      </w:r>
      <w:r w:rsidR="002F343D" w:rsidRPr="00C640F4">
        <w:rPr>
          <w:bCs/>
          <w:sz w:val="20"/>
        </w:rPr>
        <w:t>ponder</w:t>
      </w:r>
      <w:r w:rsidR="0098371D" w:rsidRPr="00C640F4">
        <w:rPr>
          <w:bCs/>
          <w:sz w:val="20"/>
        </w:rPr>
        <w:t xml:space="preserve"> perspectives </w:t>
      </w:r>
      <w:r w:rsidR="002F343D" w:rsidRPr="00C640F4">
        <w:rPr>
          <w:bCs/>
          <w:sz w:val="20"/>
        </w:rPr>
        <w:t>and</w:t>
      </w:r>
      <w:r w:rsidR="0098371D" w:rsidRPr="00C640F4">
        <w:rPr>
          <w:bCs/>
          <w:sz w:val="20"/>
        </w:rPr>
        <w:t xml:space="preserve"> limitations of oxytocin </w:t>
      </w:r>
      <w:r w:rsidR="009012AE" w:rsidRPr="00C640F4">
        <w:rPr>
          <w:bCs/>
          <w:sz w:val="20"/>
        </w:rPr>
        <w:t xml:space="preserve">use </w:t>
      </w:r>
      <w:r w:rsidR="0098371D" w:rsidRPr="00C640F4">
        <w:rPr>
          <w:bCs/>
          <w:sz w:val="20"/>
        </w:rPr>
        <w:t xml:space="preserve">in </w:t>
      </w:r>
      <w:r w:rsidR="002F343D" w:rsidRPr="00C640F4">
        <w:rPr>
          <w:bCs/>
          <w:sz w:val="20"/>
        </w:rPr>
        <w:t>the</w:t>
      </w:r>
      <w:r w:rsidR="0098371D" w:rsidRPr="00C640F4">
        <w:rPr>
          <w:bCs/>
          <w:sz w:val="20"/>
        </w:rPr>
        <w:t xml:space="preserve"> clinical </w:t>
      </w:r>
      <w:r w:rsidR="009012AE" w:rsidRPr="00C640F4">
        <w:rPr>
          <w:bCs/>
          <w:sz w:val="20"/>
        </w:rPr>
        <w:t>setting</w:t>
      </w:r>
      <w:r w:rsidR="0098371D" w:rsidRPr="00C640F4">
        <w:rPr>
          <w:bCs/>
          <w:sz w:val="20"/>
        </w:rPr>
        <w:t>.</w:t>
      </w:r>
    </w:p>
    <w:p w:rsidR="009C5E50" w:rsidRPr="00C640F4" w:rsidRDefault="00F50F70" w:rsidP="009C5E50">
      <w:pPr>
        <w:pStyle w:val="04-abstract"/>
        <w:ind w:left="0"/>
        <w:jc w:val="left"/>
        <w:rPr>
          <w:b/>
          <w:bCs/>
          <w:sz w:val="20"/>
        </w:rPr>
      </w:pPr>
      <w:r w:rsidRPr="00C640F4">
        <w:rPr>
          <w:b/>
          <w:bCs/>
          <w:sz w:val="20"/>
        </w:rPr>
        <w:br/>
      </w:r>
      <w:r w:rsidR="009C5E50" w:rsidRPr="00C640F4">
        <w:rPr>
          <w:b/>
          <w:bCs/>
          <w:sz w:val="20"/>
        </w:rPr>
        <w:t xml:space="preserve">Keywords: </w:t>
      </w:r>
      <w:r w:rsidR="00527CC2" w:rsidRPr="00C640F4">
        <w:rPr>
          <w:bCs/>
          <w:sz w:val="20"/>
        </w:rPr>
        <w:t>A</w:t>
      </w:r>
      <w:r w:rsidR="00D564E0" w:rsidRPr="00C640F4">
        <w:rPr>
          <w:bCs/>
          <w:sz w:val="20"/>
        </w:rPr>
        <w:t xml:space="preserve">norexia nervosa, </w:t>
      </w:r>
      <w:r w:rsidR="00920393" w:rsidRPr="00C640F4">
        <w:rPr>
          <w:bCs/>
          <w:sz w:val="20"/>
        </w:rPr>
        <w:t xml:space="preserve">binge eating disorder, </w:t>
      </w:r>
      <w:r w:rsidR="00D564E0" w:rsidRPr="00C640F4">
        <w:rPr>
          <w:bCs/>
          <w:sz w:val="20"/>
        </w:rPr>
        <w:t xml:space="preserve">bulimia nervosa, </w:t>
      </w:r>
      <w:r w:rsidR="00920393" w:rsidRPr="00C640F4">
        <w:rPr>
          <w:bCs/>
          <w:sz w:val="20"/>
        </w:rPr>
        <w:t xml:space="preserve">eating behavior, eating disorders, oxytocin, </w:t>
      </w:r>
      <w:r w:rsidR="00AD1AA9" w:rsidRPr="00C640F4">
        <w:rPr>
          <w:bCs/>
          <w:sz w:val="20"/>
        </w:rPr>
        <w:t>therapeutic options.</w:t>
      </w:r>
      <w:r w:rsidR="002F343D" w:rsidRPr="00C640F4">
        <w:rPr>
          <w:b/>
          <w:bCs/>
          <w:sz w:val="20"/>
        </w:rPr>
        <w:br/>
      </w:r>
    </w:p>
    <w:p w:rsidR="009C5E50" w:rsidRPr="00C640F4" w:rsidRDefault="009C5E50" w:rsidP="009C5E50">
      <w:pPr>
        <w:pStyle w:val="06-Heading-1"/>
        <w:sectPr w:rsidR="009C5E50" w:rsidRPr="00C640F4" w:rsidSect="009C5E50">
          <w:headerReference w:type="even" r:id="rId9"/>
          <w:headerReference w:type="default" r:id="rId10"/>
          <w:footerReference w:type="first" r:id="rId11"/>
          <w:type w:val="continuous"/>
          <w:pgSz w:w="12240" w:h="15840"/>
          <w:pgMar w:top="1134" w:right="709" w:bottom="1134" w:left="1276" w:header="720" w:footer="964" w:gutter="0"/>
          <w:cols w:space="425"/>
          <w:titlePg/>
          <w:docGrid w:linePitch="360"/>
        </w:sectPr>
      </w:pPr>
    </w:p>
    <w:p w:rsidR="009C5E50" w:rsidRPr="00C640F4" w:rsidRDefault="009C5E50" w:rsidP="00594F18">
      <w:pPr>
        <w:pStyle w:val="06-Heading-1"/>
        <w:numPr>
          <w:ilvl w:val="0"/>
          <w:numId w:val="12"/>
        </w:numPr>
        <w:rPr>
          <w:bCs/>
        </w:rPr>
      </w:pPr>
      <w:r w:rsidRPr="00C640F4">
        <w:rPr>
          <w:bCs/>
        </w:rPr>
        <w:lastRenderedPageBreak/>
        <w:t>INTRODUCTION</w:t>
      </w:r>
    </w:p>
    <w:p w:rsidR="00A05BED" w:rsidRPr="00C640F4" w:rsidRDefault="00A05BED" w:rsidP="00EC4EB4">
      <w:pPr>
        <w:pStyle w:val="05-ArticleText"/>
        <w:tabs>
          <w:tab w:val="clear" w:pos="284"/>
          <w:tab w:val="left" w:pos="0"/>
        </w:tabs>
      </w:pPr>
      <w:r w:rsidRPr="00C640F4">
        <w:t>Recently, there has been increasing interest in the role of oxytocin in the development and maintenance of a broad spectrum of mental disorders</w:t>
      </w:r>
      <w:r w:rsidR="002D5E1B" w:rsidRPr="00C640F4">
        <w:t xml:space="preserve"> </w:t>
      </w:r>
      <w:r w:rsidR="0088332A" w:rsidRPr="00C640F4">
        <w:fldChar w:fldCharType="begin"/>
      </w:r>
      <w:r w:rsidR="00EB5BC0" w:rsidRPr="00C640F4">
        <w:instrText xml:space="preserve"> ADDIN EN.CITE &lt;EndNote&gt;&lt;Cite&gt;&lt;Author&gt;Kirsch&lt;/Author&gt;&lt;Year&gt;2015&lt;/Year&gt;&lt;RecNum&gt;1&lt;/RecNum&gt;&lt;DisplayText&gt;[1]&lt;/DisplayText&gt;&lt;record&gt;&lt;rec-number&gt;1&lt;/rec-number&gt;&lt;foreign-keys&gt;&lt;key app="EN" db-id="2ez20e9x59xzxhedtaqpp29yx005vtevsdvp" timestamp="1497380846"&gt;1&lt;/key&gt;&lt;/foreign-keys&gt;&lt;ref-type name="Journal Article"&gt;17&lt;/ref-type&gt;&lt;contributors&gt;&lt;authors&gt;&lt;author&gt;Kirsch, P.&lt;/author&gt;&lt;/authors&gt;&lt;/contributors&gt;&lt;auth-address&gt;Department of Clinical Psychology, Central Institute of Mental Health, Medical Faculty Mannheim, University of Heidelberg, Germany.&lt;/auth-address&gt;&lt;titles&gt;&lt;title&gt;Oxytocin in the socioemotional brain: implications for psychiatric disorders&lt;/title&gt;&lt;secondary-title&gt;Dialogues Clin Neurosci&lt;/secondary-title&gt;&lt;alt-title&gt;Dialogues in clinical neuroscience&lt;/alt-title&gt;&lt;/titles&gt;&lt;periodical&gt;&lt;full-title&gt;Dialogues Clin Neurosci&lt;/full-title&gt;&lt;abbr-1&gt;Dialogues in clinical neuroscience&lt;/abbr-1&gt;&lt;/periodical&gt;&lt;alt-periodical&gt;&lt;full-title&gt;Dialogues Clin Neurosci&lt;/full-title&gt;&lt;abbr-1&gt;Dialogues in clinical neuroscience&lt;/abbr-1&gt;&lt;/alt-periodical&gt;&lt;pages&gt;463-76&lt;/pages&gt;&lt;volume&gt;17&lt;/volume&gt;&lt;number&gt;4&lt;/number&gt;&lt;edition&gt;2016/02/13&lt;/edition&gt;&lt;keywords&gt;&lt;keyword&gt;Animals&lt;/keyword&gt;&lt;keyword&gt;Autistic Disorder/drug therapy&lt;/keyword&gt;&lt;keyword&gt;Brain/drug effects/physiology&lt;/keyword&gt;&lt;keyword&gt;Emotions/*physiology&lt;/keyword&gt;&lt;keyword&gt;Humans&lt;/keyword&gt;&lt;keyword&gt;Oxytocin/*metabolism/*pharmacology&lt;/keyword&gt;&lt;keyword&gt;*Social Behavior&lt;/keyword&gt;&lt;keyword&gt;Stress, Psychological/*drug therapy&lt;/keyword&gt;&lt;keyword&gt;interpersonal trust&lt;/keyword&gt;&lt;keyword&gt;oxytocin&lt;/keyword&gt;&lt;keyword&gt;oxytocin treatment&lt;/keyword&gt;&lt;keyword&gt;psychiatric disoder&lt;/keyword&gt;&lt;keyword&gt;social anxiety&lt;/keyword&gt;&lt;keyword&gt;social cognition&lt;/keyword&gt;&lt;keyword&gt;social stress&lt;/keyword&gt;&lt;/keywords&gt;&lt;dates&gt;&lt;year&gt;2015&lt;/year&gt;&lt;pub-dates&gt;&lt;date&gt;Dec&lt;/date&gt;&lt;/pub-dates&gt;&lt;/dates&gt;&lt;isbn&gt;1294-8322&lt;/isbn&gt;&lt;accession-num&gt;26869847&lt;/accession-num&gt;&lt;urls&gt;&lt;/urls&gt;&lt;custom2&gt;PMC4734884&lt;/custom2&gt;&lt;remote-database-provider&gt;NLM&lt;/remote-database-provider&gt;&lt;language&gt;eng&lt;/language&gt;&lt;/record&gt;&lt;/Cite&gt;&lt;/EndNote&gt;</w:instrText>
      </w:r>
      <w:r w:rsidR="0088332A" w:rsidRPr="00C640F4">
        <w:fldChar w:fldCharType="separate"/>
      </w:r>
      <w:r w:rsidR="00EB5BC0" w:rsidRPr="00C640F4">
        <w:rPr>
          <w:noProof/>
        </w:rPr>
        <w:t>[1]</w:t>
      </w:r>
      <w:r w:rsidR="0088332A" w:rsidRPr="00C640F4">
        <w:fldChar w:fldCharType="end"/>
      </w:r>
      <w:r w:rsidRPr="00C640F4">
        <w:t xml:space="preserve">. While initially and primarily known for its role in interpersonal relationships, including sexuality, mother-infant bonding and interpersonal trust, oxytocin </w:t>
      </w:r>
      <w:r w:rsidR="00AD1AA9" w:rsidRPr="00C640F4">
        <w:t xml:space="preserve">has </w:t>
      </w:r>
      <w:r w:rsidRPr="00C640F4">
        <w:t xml:space="preserve">turned out to directly or indirectly contribute to a range of other </w:t>
      </w:r>
      <w:r w:rsidR="006D5FE4" w:rsidRPr="00C640F4">
        <w:t xml:space="preserve">psychological and physiological </w:t>
      </w:r>
      <w:r w:rsidRPr="00C640F4">
        <w:t xml:space="preserve">functions in humans, </w:t>
      </w:r>
      <w:r w:rsidR="00172C97" w:rsidRPr="00C640F4">
        <w:t xml:space="preserve">including social cognition, and </w:t>
      </w:r>
      <w:r w:rsidRPr="00C640F4">
        <w:t>also eating behavior and metabolism</w:t>
      </w:r>
      <w:r w:rsidR="00A22592" w:rsidRPr="00C640F4">
        <w:t xml:space="preserve"> </w:t>
      </w:r>
      <w:r w:rsidR="0088332A" w:rsidRPr="00C640F4">
        <w:fldChar w:fldCharType="begin">
          <w:fldData xml:space="preserve">PEVuZE5vdGU+PENpdGU+PEF1dGhvcj5NZXllci1MaW5kZW5iZXJnPC9BdXRob3I+PFllYXI+MjAx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1MjQtMzg8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</w:fldData>
        </w:fldChar>
      </w:r>
      <w:r w:rsidR="00EB5BC0" w:rsidRPr="00C640F4">
        <w:instrText xml:space="preserve"> ADDIN EN.CITE </w:instrText>
      </w:r>
      <w:r w:rsidR="0088332A" w:rsidRPr="00C640F4">
        <w:fldChar w:fldCharType="begin">
          <w:fldData xml:space="preserve">PEVuZE5vdGU+PENpdGU+PEF1dGhvcj5NZXllci1MaW5kZW5iZXJnPC9BdXRob3I+PFllYXI+MjAx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1MjQtMzg8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2, 3]</w:t>
      </w:r>
      <w:r w:rsidR="0088332A" w:rsidRPr="00C640F4">
        <w:fldChar w:fldCharType="end"/>
      </w:r>
      <w:r w:rsidRPr="00C640F4">
        <w:t xml:space="preserve">. </w:t>
      </w:r>
      <w:r w:rsidR="001B4CA2" w:rsidRPr="00C640F4">
        <w:t>P</w:t>
      </w:r>
      <w:r w:rsidRPr="00C640F4">
        <w:t>atients with me</w:t>
      </w:r>
      <w:r w:rsidR="002928E9" w:rsidRPr="00C640F4">
        <w:t>n</w:t>
      </w:r>
      <w:r w:rsidRPr="00C640F4">
        <w:t xml:space="preserve">tal disorders – including eating disorders across the whole weight spectrum </w:t>
      </w:r>
      <w:r w:rsidR="00AD1AA9" w:rsidRPr="00C640F4">
        <w:t>–</w:t>
      </w:r>
      <w:r w:rsidRPr="00C640F4">
        <w:t xml:space="preserve"> often show impairments in one or more of these systems</w:t>
      </w:r>
      <w:r w:rsidR="001B4CA2" w:rsidRPr="00C640F4">
        <w:t>. Against this backdrop</w:t>
      </w:r>
      <w:r w:rsidRPr="00C640F4">
        <w:t xml:space="preserve">, </w:t>
      </w:r>
      <w:r w:rsidR="008B7828" w:rsidRPr="00C640F4">
        <w:t xml:space="preserve">it </w:t>
      </w:r>
      <w:r w:rsidR="00E717A7" w:rsidRPr="00C640F4">
        <w:t>may be hypothesized</w:t>
      </w:r>
      <w:r w:rsidR="008B7828" w:rsidRPr="00C640F4">
        <w:t xml:space="preserve"> that </w:t>
      </w:r>
      <w:r w:rsidRPr="00C640F4">
        <w:t xml:space="preserve">oxytocin </w:t>
      </w:r>
      <w:r w:rsidR="008B7828" w:rsidRPr="00C640F4">
        <w:t xml:space="preserve">plays </w:t>
      </w:r>
      <w:r w:rsidR="001B4CA2" w:rsidRPr="00C640F4">
        <w:t>a</w:t>
      </w:r>
      <w:r w:rsidR="008B7828" w:rsidRPr="00C640F4">
        <w:t xml:space="preserve"> role in the connection between psychosocial functions and </w:t>
      </w:r>
      <w:r w:rsidR="00AD79E0" w:rsidRPr="00C640F4">
        <w:t>ingestive</w:t>
      </w:r>
      <w:r w:rsidR="008B7828" w:rsidRPr="00C640F4">
        <w:t xml:space="preserve"> behavior</w:t>
      </w:r>
      <w:r w:rsidR="00460116" w:rsidRPr="00C640F4">
        <w:t xml:space="preserve"> </w:t>
      </w:r>
      <w:r w:rsidR="0088332A" w:rsidRPr="00C640F4">
        <w:fldChar w:fldCharType="begin">
          <w:fldData xml:space="preserve">PEVuZE5vdGU+PENpdGU+PEF1dGhvcj5LYWlzYXJpPC9BdXRob3I+PFllYXI+MjAxNTwvWWVhcj48
UmVjTnVtPjEwNjwvUmVjTnVtPjxEaXNwbGF5VGV4dD5bNCwgNV08L0Rpc3BsYXlUZXh0PjxyZWNv
cmQ+PHJlYy1udW1iZXI+MTA2PC9yZWMtbnVtYmVyPjxmb3JlaWduLWtleXM+PGtleSBhcHA9IkVO
IiBkYi1pZD0iMmV6MjBlOXg1OXh6eGhlZHRhcXBwMjl5eDAwNXZ0ZXZzZHZwIiB0aW1lc3RhbXA9
IjE1MDU5NzYwNDQiPjEwNjwva2V5PjwvZm9yZWlnbi1rZXlzPjxyZWYtdHlwZSBuYW1lPSJKb3Vy
bmFsIEFydGljbGUiPjE3PC9yZWYtdHlwZT48Y29udHJpYnV0b3JzPjxhdXRob3JzPjxhdXRob3I+
S2Fpc2FyaSwgUC48L2F1dGhvcj48YXV0aG9yPkhpZ2dz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pZ2dzLjFA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zOC00NDwvcGFnZXM+PHZvbHVt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</w:fldData>
        </w:fldChar>
      </w:r>
      <w:r w:rsidR="00EB5BC0" w:rsidRPr="00C640F4">
        <w:instrText xml:space="preserve"> ADDIN EN.CITE </w:instrText>
      </w:r>
      <w:r w:rsidR="0088332A" w:rsidRPr="00C640F4">
        <w:fldChar w:fldCharType="begin">
          <w:fldData xml:space="preserve">PEVuZE5vdGU+PENpdGU+PEF1dGhvcj5LYWlzYXJpPC9BdXRob3I+PFllYXI+MjAxNTwvWWVhcj48
UmVjTnVtPjEwNjwvUmVjTnVtPjxEaXNwbGF5VGV4dD5bNCwgNV08L0Rpc3BsYXlUZXh0PjxyZWNv
cmQ+PHJlYy1udW1iZXI+MTA2PC9yZWMtbnVtYmVyPjxmb3JlaWduLWtleXM+PGtleSBhcHA9IkVO
IiBkYi1pZD0iMmV6MjBlOXg1OXh6eGhlZHRhcXBwMjl5eDAwNXZ0ZXZzZHZwIiB0aW1lc3RhbXA9
IjE1MDU5NzYwNDQiPjEwNjwva2V5PjwvZm9yZWlnbi1rZXlzPjxyZWYtdHlwZSBuYW1lPSJKb3Vy
bmFsIEFydGljbGUiPjE3PC9yZWYtdHlwZT48Y29udHJpYnV0b3JzPjxhdXRob3JzPjxhdXRob3I+
S2Fpc2FyaSwgUC48L2F1dGhvcj48YXV0aG9yPkhpZ2dz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pZ2dzLjFA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zOC00NDwvcGFnZXM+PHZvbHVt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4, 5]</w:t>
      </w:r>
      <w:r w:rsidR="0088332A" w:rsidRPr="00C640F4">
        <w:fldChar w:fldCharType="end"/>
      </w:r>
      <w:r w:rsidR="008B7828" w:rsidRPr="00C640F4">
        <w:t xml:space="preserve">, and that respective </w:t>
      </w:r>
      <w:r w:rsidR="00AD79E0" w:rsidRPr="00C640F4">
        <w:t>mutual impairments</w:t>
      </w:r>
      <w:r w:rsidR="00E717A7" w:rsidRPr="00C640F4">
        <w:t xml:space="preserve"> stem at least in part </w:t>
      </w:r>
      <w:r w:rsidR="00AD79E0" w:rsidRPr="00C640F4">
        <w:t xml:space="preserve">from </w:t>
      </w:r>
      <w:r w:rsidR="008B7828" w:rsidRPr="00C640F4">
        <w:t>alter</w:t>
      </w:r>
      <w:r w:rsidR="00AD79E0" w:rsidRPr="00C640F4">
        <w:t>ations in</w:t>
      </w:r>
      <w:r w:rsidR="008B7828" w:rsidRPr="00C640F4">
        <w:t xml:space="preserve"> oxytocin </w:t>
      </w:r>
      <w:r w:rsidR="00AD79E0" w:rsidRPr="00C640F4">
        <w:t>pathways</w:t>
      </w:r>
      <w:r w:rsidRPr="00C640F4">
        <w:t xml:space="preserve">. </w:t>
      </w:r>
    </w:p>
    <w:p w:rsidR="00594F18" w:rsidRPr="00C640F4" w:rsidRDefault="00594F18" w:rsidP="00594F18">
      <w:pPr>
        <w:pStyle w:val="05-ArticleText"/>
      </w:pPr>
      <w:r w:rsidRPr="00C640F4">
        <w:tab/>
      </w:r>
      <w:r w:rsidR="00A05BED" w:rsidRPr="00C640F4">
        <w:t>In the present</w:t>
      </w:r>
      <w:r w:rsidR="0071755E" w:rsidRPr="00C640F4">
        <w:t xml:space="preserve"> narrative</w:t>
      </w:r>
      <w:r w:rsidR="00A05BED" w:rsidRPr="00C640F4">
        <w:t xml:space="preserve"> review, </w:t>
      </w:r>
      <w:r w:rsidR="0071755E" w:rsidRPr="00C640F4">
        <w:t xml:space="preserve">after a short introduction </w:t>
      </w:r>
      <w:r w:rsidR="00454605" w:rsidRPr="00C640F4">
        <w:t>on</w:t>
      </w:r>
      <w:r w:rsidR="00AD79E0" w:rsidRPr="00C640F4">
        <w:t xml:space="preserve"> </w:t>
      </w:r>
      <w:r w:rsidR="0071755E" w:rsidRPr="00C640F4">
        <w:t xml:space="preserve">the physiology of the oxytocin system, </w:t>
      </w:r>
      <w:r w:rsidR="00A05BED" w:rsidRPr="00C640F4">
        <w:t>we</w:t>
      </w:r>
      <w:r w:rsidR="00AD1AA9" w:rsidRPr="00C640F4">
        <w:t xml:space="preserve"> </w:t>
      </w:r>
      <w:r w:rsidR="00A05BED" w:rsidRPr="00C640F4">
        <w:t xml:space="preserve">summarize </w:t>
      </w:r>
      <w:r w:rsidR="000E174E" w:rsidRPr="00C640F4">
        <w:t xml:space="preserve">current evidence </w:t>
      </w:r>
      <w:r w:rsidRPr="00C640F4">
        <w:t>on oxytocin</w:t>
      </w:r>
      <w:r w:rsidR="00AD1AA9" w:rsidRPr="00C640F4">
        <w:t xml:space="preserve">’s role in the regulation of food intake and on respective changes </w:t>
      </w:r>
      <w:r w:rsidRPr="00C640F4">
        <w:t>in populations with disturbed eating behavior and with eating disorders</w:t>
      </w:r>
      <w:r w:rsidR="00AD1AA9" w:rsidRPr="00C640F4">
        <w:t>. We</w:t>
      </w:r>
      <w:r w:rsidR="000E174E" w:rsidRPr="00C640F4">
        <w:t xml:space="preserve"> outline different potential pathways in which oxytocin might contribute to </w:t>
      </w:r>
      <w:r w:rsidR="00AD1AA9" w:rsidRPr="00C640F4">
        <w:t xml:space="preserve">the </w:t>
      </w:r>
      <w:r w:rsidR="000E174E" w:rsidRPr="00C640F4">
        <w:t xml:space="preserve">development and maintenance of eating disorders and discuss the </w:t>
      </w:r>
      <w:r w:rsidR="00444D91" w:rsidRPr="00C640F4">
        <w:t xml:space="preserve">potential of oxytocin as a treatment agent for patients </w:t>
      </w:r>
      <w:r w:rsidR="00AD1AA9" w:rsidRPr="00C640F4">
        <w:t xml:space="preserve">suffering from </w:t>
      </w:r>
      <w:r w:rsidR="00444D91" w:rsidRPr="00C640F4">
        <w:t>eating disorders</w:t>
      </w:r>
      <w:r w:rsidRPr="00C640F4">
        <w:t xml:space="preserve">. </w:t>
      </w:r>
    </w:p>
    <w:p w:rsidR="00594F18" w:rsidRPr="00C640F4" w:rsidRDefault="00594F18" w:rsidP="00594F18">
      <w:pPr>
        <w:pStyle w:val="06-Heading-1"/>
        <w:numPr>
          <w:ilvl w:val="0"/>
          <w:numId w:val="12"/>
        </w:numPr>
        <w:rPr>
          <w:bCs/>
        </w:rPr>
      </w:pPr>
      <w:r w:rsidRPr="00C640F4">
        <w:rPr>
          <w:bCs/>
        </w:rPr>
        <w:lastRenderedPageBreak/>
        <w:t xml:space="preserve">The </w:t>
      </w:r>
      <w:r w:rsidR="001410ED" w:rsidRPr="00C640F4">
        <w:rPr>
          <w:bCs/>
        </w:rPr>
        <w:t>neuro</w:t>
      </w:r>
      <w:r w:rsidRPr="00C640F4">
        <w:rPr>
          <w:bCs/>
        </w:rPr>
        <w:t>hormone oxytocin</w:t>
      </w:r>
    </w:p>
    <w:p w:rsidR="005455E2" w:rsidRPr="00C640F4" w:rsidRDefault="007D1FE9" w:rsidP="00D57CA4">
      <w:pPr>
        <w:pStyle w:val="07-Heading-2"/>
        <w:numPr>
          <w:ilvl w:val="1"/>
          <w:numId w:val="24"/>
        </w:numPr>
        <w:ind w:left="709" w:hanging="331"/>
      </w:pPr>
      <w:r w:rsidRPr="00C640F4">
        <w:t>P</w:t>
      </w:r>
      <w:r w:rsidR="005455E2" w:rsidRPr="00C640F4">
        <w:t>hysiolog</w:t>
      </w:r>
      <w:r w:rsidRPr="00C640F4">
        <w:t>y</w:t>
      </w:r>
    </w:p>
    <w:p w:rsidR="009B5A83" w:rsidRPr="00C640F4" w:rsidRDefault="008F0DD2" w:rsidP="00EC4EB4">
      <w:pPr>
        <w:pStyle w:val="06-Heading-1"/>
        <w:rPr>
          <w:b w:val="0"/>
          <w:bCs/>
          <w:caps w:val="0"/>
        </w:rPr>
      </w:pPr>
      <w:r w:rsidRPr="00C640F4">
        <w:rPr>
          <w:b w:val="0"/>
          <w:bCs/>
          <w:caps w:val="0"/>
        </w:rPr>
        <w:t xml:space="preserve">The </w:t>
      </w:r>
      <w:r w:rsidR="009B5A83" w:rsidRPr="00C640F4">
        <w:rPr>
          <w:b w:val="0"/>
          <w:bCs/>
          <w:caps w:val="0"/>
        </w:rPr>
        <w:t xml:space="preserve">nine-amino acid neuropeptide </w:t>
      </w:r>
      <w:r w:rsidRPr="00C640F4">
        <w:rPr>
          <w:b w:val="0"/>
          <w:bCs/>
          <w:caps w:val="0"/>
        </w:rPr>
        <w:t>oxytocin</w:t>
      </w:r>
      <w:r w:rsidR="009B5A83" w:rsidRPr="00C640F4">
        <w:rPr>
          <w:b w:val="0"/>
          <w:bCs/>
          <w:caps w:val="0"/>
        </w:rPr>
        <w:t xml:space="preserve"> is </w:t>
      </w:r>
      <w:r w:rsidRPr="00C640F4">
        <w:rPr>
          <w:b w:val="0"/>
          <w:bCs/>
          <w:caps w:val="0"/>
        </w:rPr>
        <w:t xml:space="preserve">mainly produced </w:t>
      </w:r>
      <w:r w:rsidR="00BB1DE6" w:rsidRPr="00C640F4">
        <w:rPr>
          <w:b w:val="0"/>
          <w:bCs/>
          <w:caps w:val="0"/>
        </w:rPr>
        <w:t xml:space="preserve">in </w:t>
      </w:r>
      <w:r w:rsidR="009B5A83" w:rsidRPr="00C640F4">
        <w:rPr>
          <w:b w:val="0"/>
          <w:bCs/>
          <w:caps w:val="0"/>
        </w:rPr>
        <w:t xml:space="preserve">the paraventricular nucleus (PVN) and the </w:t>
      </w:r>
      <w:proofErr w:type="spellStart"/>
      <w:r w:rsidR="009B5A83" w:rsidRPr="00C640F4">
        <w:rPr>
          <w:b w:val="0"/>
          <w:bCs/>
          <w:caps w:val="0"/>
        </w:rPr>
        <w:t>supraoptic</w:t>
      </w:r>
      <w:proofErr w:type="spellEnd"/>
      <w:r w:rsidR="009B5A83" w:rsidRPr="00C640F4">
        <w:rPr>
          <w:b w:val="0"/>
          <w:bCs/>
          <w:caps w:val="0"/>
        </w:rPr>
        <w:t xml:space="preserve"> nucleus </w:t>
      </w:r>
      <w:r w:rsidRPr="00C640F4">
        <w:rPr>
          <w:b w:val="0"/>
          <w:bCs/>
          <w:caps w:val="0"/>
        </w:rPr>
        <w:t>of the hypothalamus</w:t>
      </w:r>
      <w:r w:rsidR="008D4EC0"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Veening&lt;/Author&gt;&lt;Year&gt;2010&lt;/Year&gt;&lt;RecNum&gt;5&lt;/RecNum&gt;&lt;DisplayText&gt;[6]&lt;/DisplayText&gt;&lt;record&gt;&lt;rec-number&gt;5&lt;/rec-number&gt;&lt;foreign-keys&gt;&lt;key app="EN" db-id="2ez20e9x59xzxhedtaqpp29yx005vtevsdvp" timestamp="1497385760"&gt;5&lt;/key&gt;&lt;/foreign-keys&gt;&lt;ref-type name="Journal Article"&gt;17&lt;/ref-type&gt;&lt;contributors&gt;&lt;authors&gt;&lt;author&gt;Veening, J. G.&lt;/author&gt;&lt;author&gt;de Jong, T.&lt;/author&gt;&lt;author&gt;Barendregt, H. P.&lt;/author&gt;&lt;/authors&gt;&lt;/contributors&gt;&lt;auth-address&gt;Department of Anatomy (109), UMC St Radboud, Nijmegen, The Netherlands. j.veening@anat.umcn.nl&lt;/auth-address&gt;&lt;titles&gt;&lt;title&gt;Oxytocin-messages via the cerebrospinal fluid: behavioral effects; a review&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193-210&lt;/pages&gt;&lt;volume&gt;101&lt;/volume&gt;&lt;number&gt;2&lt;/number&gt;&lt;edition&gt;2010/05/25&lt;/edition&gt;&lt;keywords&gt;&lt;keyword&gt;Animals&lt;/keyword&gt;&lt;keyword&gt;Behavior/classification/*physiology&lt;/keyword&gt;&lt;keyword&gt;Brain/cytology/*metabolism&lt;/keyword&gt;&lt;keyword&gt;Eating/physiology&lt;/keyword&gt;&lt;keyword&gt;Humans&lt;/keyword&gt;&lt;keyword&gt;Neurons/metabolism&lt;/keyword&gt;&lt;keyword&gt;Oxytocin/*cerebrospinal fluid&lt;/keyword&gt;&lt;keyword&gt;Sexual Behavior/physiology&lt;/keyword&gt;&lt;keyword&gt;Social Behavior&lt;/keyword&gt;&lt;/keywords&gt;&lt;dates&gt;&lt;year&gt;2010&lt;/year&gt;&lt;pub-dates&gt;&lt;date&gt;Sep 01&lt;/date&gt;&lt;/pub-dates&gt;&lt;/dates&gt;&lt;isbn&gt;0031-9384&lt;/isbn&gt;&lt;accession-num&gt;20493198&lt;/accession-num&gt;&lt;urls&gt;&lt;/urls&gt;&lt;electronic-resource-num&gt;10.1016/j.physbeh.2010.05.004&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6]</w:t>
      </w:r>
      <w:r w:rsidR="0088332A" w:rsidRPr="00C640F4">
        <w:rPr>
          <w:b w:val="0"/>
          <w:bCs/>
          <w:caps w:val="0"/>
        </w:rPr>
        <w:fldChar w:fldCharType="end"/>
      </w:r>
      <w:r w:rsidR="009B5A83" w:rsidRPr="00C640F4">
        <w:rPr>
          <w:b w:val="0"/>
          <w:bCs/>
          <w:caps w:val="0"/>
        </w:rPr>
        <w:t xml:space="preserve">. </w:t>
      </w:r>
      <w:r w:rsidRPr="00C640F4">
        <w:rPr>
          <w:b w:val="0"/>
          <w:bCs/>
          <w:caps w:val="0"/>
        </w:rPr>
        <w:t xml:space="preserve">Roughly 40% of </w:t>
      </w:r>
      <w:r w:rsidR="009B5A83" w:rsidRPr="00C640F4">
        <w:rPr>
          <w:b w:val="0"/>
          <w:bCs/>
          <w:caps w:val="0"/>
        </w:rPr>
        <w:t xml:space="preserve">PVN oxytocin neurons project to the pituitary gland and </w:t>
      </w:r>
      <w:r w:rsidRPr="00C640F4">
        <w:rPr>
          <w:b w:val="0"/>
          <w:bCs/>
          <w:caps w:val="0"/>
        </w:rPr>
        <w:t>central nervous structures</w:t>
      </w:r>
      <w:r w:rsidR="009B5A83" w:rsidRPr="00C640F4">
        <w:rPr>
          <w:b w:val="0"/>
          <w:bCs/>
          <w:caps w:val="0"/>
        </w:rPr>
        <w:t xml:space="preserve"> including the brainstem. </w:t>
      </w:r>
      <w:r w:rsidRPr="00C640F4">
        <w:rPr>
          <w:b w:val="0"/>
          <w:bCs/>
          <w:caps w:val="0"/>
        </w:rPr>
        <w:t xml:space="preserve">Notably, around </w:t>
      </w:r>
      <w:r w:rsidR="009B5A83" w:rsidRPr="00C640F4">
        <w:rPr>
          <w:b w:val="0"/>
          <w:bCs/>
          <w:caps w:val="0"/>
        </w:rPr>
        <w:t xml:space="preserve">ten percent of PVN </w:t>
      </w:r>
      <w:r w:rsidRPr="00C640F4">
        <w:rPr>
          <w:b w:val="0"/>
          <w:bCs/>
          <w:caps w:val="0"/>
        </w:rPr>
        <w:t xml:space="preserve">oxytocin </w:t>
      </w:r>
      <w:r w:rsidR="009B5A83" w:rsidRPr="00C640F4">
        <w:rPr>
          <w:b w:val="0"/>
          <w:bCs/>
          <w:caps w:val="0"/>
        </w:rPr>
        <w:t xml:space="preserve">neurons </w:t>
      </w:r>
      <w:r w:rsidRPr="00C640F4">
        <w:rPr>
          <w:b w:val="0"/>
          <w:bCs/>
          <w:caps w:val="0"/>
        </w:rPr>
        <w:t>connect</w:t>
      </w:r>
      <w:r w:rsidR="009B5A83" w:rsidRPr="00C640F4">
        <w:rPr>
          <w:b w:val="0"/>
          <w:bCs/>
          <w:caps w:val="0"/>
        </w:rPr>
        <w:t xml:space="preserve"> to three brainstem </w:t>
      </w:r>
      <w:r w:rsidRPr="00C640F4">
        <w:rPr>
          <w:b w:val="0"/>
          <w:bCs/>
          <w:caps w:val="0"/>
        </w:rPr>
        <w:t xml:space="preserve">areas with a major role in the regulation of eating behavior, i.e., </w:t>
      </w:r>
      <w:r w:rsidR="009D3AE4" w:rsidRPr="00C640F4">
        <w:rPr>
          <w:b w:val="0"/>
          <w:bCs/>
          <w:caps w:val="0"/>
        </w:rPr>
        <w:t xml:space="preserve">the </w:t>
      </w:r>
      <w:r w:rsidR="009B5A83" w:rsidRPr="00C640F4">
        <w:rPr>
          <w:b w:val="0"/>
          <w:bCs/>
          <w:caps w:val="0"/>
        </w:rPr>
        <w:t xml:space="preserve">nucleus </w:t>
      </w:r>
      <w:proofErr w:type="spellStart"/>
      <w:r w:rsidR="009B5A83" w:rsidRPr="00C640F4">
        <w:rPr>
          <w:b w:val="0"/>
          <w:bCs/>
          <w:caps w:val="0"/>
        </w:rPr>
        <w:t>tractus</w:t>
      </w:r>
      <w:proofErr w:type="spellEnd"/>
      <w:r w:rsidR="009B5A83" w:rsidRPr="00C640F4">
        <w:rPr>
          <w:b w:val="0"/>
          <w:bCs/>
          <w:caps w:val="0"/>
        </w:rPr>
        <w:t xml:space="preserve"> </w:t>
      </w:r>
      <w:proofErr w:type="spellStart"/>
      <w:r w:rsidR="009B5A83" w:rsidRPr="00C640F4">
        <w:rPr>
          <w:b w:val="0"/>
          <w:bCs/>
          <w:caps w:val="0"/>
        </w:rPr>
        <w:t>solitarius</w:t>
      </w:r>
      <w:proofErr w:type="spellEnd"/>
      <w:r w:rsidR="009B5A83" w:rsidRPr="00C640F4">
        <w:rPr>
          <w:b w:val="0"/>
          <w:bCs/>
          <w:caps w:val="0"/>
        </w:rPr>
        <w:t xml:space="preserve">, </w:t>
      </w:r>
      <w:r w:rsidR="009D3AE4" w:rsidRPr="00C640F4">
        <w:rPr>
          <w:b w:val="0"/>
          <w:bCs/>
          <w:caps w:val="0"/>
        </w:rPr>
        <w:t xml:space="preserve">the </w:t>
      </w:r>
      <w:r w:rsidR="009B5A83" w:rsidRPr="00C640F4">
        <w:rPr>
          <w:b w:val="0"/>
          <w:bCs/>
          <w:caps w:val="0"/>
        </w:rPr>
        <w:t xml:space="preserve">dorsal motor nucleus of the </w:t>
      </w:r>
      <w:proofErr w:type="spellStart"/>
      <w:r w:rsidR="009B5A83" w:rsidRPr="00C640F4">
        <w:rPr>
          <w:b w:val="0"/>
          <w:bCs/>
          <w:caps w:val="0"/>
        </w:rPr>
        <w:t>vagus</w:t>
      </w:r>
      <w:proofErr w:type="spellEnd"/>
      <w:r w:rsidR="009B5A83" w:rsidRPr="00C640F4">
        <w:rPr>
          <w:b w:val="0"/>
          <w:bCs/>
          <w:caps w:val="0"/>
        </w:rPr>
        <w:t xml:space="preserve"> nerve, and </w:t>
      </w:r>
      <w:r w:rsidR="009D3AE4" w:rsidRPr="00C640F4">
        <w:rPr>
          <w:b w:val="0"/>
          <w:bCs/>
          <w:caps w:val="0"/>
        </w:rPr>
        <w:t xml:space="preserve">the </w:t>
      </w:r>
      <w:r w:rsidR="009B5A83" w:rsidRPr="00C640F4">
        <w:rPr>
          <w:b w:val="0"/>
          <w:bCs/>
          <w:caps w:val="0"/>
        </w:rPr>
        <w:t xml:space="preserve">area </w:t>
      </w:r>
      <w:proofErr w:type="spellStart"/>
      <w:r w:rsidR="009B5A83" w:rsidRPr="00C640F4">
        <w:rPr>
          <w:b w:val="0"/>
          <w:bCs/>
          <w:caps w:val="0"/>
        </w:rPr>
        <w:t>postrema</w:t>
      </w:r>
      <w:proofErr w:type="spellEnd"/>
      <w:r w:rsidR="009B5A83" w:rsidRPr="00C640F4">
        <w:rPr>
          <w:b w:val="0"/>
          <w:bCs/>
          <w:caps w:val="0"/>
        </w:rPr>
        <w:t xml:space="preserve"> </w:t>
      </w:r>
      <w:r w:rsidR="0088332A" w:rsidRPr="00C640F4">
        <w:rPr>
          <w:b w:val="0"/>
          <w:bCs/>
          <w:caps w:val="0"/>
        </w:rPr>
        <w:fldChar w:fldCharType="begin">
          <w:fldData xml:space="preserve">PEVuZE5vdGU+PENpdGU+PEF1dGhvcj5Td2Fuc29uPC9BdXRob3I+PFllYXI+MTk4MDwvWWVhcj48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Td2Fuc29uPC9BdXRob3I+PFllYXI+MTk4MDwvWWVhcj48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7, 8]</w:t>
      </w:r>
      <w:r w:rsidR="0088332A" w:rsidRPr="00C640F4">
        <w:rPr>
          <w:b w:val="0"/>
          <w:bCs/>
          <w:caps w:val="0"/>
        </w:rPr>
        <w:fldChar w:fldCharType="end"/>
      </w:r>
      <w:r w:rsidR="009B5A83" w:rsidRPr="00C640F4">
        <w:rPr>
          <w:b w:val="0"/>
          <w:bCs/>
          <w:caps w:val="0"/>
        </w:rPr>
        <w:t xml:space="preserve">. </w:t>
      </w:r>
      <w:r w:rsidR="00BB1DE6" w:rsidRPr="00C640F4">
        <w:rPr>
          <w:b w:val="0"/>
          <w:bCs/>
          <w:caps w:val="0"/>
        </w:rPr>
        <w:t xml:space="preserve">Oxytocin concentrations in the brain by far exceed those in blood, </w:t>
      </w:r>
      <w:r w:rsidR="00FB106F" w:rsidRPr="00C640F4">
        <w:rPr>
          <w:b w:val="0"/>
          <w:bCs/>
          <w:caps w:val="0"/>
        </w:rPr>
        <w:t>and it has been assumed</w:t>
      </w:r>
      <w:r w:rsidR="00D42088" w:rsidRPr="00C640F4">
        <w:rPr>
          <w:b w:val="0"/>
          <w:bCs/>
          <w:caps w:val="0"/>
        </w:rPr>
        <w:t xml:space="preserve"> that </w:t>
      </w:r>
      <w:r w:rsidR="00BB1DE6" w:rsidRPr="00C640F4">
        <w:rPr>
          <w:b w:val="0"/>
          <w:bCs/>
          <w:caps w:val="0"/>
        </w:rPr>
        <w:t>the peptide does not readily cross</w:t>
      </w:r>
      <w:r w:rsidR="009B5A83" w:rsidRPr="00C640F4">
        <w:rPr>
          <w:b w:val="0"/>
          <w:bCs/>
          <w:caps w:val="0"/>
        </w:rPr>
        <w:t xml:space="preserve"> the blood-brain barrier to </w:t>
      </w:r>
      <w:r w:rsidR="00BB1DE6" w:rsidRPr="00C640F4">
        <w:rPr>
          <w:b w:val="0"/>
          <w:bCs/>
          <w:caps w:val="0"/>
        </w:rPr>
        <w:t>re-</w:t>
      </w:r>
      <w:r w:rsidR="009B5A83" w:rsidRPr="00C640F4">
        <w:rPr>
          <w:b w:val="0"/>
          <w:bCs/>
          <w:caps w:val="0"/>
        </w:rPr>
        <w:t>enter the brain</w:t>
      </w:r>
      <w:r w:rsidR="00BB1DE6" w:rsidRPr="00C640F4">
        <w:rPr>
          <w:b w:val="0"/>
          <w:bCs/>
          <w:caps w:val="0"/>
        </w:rPr>
        <w:t xml:space="preserve"> compartment</w:t>
      </w:r>
      <w:r w:rsidR="00DE7151"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Kang&lt;/Author&gt;&lt;Year&gt;2000&lt;/Year&gt;&lt;RecNum&gt;9&lt;/RecNum&gt;&lt;DisplayText&gt;[9]&lt;/DisplayText&gt;&lt;record&gt;&lt;rec-number&gt;9&lt;/rec-number&gt;&lt;foreign-keys&gt;&lt;key app="EN" db-id="2ez20e9x59xzxhedtaqpp29yx005vtevsdvp" timestamp="1497386182"&gt;9&lt;/key&gt;&lt;/foreign-keys&gt;&lt;ref-type name="Journal Article"&gt;17&lt;/ref-type&gt;&lt;contributors&gt;&lt;authors&gt;&lt;author&gt;Kang, Y. S.&lt;/author&gt;&lt;author&gt;Park, J. H.&lt;/author&gt;&lt;/authors&gt;&lt;/contributors&gt;&lt;auth-address&gt;College of Pharmacy, Sookmyung Women&amp;apos;s University, Seoul, Korea. yskang@sdic.sookmyung.ac.krr&lt;/auth-address&gt;&lt;titles&gt;&lt;title&gt;Brain uptake and the analgesic effect of oxytocin--its usefulness as an analgesic agent&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391-5&lt;/pages&gt;&lt;volume&gt;23&lt;/volume&gt;&lt;number&gt;4&lt;/number&gt;&lt;edition&gt;2000/09/08&lt;/edition&gt;&lt;keywords&gt;&lt;keyword&gt;Analgesics, Non-Narcotic/*pharmacokinetics&lt;/keyword&gt;&lt;keyword&gt;Animals&lt;/keyword&gt;&lt;keyword&gt;Blood-Brain Barrier&lt;/keyword&gt;&lt;keyword&gt;Brain/*metabolism&lt;/keyword&gt;&lt;keyword&gt;Male&lt;/keyword&gt;&lt;keyword&gt;Oxytocin/*pharmacokinetics/pharmacology&lt;/keyword&gt;&lt;keyword&gt;Rats&lt;/keyword&gt;&lt;keyword&gt;Rats, Sprague-Dawley&lt;/keyword&gt;&lt;/keywords&gt;&lt;dates&gt;&lt;year&gt;2000&lt;/year&gt;&lt;pub-dates&gt;&lt;date&gt;Aug&lt;/date&gt;&lt;/pub-dates&gt;&lt;/dates&gt;&lt;isbn&gt;0253-6269 (Print)&amp;#xD;0253-6269&lt;/isbn&gt;&lt;accession-num&gt;10976589&lt;/accession-num&gt;&lt;urls&gt;&lt;/urls&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9]</w:t>
      </w:r>
      <w:r w:rsidR="0088332A" w:rsidRPr="00C640F4">
        <w:rPr>
          <w:b w:val="0"/>
          <w:bCs/>
          <w:caps w:val="0"/>
        </w:rPr>
        <w:fldChar w:fldCharType="end"/>
      </w:r>
      <w:r w:rsidR="00FB106F" w:rsidRPr="00C640F4">
        <w:rPr>
          <w:b w:val="0"/>
          <w:bCs/>
          <w:caps w:val="0"/>
        </w:rPr>
        <w:t xml:space="preserve">, although recent data </w:t>
      </w:r>
      <w:r w:rsidR="00865C48" w:rsidRPr="00C640F4">
        <w:rPr>
          <w:b w:val="0"/>
          <w:bCs/>
          <w:caps w:val="0"/>
        </w:rPr>
        <w:t>obtained in monkeys suggest otherwise</w:t>
      </w:r>
      <w:r w:rsidR="00460116" w:rsidRPr="00C640F4">
        <w:rPr>
          <w:b w:val="0"/>
          <w:bCs/>
          <w:caps w:val="0"/>
        </w:rPr>
        <w:t xml:space="preserve"> </w:t>
      </w:r>
      <w:r w:rsidR="0088332A" w:rsidRPr="00C640F4">
        <w:rPr>
          <w:b w:val="0"/>
          <w:bCs/>
          <w:caps w:val="0"/>
        </w:rPr>
        <w:fldChar w:fldCharType="begin">
          <w:fldData xml:space="preserve">PEVuZE5vdGU+PENpdGU+PEF1dGhvcj5MZWU8L0F1dGhvcj48WWVhcj4yMDE3PC9ZZWFyPjxSZWNO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lZGl0aW9uPjIwMTcvMDMvMTY8L2VkaXRpb24+PGRhdGVzPjx5ZWFyPjIwMTc8L3ll
YXI+PHB1Yi1kYXRlcz48ZGF0ZT5NYXIgMTQ8L2RhdGU+PC9wdWItZGF0ZXM+PC9kYXRlcz48aXNi
bj4xMzU5LTQxODQ8L2lzYm4+PGFjY2Vzc2lvbi1udW0+MjgyODkyODE8L2FjY2Vzc2lvbi1udW0+
PHVybHM+PC91cmxzPjxlbGVjdHJvbmljLXJlc291cmNlLW51bT4xMC4xMDM4L21wLjIwMTcuMjc8
L2VsZWN0cm9uaWMtcmVzb3VyY2UtbnVtPjxyZW1vdGUtZGF0YWJhc2UtcHJvdmlkZXI+TkxNPC9y
ZW1vdGUtZGF0YWJhc2UtcHJvdmlkZXI+PGxhbmd1YWdlPmVuZzwvbGFuZ3VhZ2U+PC9yZWNvcmQ+
PC9DaXRlPjwvRW5kTm90ZT4A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MZWU8L0F1dGhvcj48WWVhcj4yMDE3PC9ZZWFyPjxSZWNO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lZGl0aW9uPjIwMTcvMDMvMTY8L2VkaXRpb24+PGRhdGVzPjx5ZWFyPjIwMTc8L3ll
YXI+PHB1Yi1kYXRlcz48ZGF0ZT5NYXIgMTQ8L2RhdGU+PC9wdWItZGF0ZXM+PC9kYXRlcz48aXNi
bj4xMzU5LTQxODQ8L2lzYm4+PGFjY2Vzc2lvbi1udW0+MjgyODkyODE8L2FjY2Vzc2lvbi1udW0+
PHVybHM+PC91cmxzPjxlbGVjdHJvbmljLXJlc291cmNlLW51bT4xMC4xMDM4L21wLjIwMTcuMjc8
L2VsZWN0cm9uaWMtcmVzb3VyY2UtbnVtPjxyZW1vdGUtZGF0YWJhc2UtcHJvdmlkZXI+TkxNPC9y
ZW1vdGUtZGF0YWJhc2UtcHJvdmlkZXI+PGxhbmd1YWdlPmVuZzwvbGFuZ3VhZ2U+PC9yZWNvcmQ+
PC9DaXRlPjwvRW5kTm90ZT4A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10]</w:t>
      </w:r>
      <w:r w:rsidR="0088332A" w:rsidRPr="00C640F4">
        <w:rPr>
          <w:b w:val="0"/>
          <w:bCs/>
          <w:caps w:val="0"/>
        </w:rPr>
        <w:fldChar w:fldCharType="end"/>
      </w:r>
      <w:r w:rsidR="00865C48" w:rsidRPr="00C640F4">
        <w:rPr>
          <w:b w:val="0"/>
          <w:bCs/>
          <w:caps w:val="0"/>
        </w:rPr>
        <w:t xml:space="preserve"> (see paragraph 2.2)</w:t>
      </w:r>
      <w:r w:rsidR="00BB1DE6" w:rsidRPr="00C640F4">
        <w:rPr>
          <w:b w:val="0"/>
          <w:bCs/>
          <w:caps w:val="0"/>
        </w:rPr>
        <w:t xml:space="preserve">. </w:t>
      </w:r>
      <w:r w:rsidR="00865C48" w:rsidRPr="00C640F4">
        <w:rPr>
          <w:b w:val="0"/>
          <w:bCs/>
          <w:caps w:val="0"/>
        </w:rPr>
        <w:t>O</w:t>
      </w:r>
      <w:r w:rsidR="00BB1DE6" w:rsidRPr="00C640F4">
        <w:rPr>
          <w:b w:val="0"/>
          <w:bCs/>
          <w:caps w:val="0"/>
        </w:rPr>
        <w:t>xytocin’s</w:t>
      </w:r>
      <w:r w:rsidR="009B5A83" w:rsidRPr="00C640F4">
        <w:rPr>
          <w:b w:val="0"/>
          <w:bCs/>
          <w:caps w:val="0"/>
        </w:rPr>
        <w:t xml:space="preserve"> half-life in the </w:t>
      </w:r>
      <w:r w:rsidR="00BB1DE6" w:rsidRPr="00C640F4">
        <w:rPr>
          <w:b w:val="0"/>
          <w:bCs/>
          <w:caps w:val="0"/>
        </w:rPr>
        <w:t>brain</w:t>
      </w:r>
      <w:r w:rsidR="009B5A83" w:rsidRPr="00C640F4">
        <w:rPr>
          <w:b w:val="0"/>
          <w:bCs/>
          <w:caps w:val="0"/>
        </w:rPr>
        <w:t xml:space="preserve"> is three times</w:t>
      </w:r>
      <w:r w:rsidR="00BB1DE6" w:rsidRPr="00C640F4">
        <w:rPr>
          <w:b w:val="0"/>
          <w:bCs/>
          <w:caps w:val="0"/>
        </w:rPr>
        <w:t xml:space="preserve"> as</w:t>
      </w:r>
      <w:r w:rsidR="009B5A83" w:rsidRPr="00C640F4">
        <w:rPr>
          <w:b w:val="0"/>
          <w:bCs/>
          <w:caps w:val="0"/>
        </w:rPr>
        <w:t xml:space="preserve"> long </w:t>
      </w:r>
      <w:r w:rsidR="00BB1DE6" w:rsidRPr="00C640F4">
        <w:rPr>
          <w:b w:val="0"/>
          <w:bCs/>
          <w:caps w:val="0"/>
        </w:rPr>
        <w:t>as</w:t>
      </w:r>
      <w:r w:rsidR="009B5A83" w:rsidRPr="00C640F4">
        <w:rPr>
          <w:b w:val="0"/>
          <w:bCs/>
          <w:caps w:val="0"/>
        </w:rPr>
        <w:t xml:space="preserve"> in the periphery (19 vs. 6 minutes) </w:t>
      </w:r>
      <w:r w:rsidR="0088332A" w:rsidRPr="00C640F4">
        <w:rPr>
          <w:b w:val="0"/>
          <w:bCs/>
          <w:caps w:val="0"/>
        </w:rPr>
        <w:fldChar w:fldCharType="begin">
          <w:fldData xml:space="preserve">PEVuZE5vdGU+PENpdGU+PEF1dGhvcj5NZW5zPC9BdXRob3I+PFllYXI+MTk4MzwvWWVhcj48UmVj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xNDMtOTwv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NZW5zPC9BdXRob3I+PFllYXI+MTk4MzwvWWVhcj48UmVj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xNDMtOTwv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11, 12]</w:t>
      </w:r>
      <w:r w:rsidR="0088332A" w:rsidRPr="00C640F4">
        <w:rPr>
          <w:b w:val="0"/>
          <w:bCs/>
          <w:caps w:val="0"/>
        </w:rPr>
        <w:fldChar w:fldCharType="end"/>
      </w:r>
      <w:r w:rsidR="00B3040A" w:rsidRPr="00C640F4">
        <w:rPr>
          <w:b w:val="0"/>
          <w:bCs/>
          <w:caps w:val="0"/>
        </w:rPr>
        <w:t xml:space="preserve">. These physiological features are very much in line with the assumption </w:t>
      </w:r>
      <w:r w:rsidR="00E35B93" w:rsidRPr="00C640F4">
        <w:rPr>
          <w:b w:val="0"/>
          <w:bCs/>
          <w:caps w:val="0"/>
        </w:rPr>
        <w:t xml:space="preserve">that </w:t>
      </w:r>
      <w:r w:rsidR="009B5A83" w:rsidRPr="00C640F4">
        <w:rPr>
          <w:b w:val="0"/>
          <w:bCs/>
          <w:caps w:val="0"/>
        </w:rPr>
        <w:t xml:space="preserve">the hormone </w:t>
      </w:r>
      <w:r w:rsidR="00E35B93" w:rsidRPr="00C640F4">
        <w:rPr>
          <w:b w:val="0"/>
          <w:bCs/>
          <w:caps w:val="0"/>
        </w:rPr>
        <w:t xml:space="preserve">acts as a </w:t>
      </w:r>
      <w:r w:rsidR="00B3040A" w:rsidRPr="00C640F4">
        <w:rPr>
          <w:b w:val="0"/>
          <w:bCs/>
          <w:caps w:val="0"/>
        </w:rPr>
        <w:t xml:space="preserve">relevant </w:t>
      </w:r>
      <w:r w:rsidR="00E35B93" w:rsidRPr="00C640F4">
        <w:rPr>
          <w:b w:val="0"/>
          <w:bCs/>
          <w:caps w:val="0"/>
        </w:rPr>
        <w:t xml:space="preserve">modulator of </w:t>
      </w:r>
      <w:r w:rsidR="009B5A83" w:rsidRPr="00C640F4">
        <w:rPr>
          <w:b w:val="0"/>
          <w:bCs/>
          <w:caps w:val="0"/>
        </w:rPr>
        <w:t>central nervous function</w:t>
      </w:r>
      <w:r w:rsidR="00C02BAD"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Ludwig&lt;/Author&gt;&lt;Year&gt;2006&lt;/Year&gt;&lt;RecNum&gt;10&lt;/RecNum&gt;&lt;DisplayText&gt;[13]&lt;/DisplayText&gt;&lt;record&gt;&lt;rec-number&gt;10&lt;/rec-number&gt;&lt;foreign-keys&gt;&lt;key app="EN" db-id="2ez20e9x59xzxhedtaqpp29yx005vtevsdvp" timestamp="1497386550"&gt;10&lt;/key&gt;&lt;/foreign-keys&gt;&lt;ref-type name="Journal Article"&gt;17&lt;/ref-type&gt;&lt;contributors&gt;&lt;authors&gt;&lt;author&gt;Ludwig, M.&lt;/author&gt;&lt;author&gt;Leng, G.&lt;/author&gt;&lt;/authors&gt;&lt;/contributors&gt;&lt;auth-address&gt;Laboratory of Neuroendocrinology, Centre for Integrative Physiology, University of Edinburgh, George Square, Edinburgh EH8 9XD, UK. mike.ludwig@ed.ac.uk&lt;/auth-address&gt;&lt;titles&gt;&lt;title&gt;Dendritic peptide release and peptide-dependent behaviour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26-36&lt;/pages&gt;&lt;volume&gt;7&lt;/volume&gt;&lt;number&gt;2&lt;/number&gt;&lt;edition&gt;2006/01/24&lt;/edition&gt;&lt;keywords&gt;&lt;keyword&gt;Animals&lt;/keyword&gt;&lt;keyword&gt;Autocrine Communication/*physiology&lt;/keyword&gt;&lt;keyword&gt;Dendrites/*metabolism/ultrastructure&lt;/keyword&gt;&lt;keyword&gt;Models, Neurological&lt;/keyword&gt;&lt;keyword&gt;Neurons/*cytology/metabolism&lt;/keyword&gt;&lt;keyword&gt;Neuropeptides/*physiology&lt;/keyword&gt;&lt;keyword&gt;Oxytocin/physiology&lt;/keyword&gt;&lt;keyword&gt;Time Factors&lt;/keyword&gt;&lt;keyword&gt;Vasopressins/physiology&lt;/keyword&gt;&lt;/keywords&gt;&lt;dates&gt;&lt;year&gt;2006&lt;/year&gt;&lt;pub-dates&gt;&lt;date&gt;Feb&lt;/date&gt;&lt;/pub-dates&gt;&lt;/dates&gt;&lt;isbn&gt;1471-003X (Print)&amp;#xD;1471-003x&lt;/isbn&gt;&lt;accession-num&gt;16429122&lt;/accession-num&gt;&lt;urls&gt;&lt;/urls&gt;&lt;electronic-resource-num&gt;10.1038/nrn1845&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13]</w:t>
      </w:r>
      <w:r w:rsidR="0088332A" w:rsidRPr="00C640F4">
        <w:rPr>
          <w:b w:val="0"/>
          <w:bCs/>
          <w:caps w:val="0"/>
        </w:rPr>
        <w:fldChar w:fldCharType="end"/>
      </w:r>
      <w:r w:rsidR="00C02BAD" w:rsidRPr="00C640F4">
        <w:rPr>
          <w:b w:val="0"/>
          <w:bCs/>
          <w:caps w:val="0"/>
        </w:rPr>
        <w:t>.</w:t>
      </w:r>
    </w:p>
    <w:p w:rsidR="009B5A83" w:rsidRPr="00C640F4" w:rsidRDefault="00BF2635" w:rsidP="00EC4EB4">
      <w:pPr>
        <w:pStyle w:val="06-Heading-1"/>
        <w:ind w:firstLine="426"/>
        <w:rPr>
          <w:b w:val="0"/>
          <w:bCs/>
          <w:caps w:val="0"/>
        </w:rPr>
      </w:pPr>
      <w:r w:rsidRPr="00C640F4">
        <w:rPr>
          <w:b w:val="0"/>
          <w:bCs/>
          <w:caps w:val="0"/>
        </w:rPr>
        <w:t>Oxytocin binds to a G-protein-coupled receptor</w:t>
      </w:r>
      <w:r w:rsidR="00C02BAD"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Zingg&lt;/Author&gt;&lt;Year&gt;2003&lt;/Year&gt;&lt;RecNum&gt;11&lt;/RecNum&gt;&lt;DisplayText&gt;[14]&lt;/DisplayText&gt;&lt;record&gt;&lt;rec-number&gt;11&lt;/rec-number&gt;&lt;foreign-keys&gt;&lt;key app="EN" db-id="2ez20e9x59xzxhedtaqpp29yx005vtevsdvp" timestamp="1497386560"&gt;11&lt;/key&gt;&lt;/foreign-keys&gt;&lt;ref-type name="Journal Article"&gt;17&lt;/ref-type&gt;&lt;contributors&gt;&lt;authors&gt;&lt;author&gt;Zingg, H. H.&lt;/author&gt;&lt;author&gt;Laporte, S. A.&lt;/author&gt;&lt;/authors&gt;&lt;/contributors&gt;&lt;auth-address&gt;Laboratory of Molecular Endocrinology, McGill University Health Centre, 687 Pine Avenue West, Montreal, Quebec H3A 1A1, Canada. hans.zingg@mcgill.ca&lt;/auth-address&gt;&lt;titles&gt;&lt;title&gt;The oxytocin receptor&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222-7&lt;/pages&gt;&lt;volume&gt;14&lt;/volume&gt;&lt;number&gt;5&lt;/number&gt;&lt;edition&gt;2003/06/27&lt;/edition&gt;&lt;keywords&gt;&lt;keyword&gt;Amino Acid Sequence&lt;/keyword&gt;&lt;keyword&gt;Animals&lt;/keyword&gt;&lt;keyword&gt;Humans&lt;/keyword&gt;&lt;keyword&gt;Ligands&lt;/keyword&gt;&lt;keyword&gt;Receptors, Oxytocin/biosynthesis/genetics/*physiology&lt;/keyword&gt;&lt;keyword&gt;Signal Transduction/drug effects/physiology&lt;/keyword&gt;&lt;/keywords&gt;&lt;dates&gt;&lt;year&gt;2003&lt;/year&gt;&lt;pub-dates&gt;&lt;date&gt;Jul&lt;/date&gt;&lt;/pub-dates&gt;&lt;/dates&gt;&lt;isbn&gt;1043-2760 (Print)&amp;#xD;1043-2760&lt;/isbn&gt;&lt;accession-num&gt;12826328&lt;/accession-num&gt;&lt;urls&gt;&lt;/urls&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14]</w:t>
      </w:r>
      <w:r w:rsidR="0088332A" w:rsidRPr="00C640F4">
        <w:rPr>
          <w:b w:val="0"/>
          <w:bCs/>
          <w:caps w:val="0"/>
        </w:rPr>
        <w:fldChar w:fldCharType="end"/>
      </w:r>
      <w:r w:rsidRPr="00C640F4">
        <w:rPr>
          <w:b w:val="0"/>
          <w:bCs/>
          <w:caps w:val="0"/>
        </w:rPr>
        <w:t xml:space="preserve"> that is expressed throughout the brain</w:t>
      </w:r>
      <w:r w:rsidR="00E95625"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Gimpl&lt;/Author&gt;&lt;Year&gt;2001&lt;/Year&gt;&lt;RecNum&gt;12&lt;/RecNum&gt;&lt;DisplayText&gt;[15]&lt;/DisplayText&gt;&lt;record&gt;&lt;rec-number&gt;12&lt;/rec-number&gt;&lt;foreign-keys&gt;&lt;key app="EN" db-id="2ez20e9x59xzxhedtaqpp29yx005vtevsdvp" timestamp="1497386697"&gt;12&lt;/key&gt;&lt;/foreign-keys&gt;&lt;ref-type name="Journal Article"&gt;17&lt;/ref-type&gt;&lt;contributors&gt;&lt;authors&gt;&lt;author&gt;Gimpl, G.&lt;/author&gt;&lt;author&gt;Fahrenholz, F.&lt;/author&gt;&lt;/authors&gt;&lt;/contributors&gt;&lt;auth-address&gt;Institut fur Biochemie, Johannes Gutenberg Universitat, Mainz, Germany. gimpl.mail@uni-mainz.de&lt;/auth-address&gt;&lt;titles&gt;&lt;title&gt;The oxytocin receptor system: structure, function, and regula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629-83&lt;/pages&gt;&lt;volume&gt;81&lt;/volume&gt;&lt;number&gt;2&lt;/number&gt;&lt;edition&gt;2001/03/29&lt;/edition&gt;&lt;keywords&gt;&lt;keyword&gt;Amino Acid Sequence&lt;/keyword&gt;&lt;keyword&gt;Animals&lt;/keyword&gt;&lt;keyword&gt;Base Sequence&lt;/keyword&gt;&lt;keyword&gt;Behavior&lt;/keyword&gt;&lt;keyword&gt;Behavior, Animal&lt;/keyword&gt;&lt;keyword&gt;Biological Evolution&lt;/keyword&gt;&lt;keyword&gt;Female&lt;/keyword&gt;&lt;keyword&gt;Humans&lt;/keyword&gt;&lt;keyword&gt;Male&lt;/keyword&gt;&lt;keyword&gt;Molecular Sequence Data&lt;/keyword&gt;&lt;keyword&gt;Neoplasms/physiopathology&lt;/keyword&gt;&lt;keyword&gt;Oxytocin/genetics/*physiology&lt;/keyword&gt;&lt;keyword&gt;Receptors, Oxytocin/genetics/*physiology&lt;/keyword&gt;&lt;keyword&gt;Sequence Alignment&lt;/keyword&gt;&lt;keyword&gt;Sequence Homology, Amino Acid&lt;/keyword&gt;&lt;keyword&gt;Sequence Homology, Nucleic Acid&lt;/keyword&gt;&lt;keyword&gt;Signal Transduction&lt;/keyword&gt;&lt;/keywords&gt;&lt;dates&gt;&lt;year&gt;2001&lt;/year&gt;&lt;pub-dates&gt;&lt;date&gt;Apr&lt;/date&gt;&lt;/pub-dates&gt;&lt;/dates&gt;&lt;isbn&gt;0031-9333 (Print)&amp;#xD;0031-9333&lt;/isbn&gt;&lt;accession-num&gt;11274341&lt;/accession-num&gt;&lt;urls&gt;&lt;/urls&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15]</w:t>
      </w:r>
      <w:r w:rsidR="0088332A" w:rsidRPr="00C640F4">
        <w:rPr>
          <w:b w:val="0"/>
          <w:bCs/>
          <w:caps w:val="0"/>
        </w:rPr>
        <w:fldChar w:fldCharType="end"/>
      </w:r>
      <w:r w:rsidRPr="00C640F4">
        <w:rPr>
          <w:b w:val="0"/>
          <w:bCs/>
          <w:caps w:val="0"/>
        </w:rPr>
        <w:t>, among others in regions like hypothalamus, amygdala, anterior cingulate cortex, olfactory nucleus, and the limbic system</w:t>
      </w:r>
      <w:r w:rsidR="002A01B0" w:rsidRPr="00C640F4">
        <w:rPr>
          <w:b w:val="0"/>
          <w:bCs/>
          <w:caps w:val="0"/>
        </w:rPr>
        <w:t xml:space="preserve"> </w:t>
      </w:r>
      <w:r w:rsidR="0088332A" w:rsidRPr="00C640F4">
        <w:rPr>
          <w:b w:val="0"/>
          <w:bCs/>
          <w:caps w:val="0"/>
        </w:rPr>
        <w:fldChar w:fldCharType="begin">
          <w:fldData xml:space="preserve">PEVuZE5vdGU+PENpdGU+PEF1dGhvcj5Cb2NjaWE8L0F1dGhvcj48WWVhcj4yMDEzPC9ZZWFyPjxS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wYWdlcz4xNTUtNjQ8L3BhZ2VzPjx2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Cb2NjaWE8L0F1dGhvcj48WWVhcj4yMDEzPC9ZZWFyPjxS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wYWdlcz4xNTUtNjQ8L3BhZ2VzPjx2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16]</w:t>
      </w:r>
      <w:r w:rsidR="0088332A" w:rsidRPr="00C640F4">
        <w:rPr>
          <w:b w:val="0"/>
          <w:bCs/>
          <w:caps w:val="0"/>
        </w:rPr>
        <w:fldChar w:fldCharType="end"/>
      </w:r>
      <w:r w:rsidRPr="00C640F4">
        <w:rPr>
          <w:b w:val="0"/>
          <w:bCs/>
          <w:caps w:val="0"/>
        </w:rPr>
        <w:t xml:space="preserve">. Serotonin has been </w:t>
      </w:r>
      <w:r w:rsidR="00DF487D" w:rsidRPr="00C640F4">
        <w:rPr>
          <w:b w:val="0"/>
          <w:bCs/>
          <w:caps w:val="0"/>
        </w:rPr>
        <w:t>found</w:t>
      </w:r>
      <w:r w:rsidRPr="00C640F4">
        <w:rPr>
          <w:b w:val="0"/>
          <w:bCs/>
          <w:caps w:val="0"/>
        </w:rPr>
        <w:t xml:space="preserve"> to increase oxytocin concentrations</w:t>
      </w:r>
      <w:r w:rsidR="002A01B0"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Jorgensen&lt;/Author&gt;&lt;Year&gt;2002&lt;/Year&gt;&lt;RecNum&gt;14&lt;/RecNum&gt;&lt;DisplayText&gt;[17]&lt;/DisplayText&gt;&lt;record&gt;&lt;rec-number&gt;14&lt;/rec-number&gt;&lt;foreign-keys&gt;&lt;key app="EN" db-id="2ez20e9x59xzxhedtaqpp29yx005vtevsdvp" timestamp="1497386885"&gt;14&lt;/key&gt;&lt;/foreign-keys&gt;&lt;ref-type name="Journal Article"&gt;17&lt;/ref-type&gt;&lt;contributors&gt;&lt;authors&gt;&lt;author&gt;Jorgensen, H.&lt;/author&gt;&lt;author&gt;Knigge, U.&lt;/author&gt;&lt;author&gt;Kjaer, A.&lt;/author&gt;&lt;author&gt;Warberg, J.&lt;/author&gt;&lt;/authors&gt;&lt;/contributors&gt;&lt;auth-address&gt;Department of Medical Physiology, The Panum Institute, Rigshospitalet, University of Copenhagen, Blegdamsvej 3, DK-2200N Copenhagen, Denmark. hsj@mfi.ku.dk&lt;/auth-address&gt;&lt;titles&gt;&lt;title&gt;Serotonergic involvement in stress-induced vasopressin and oxytocin secretion&lt;/title&gt;&lt;secondary-title&gt;Eur J Endocrinol&lt;/secondary-title&gt;&lt;alt-title&gt;European journal of endocrinology&lt;/alt-title&gt;&lt;/titles&gt;&lt;periodical&gt;&lt;full-title&gt;Eur J Endocrinol&lt;/full-title&gt;&lt;abbr-1&gt;European journal of endocrinology&lt;/abbr-1&gt;&lt;/periodical&gt;&lt;alt-periodical&gt;&lt;full-title&gt;Eur J Endocrinol&lt;/full-title&gt;&lt;abbr-1&gt;European journal of endocrinology&lt;/abbr-1&gt;&lt;/alt-periodical&gt;&lt;pages&gt;815-24&lt;/pages&gt;&lt;volume&gt;147&lt;/volume&gt;&lt;number&gt;6&lt;/number&gt;&lt;edition&gt;2002/11/30&lt;/edition&gt;&lt;keywords&gt;&lt;keyword&gt;Animals&lt;/keyword&gt;&lt;keyword&gt;Arginine Vasopressin/*secretion&lt;/keyword&gt;&lt;keyword&gt;Cold Temperature&lt;/keyword&gt;&lt;keyword&gt;Dehydration/metabolism&lt;/keyword&gt;&lt;keyword&gt;Hemorrhage/metabolism&lt;/keyword&gt;&lt;keyword&gt;Jugular Veins&lt;/keyword&gt;&lt;keyword&gt;Male&lt;/keyword&gt;&lt;keyword&gt;Oxytocin/*secretion&lt;/keyword&gt;&lt;keyword&gt;Rats&lt;/keyword&gt;&lt;keyword&gt;Rats, Wistar&lt;/keyword&gt;&lt;keyword&gt;Restraint, Physical&lt;/keyword&gt;&lt;keyword&gt;Serotonin/*metabolism&lt;/keyword&gt;&lt;keyword&gt;Serotonin Antagonists/pharmacology&lt;/keyword&gt;&lt;keyword&gt;Stress, Physiological/etiology/*metabolism&lt;/keyword&gt;&lt;keyword&gt;Swimming&lt;/keyword&gt;&lt;/keywords&gt;&lt;dates&gt;&lt;year&gt;2002&lt;/year&gt;&lt;pub-dates&gt;&lt;date&gt;Dec&lt;/date&gt;&lt;/pub-dates&gt;&lt;/dates&gt;&lt;isbn&gt;0804-4643 (Print)&amp;#xD;0804-4643&lt;/isbn&gt;&lt;accession-num&gt;12457458&lt;/accession-num&gt;&lt;urls&gt;&lt;/urls&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17]</w:t>
      </w:r>
      <w:r w:rsidR="0088332A" w:rsidRPr="00C640F4">
        <w:rPr>
          <w:b w:val="0"/>
          <w:bCs/>
          <w:caps w:val="0"/>
        </w:rPr>
        <w:fldChar w:fldCharType="end"/>
      </w:r>
      <w:r w:rsidR="002A01B0" w:rsidRPr="00C640F4">
        <w:rPr>
          <w:b w:val="0"/>
          <w:bCs/>
          <w:caps w:val="0"/>
        </w:rPr>
        <w:t xml:space="preserve"> </w:t>
      </w:r>
      <w:r w:rsidRPr="00C640F4">
        <w:rPr>
          <w:b w:val="0"/>
          <w:bCs/>
          <w:caps w:val="0"/>
        </w:rPr>
        <w:t xml:space="preserve">while dopamine interactions with </w:t>
      </w:r>
      <w:r w:rsidRPr="00C640F4">
        <w:rPr>
          <w:b w:val="0"/>
          <w:bCs/>
          <w:caps w:val="0"/>
        </w:rPr>
        <w:lastRenderedPageBreak/>
        <w:t>oxytocin can modulate the activity of the reward circuitry</w:t>
      </w:r>
      <w:r w:rsidR="00DF487D" w:rsidRPr="00C640F4">
        <w:rPr>
          <w:b w:val="0"/>
          <w:bCs/>
          <w:caps w:val="0"/>
        </w:rPr>
        <w:t xml:space="preserve"> </w:t>
      </w:r>
      <w:r w:rsidR="009D3AE4" w:rsidRPr="00C640F4">
        <w:rPr>
          <w:b w:val="0"/>
          <w:bCs/>
          <w:caps w:val="0"/>
        </w:rPr>
        <w:t>of the brain</w:t>
      </w:r>
      <w:r w:rsidR="00E61B52" w:rsidRPr="00C640F4">
        <w:rPr>
          <w:b w:val="0"/>
          <w:bCs/>
          <w:caps w:val="0"/>
        </w:rPr>
        <w:t xml:space="preserve"> </w:t>
      </w:r>
      <w:r w:rsidR="0088332A" w:rsidRPr="00C640F4">
        <w:rPr>
          <w:b w:val="0"/>
          <w:bCs/>
          <w:caps w:val="0"/>
        </w:rPr>
        <w:fldChar w:fldCharType="begin">
          <w:fldData xml:space="preserve">PEVuZE5vdGU+PENpdGU+PEF1dGhvcj5NZWxpczwvQXV0aG9yPjxZZWFyPjIwMTE8L1llYXI+PFJl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M0OS01NzwvcGFnZXM+PHZvbHVt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NZWxpczwvQXV0aG9yPjxZZWFyPjIwMTE8L1llYXI+PFJl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M0OS01NzwvcGFnZXM+PHZvbHVt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18, 19]</w:t>
      </w:r>
      <w:r w:rsidR="0088332A" w:rsidRPr="00C640F4">
        <w:rPr>
          <w:b w:val="0"/>
          <w:bCs/>
          <w:caps w:val="0"/>
        </w:rPr>
        <w:fldChar w:fldCharType="end"/>
      </w:r>
      <w:r w:rsidR="009D3AE4" w:rsidRPr="00C640F4">
        <w:rPr>
          <w:b w:val="0"/>
          <w:bCs/>
          <w:caps w:val="0"/>
        </w:rPr>
        <w:t>. These findings</w:t>
      </w:r>
      <w:r w:rsidRPr="00C640F4">
        <w:rPr>
          <w:b w:val="0"/>
          <w:bCs/>
          <w:caps w:val="0"/>
        </w:rPr>
        <w:t xml:space="preserve"> might be of par</w:t>
      </w:r>
      <w:r w:rsidR="009D3AE4" w:rsidRPr="00C640F4">
        <w:rPr>
          <w:b w:val="0"/>
          <w:bCs/>
          <w:caps w:val="0"/>
        </w:rPr>
        <w:t>ticular</w:t>
      </w:r>
      <w:r w:rsidRPr="00C640F4">
        <w:rPr>
          <w:b w:val="0"/>
          <w:bCs/>
          <w:caps w:val="0"/>
        </w:rPr>
        <w:t xml:space="preserve"> relevance for behavioral disorders like autism and depression, but also for eating disorders</w:t>
      </w:r>
      <w:r w:rsidR="00E61B52"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Baskerville&lt;/Author&gt;&lt;Year&gt;2010&lt;/Year&gt;&lt;RecNum&gt;17&lt;/RecNum&gt;&lt;DisplayText&gt;[20]&lt;/DisplayText&gt;&lt;record&gt;&lt;rec-number&gt;17&lt;/rec-number&gt;&lt;foreign-keys&gt;&lt;key app="EN" db-id="2ez20e9x59xzxhedtaqpp29yx005vtevsdvp" timestamp="1497387337"&gt;17&lt;/key&gt;&lt;/foreign-keys&gt;&lt;ref-type name="Journal Article"&gt;17&lt;/ref-type&gt;&lt;contributors&gt;&lt;authors&gt;&lt;author&gt;Baskerville, T. A.&lt;/author&gt;&lt;author&gt;Douglas, A. J.&lt;/author&gt;&lt;/authors&gt;&lt;/contributors&gt;&lt;auth-address&gt;University of Glasgow, UK. tab3b@clinmed.gla.ac.uk &amp;lt;tab3b@clinmed.gla.ac.uk&amp;gt;&lt;/auth-address&gt;&lt;titles&gt;&lt;title&gt;Dopamine and oxytocin interactions underlying behaviors: potential contributions to behavioral disorders&lt;/title&gt;&lt;secondary-title&gt;CNS Neurosci Ther&lt;/secondary-title&gt;&lt;alt-title&gt;CNS neuroscience &amp;amp; therapeutics&lt;/alt-title&gt;&lt;/titles&gt;&lt;periodical&gt;&lt;full-title&gt;CNS Neurosci Ther&lt;/full-title&gt;&lt;abbr-1&gt;CNS neuroscience &amp;amp; therapeutics&lt;/abbr-1&gt;&lt;/periodical&gt;&lt;alt-periodical&gt;&lt;full-title&gt;CNS Neurosci Ther&lt;/full-title&gt;&lt;abbr-1&gt;CNS neuroscience &amp;amp; therapeutics&lt;/abbr-1&gt;&lt;/alt-periodical&gt;&lt;pages&gt;e92-123&lt;/pages&gt;&lt;volume&gt;16&lt;/volume&gt;&lt;number&gt;3&lt;/number&gt;&lt;edition&gt;2010/06/19&lt;/edition&gt;&lt;keywords&gt;&lt;keyword&gt;Animals&lt;/keyword&gt;&lt;keyword&gt;Behavior/drug effects/*physiology&lt;/keyword&gt;&lt;keyword&gt;Behavior, Animal&lt;/keyword&gt;&lt;keyword&gt;Behavioral Symptoms/*metabolism/pathology&lt;/keyword&gt;&lt;keyword&gt;Central Nervous System/*metabolism/pathology&lt;/keyword&gt;&lt;keyword&gt;Dopamine/*metabolism&lt;/keyword&gt;&lt;keyword&gt;Female&lt;/keyword&gt;&lt;keyword&gt;Humans&lt;/keyword&gt;&lt;keyword&gt;Male&lt;/keyword&gt;&lt;keyword&gt;Neurochemistry&lt;/keyword&gt;&lt;keyword&gt;Oxytocin/*metabolism&lt;/keyword&gt;&lt;keyword&gt;Pair Bond&lt;/keyword&gt;&lt;keyword&gt;Receptors, Dopamine/physiology&lt;/keyword&gt;&lt;keyword&gt;Sexual Behavior&lt;/keyword&gt;&lt;keyword&gt;Social Behavior&lt;/keyword&gt;&lt;/keywords&gt;&lt;dates&gt;&lt;year&gt;2010&lt;/year&gt;&lt;pub-dates&gt;&lt;date&gt;Jun&lt;/date&gt;&lt;/pub-dates&gt;&lt;/dates&gt;&lt;isbn&gt;1755-5930&lt;/isbn&gt;&lt;accession-num&gt;20557568&lt;/accession-num&gt;&lt;urls&gt;&lt;/urls&gt;&lt;electronic-resource-num&gt;10.1111/j.1755-5949.2010.00154.x&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20]</w:t>
      </w:r>
      <w:r w:rsidR="0088332A" w:rsidRPr="00C640F4">
        <w:rPr>
          <w:b w:val="0"/>
          <w:bCs/>
          <w:caps w:val="0"/>
        </w:rPr>
        <w:fldChar w:fldCharType="end"/>
      </w:r>
      <w:r w:rsidRPr="00C640F4">
        <w:rPr>
          <w:b w:val="0"/>
          <w:bCs/>
          <w:caps w:val="0"/>
        </w:rPr>
        <w:t xml:space="preserve">. </w:t>
      </w:r>
      <w:r w:rsidR="00BA52F9" w:rsidRPr="00C640F4">
        <w:rPr>
          <w:b w:val="0"/>
          <w:bCs/>
          <w:caps w:val="0"/>
        </w:rPr>
        <w:t xml:space="preserve">Secretion of oxytocin </w:t>
      </w:r>
      <w:r w:rsidRPr="00C640F4">
        <w:rPr>
          <w:b w:val="0"/>
          <w:bCs/>
          <w:caps w:val="0"/>
        </w:rPr>
        <w:t>in the body periphery</w:t>
      </w:r>
      <w:r w:rsidR="00BA52F9" w:rsidRPr="00C640F4">
        <w:rPr>
          <w:b w:val="0"/>
          <w:bCs/>
          <w:caps w:val="0"/>
        </w:rPr>
        <w:t xml:space="preserve"> has been </w:t>
      </w:r>
      <w:r w:rsidR="0013097E" w:rsidRPr="00C640F4">
        <w:rPr>
          <w:b w:val="0"/>
          <w:bCs/>
          <w:caps w:val="0"/>
        </w:rPr>
        <w:t>observed</w:t>
      </w:r>
      <w:r w:rsidRPr="00C640F4">
        <w:rPr>
          <w:b w:val="0"/>
          <w:bCs/>
          <w:caps w:val="0"/>
        </w:rPr>
        <w:t xml:space="preserve"> in myenteric and </w:t>
      </w:r>
      <w:proofErr w:type="spellStart"/>
      <w:r w:rsidRPr="00C640F4">
        <w:rPr>
          <w:b w:val="0"/>
          <w:bCs/>
          <w:caps w:val="0"/>
        </w:rPr>
        <w:t>submucous</w:t>
      </w:r>
      <w:proofErr w:type="spellEnd"/>
      <w:r w:rsidRPr="00C640F4">
        <w:rPr>
          <w:b w:val="0"/>
          <w:bCs/>
          <w:caps w:val="0"/>
        </w:rPr>
        <w:t xml:space="preserve"> ganglia and nerve </w:t>
      </w:r>
      <w:proofErr w:type="spellStart"/>
      <w:r w:rsidRPr="00C640F4">
        <w:rPr>
          <w:b w:val="0"/>
          <w:bCs/>
          <w:caps w:val="0"/>
        </w:rPr>
        <w:t>fibres</w:t>
      </w:r>
      <w:proofErr w:type="spellEnd"/>
      <w:r w:rsidRPr="00C640F4">
        <w:rPr>
          <w:b w:val="0"/>
          <w:bCs/>
          <w:caps w:val="0"/>
        </w:rPr>
        <w:t xml:space="preserve"> of the human gastrointestinal tract</w:t>
      </w:r>
      <w:r w:rsidR="00127BD8"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Ohlsson&lt;/Author&gt;&lt;Year&gt;2006&lt;/Year&gt;&lt;RecNum&gt;19&lt;/RecNum&gt;&lt;DisplayText&gt;[21]&lt;/DisplayText&gt;&lt;record&gt;&lt;rec-number&gt;19&lt;/rec-number&gt;&lt;foreign-keys&gt;&lt;key app="EN" db-id="2ez20e9x59xzxhedtaqpp29yx005vtevsdvp" timestamp="1497387553"&gt;19&lt;/key&gt;&lt;/foreign-keys&gt;&lt;ref-type name="Journal Article"&gt;17&lt;/ref-type&gt;&lt;contributors&gt;&lt;authors&gt;&lt;author&gt;Ohlsson, B.&lt;/author&gt;&lt;author&gt;Truedsson, M.&lt;/author&gt;&lt;author&gt;Djerf, P.&lt;/author&gt;&lt;author&gt;Sundler, F.&lt;/author&gt;&lt;/authors&gt;&lt;/contributors&gt;&lt;auth-address&gt;Department of Clinical Science, Gastroenterology, Malmo, Lund University, Sweden. bodil.ohlsson@med.lu.se&lt;/auth-address&gt;&lt;titles&gt;&lt;title&gt;Oxytocin is expressed throughout the human gastrointestinal tract&lt;/title&gt;&lt;secondary-title&gt;Regul Pept&lt;/secondary-title&gt;&lt;alt-title&gt;Regulatory peptides&lt;/alt-title&gt;&lt;/titles&gt;&lt;periodical&gt;&lt;full-title&gt;Regul Pept&lt;/full-title&gt;&lt;abbr-1&gt;Regulatory peptides&lt;/abbr-1&gt;&lt;/periodical&gt;&lt;alt-periodical&gt;&lt;full-title&gt;Regul Pept&lt;/full-title&gt;&lt;abbr-1&gt;Regulatory peptides&lt;/abbr-1&gt;&lt;/alt-periodical&gt;&lt;pages&gt;7-11&lt;/pages&gt;&lt;volume&gt;135&lt;/volume&gt;&lt;number&gt;1-2&lt;/number&gt;&lt;edition&gt;2006/05/09&lt;/edition&gt;&lt;keywords&gt;&lt;keyword&gt;Aged&lt;/keyword&gt;&lt;keyword&gt;Aged, 80 and over&lt;/keyword&gt;&lt;keyword&gt;Biopsy&lt;/keyword&gt;&lt;keyword&gt;Gastrointestinal Tract/anatomy &amp;amp; histology/*metabolism&lt;/keyword&gt;&lt;keyword&gt;Humans&lt;/keyword&gt;&lt;keyword&gt;Immunohistochemistry&lt;/keyword&gt;&lt;keyword&gt;Middle Aged&lt;/keyword&gt;&lt;keyword&gt;Oxytocin/genetics/*metabolism&lt;/keyword&gt;&lt;keyword&gt;RNA, Messenger/metabolism&lt;/keyword&gt;&lt;/keywords&gt;&lt;dates&gt;&lt;year&gt;2006&lt;/year&gt;&lt;pub-dates&gt;&lt;date&gt;Jul 15&lt;/date&gt;&lt;/pub-dates&gt;&lt;/dates&gt;&lt;isbn&gt;0167-0115 (Print)&amp;#xD;0167-0115&lt;/isbn&gt;&lt;accession-num&gt;16678285&lt;/accession-num&gt;&lt;urls&gt;&lt;/urls&gt;&lt;electronic-resource-num&gt;10.1016/j.regpep.2006.03.008&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21]</w:t>
      </w:r>
      <w:r w:rsidR="0088332A" w:rsidRPr="00C640F4">
        <w:rPr>
          <w:b w:val="0"/>
          <w:bCs/>
          <w:caps w:val="0"/>
        </w:rPr>
        <w:fldChar w:fldCharType="end"/>
      </w:r>
      <w:r w:rsidRPr="00C640F4">
        <w:rPr>
          <w:b w:val="0"/>
          <w:bCs/>
          <w:caps w:val="0"/>
        </w:rPr>
        <w:t xml:space="preserve">. The </w:t>
      </w:r>
      <w:r w:rsidR="003C0D36" w:rsidRPr="00C640F4">
        <w:rPr>
          <w:b w:val="0"/>
          <w:bCs/>
          <w:caps w:val="0"/>
        </w:rPr>
        <w:t xml:space="preserve">best understood </w:t>
      </w:r>
      <w:r w:rsidR="00DF487D" w:rsidRPr="00C640F4">
        <w:rPr>
          <w:b w:val="0"/>
          <w:bCs/>
          <w:caps w:val="0"/>
        </w:rPr>
        <w:t xml:space="preserve">physiological </w:t>
      </w:r>
      <w:r w:rsidRPr="00C640F4">
        <w:rPr>
          <w:b w:val="0"/>
          <w:bCs/>
          <w:caps w:val="0"/>
        </w:rPr>
        <w:t xml:space="preserve">function of centrally released oxytocin primarily concerns the </w:t>
      </w:r>
      <w:r w:rsidR="009B5A83" w:rsidRPr="00C640F4">
        <w:rPr>
          <w:b w:val="0"/>
          <w:bCs/>
          <w:caps w:val="0"/>
        </w:rPr>
        <w:t>female reproductive system</w:t>
      </w:r>
      <w:r w:rsidRPr="00C640F4">
        <w:rPr>
          <w:b w:val="0"/>
          <w:bCs/>
          <w:caps w:val="0"/>
        </w:rPr>
        <w:t xml:space="preserve">. </w:t>
      </w:r>
      <w:r w:rsidR="0013097E" w:rsidRPr="00C640F4">
        <w:rPr>
          <w:b w:val="0"/>
          <w:bCs/>
          <w:caps w:val="0"/>
        </w:rPr>
        <w:t>T</w:t>
      </w:r>
      <w:r w:rsidR="009B5A83" w:rsidRPr="00C640F4">
        <w:rPr>
          <w:b w:val="0"/>
          <w:bCs/>
          <w:caps w:val="0"/>
        </w:rPr>
        <w:t xml:space="preserve">he uterus </w:t>
      </w:r>
      <w:r w:rsidR="00FB5FDE" w:rsidRPr="00C640F4">
        <w:rPr>
          <w:b w:val="0"/>
          <w:bCs/>
          <w:caps w:val="0"/>
        </w:rPr>
        <w:t>displays enhanced</w:t>
      </w:r>
      <w:r w:rsidR="009B5A83" w:rsidRPr="00C640F4">
        <w:rPr>
          <w:b w:val="0"/>
          <w:bCs/>
          <w:caps w:val="0"/>
        </w:rPr>
        <w:t xml:space="preserve"> oxytocin sensitivity before birth, and receptor density increases during labor</w:t>
      </w:r>
      <w:r w:rsidR="00127BD8" w:rsidRPr="00C640F4">
        <w:rPr>
          <w:b w:val="0"/>
          <w:bCs/>
          <w:caps w:val="0"/>
        </w:rPr>
        <w:t xml:space="preserve"> </w:t>
      </w:r>
      <w:r w:rsidR="0088332A" w:rsidRPr="00C640F4">
        <w:rPr>
          <w:b w:val="0"/>
          <w:bCs/>
          <w:caps w:val="0"/>
        </w:rPr>
        <w:fldChar w:fldCharType="begin">
          <w:fldData xml:space="preserve">PEVuZE5vdGU+PENpdGU+PEF1dGhvcj5GdWNoczwvQXV0aG9yPjxZZWFyPjE5OTU8L1llYXI+PFJl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QwNS0yMDwvcGFnZXM+PHZvbHVtZT4z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==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GdWNoczwvQXV0aG9yPjxZZWFyPjE5OTU8L1llYXI+PFJl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QwNS0yMDwvcGFnZXM+PHZvbHVtZT4z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==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22]</w:t>
      </w:r>
      <w:r w:rsidR="0088332A" w:rsidRPr="00C640F4">
        <w:rPr>
          <w:b w:val="0"/>
          <w:bCs/>
          <w:caps w:val="0"/>
        </w:rPr>
        <w:fldChar w:fldCharType="end"/>
      </w:r>
      <w:r w:rsidR="009B5A83" w:rsidRPr="00C640F4">
        <w:rPr>
          <w:b w:val="0"/>
          <w:bCs/>
          <w:caps w:val="0"/>
        </w:rPr>
        <w:t xml:space="preserve">. </w:t>
      </w:r>
      <w:r w:rsidR="0013097E" w:rsidRPr="00C640F4">
        <w:rPr>
          <w:b w:val="0"/>
          <w:bCs/>
          <w:caps w:val="0"/>
        </w:rPr>
        <w:t xml:space="preserve">After parturition, </w:t>
      </w:r>
      <w:r w:rsidR="00FB5FDE" w:rsidRPr="00C640F4">
        <w:rPr>
          <w:b w:val="0"/>
          <w:bCs/>
          <w:caps w:val="0"/>
        </w:rPr>
        <w:t>the</w:t>
      </w:r>
      <w:r w:rsidR="009B5A83" w:rsidRPr="00C640F4">
        <w:rPr>
          <w:b w:val="0"/>
          <w:bCs/>
          <w:caps w:val="0"/>
        </w:rPr>
        <w:t xml:space="preserve"> </w:t>
      </w:r>
      <w:r w:rsidR="00FB5FDE" w:rsidRPr="00C640F4">
        <w:rPr>
          <w:b w:val="0"/>
          <w:bCs/>
          <w:caps w:val="0"/>
        </w:rPr>
        <w:t>baby</w:t>
      </w:r>
      <w:r w:rsidR="009B5A83" w:rsidRPr="00C640F4">
        <w:rPr>
          <w:b w:val="0"/>
          <w:bCs/>
          <w:caps w:val="0"/>
        </w:rPr>
        <w:t xml:space="preserve"> triggers </w:t>
      </w:r>
      <w:r w:rsidR="00FB5FDE" w:rsidRPr="00C640F4">
        <w:rPr>
          <w:b w:val="0"/>
          <w:bCs/>
          <w:caps w:val="0"/>
        </w:rPr>
        <w:t xml:space="preserve">oxytocin </w:t>
      </w:r>
      <w:r w:rsidR="009B5A83" w:rsidRPr="00C640F4">
        <w:rPr>
          <w:b w:val="0"/>
          <w:bCs/>
          <w:caps w:val="0"/>
        </w:rPr>
        <w:t xml:space="preserve">secretion by sucking on the mother’s nipple, </w:t>
      </w:r>
      <w:r w:rsidR="00FB5FDE" w:rsidRPr="00C640F4">
        <w:rPr>
          <w:b w:val="0"/>
          <w:bCs/>
          <w:caps w:val="0"/>
        </w:rPr>
        <w:t>thereby</w:t>
      </w:r>
      <w:r w:rsidR="009B5A83" w:rsidRPr="00C640F4">
        <w:rPr>
          <w:b w:val="0"/>
          <w:bCs/>
          <w:caps w:val="0"/>
        </w:rPr>
        <w:t xml:space="preserve"> stimulat</w:t>
      </w:r>
      <w:r w:rsidR="00FB5FDE" w:rsidRPr="00C640F4">
        <w:rPr>
          <w:b w:val="0"/>
          <w:bCs/>
          <w:caps w:val="0"/>
        </w:rPr>
        <w:t>ing</w:t>
      </w:r>
      <w:r w:rsidR="009B5A83" w:rsidRPr="00C640F4">
        <w:rPr>
          <w:b w:val="0"/>
          <w:bCs/>
          <w:caps w:val="0"/>
        </w:rPr>
        <w:t xml:space="preserve"> </w:t>
      </w:r>
      <w:r w:rsidR="0013097E" w:rsidRPr="00C640F4">
        <w:rPr>
          <w:b w:val="0"/>
          <w:bCs/>
          <w:caps w:val="0"/>
        </w:rPr>
        <w:t>lactation, which is one of the main physiological effects of oxytocin</w:t>
      </w:r>
      <w:r w:rsidR="009B5A83" w:rsidRPr="00C640F4">
        <w:rPr>
          <w:b w:val="0"/>
          <w:bCs/>
          <w:caps w:val="0"/>
        </w:rPr>
        <w:t xml:space="preserve">. </w:t>
      </w:r>
      <w:r w:rsidR="00DE651D" w:rsidRPr="00C640F4">
        <w:rPr>
          <w:b w:val="0"/>
          <w:bCs/>
          <w:caps w:val="0"/>
        </w:rPr>
        <w:t xml:space="preserve">Considering that </w:t>
      </w:r>
      <w:r w:rsidR="00EC4EB4" w:rsidRPr="00C640F4">
        <w:rPr>
          <w:b w:val="0"/>
          <w:bCs/>
          <w:caps w:val="0"/>
        </w:rPr>
        <w:t xml:space="preserve">the prevalence of </w:t>
      </w:r>
      <w:r w:rsidR="00DE651D" w:rsidRPr="00C640F4">
        <w:rPr>
          <w:b w:val="0"/>
          <w:bCs/>
          <w:caps w:val="0"/>
        </w:rPr>
        <w:t>most eating disorders display</w:t>
      </w:r>
      <w:r w:rsidR="00EC4EB4" w:rsidRPr="00C640F4">
        <w:rPr>
          <w:b w:val="0"/>
          <w:bCs/>
          <w:caps w:val="0"/>
        </w:rPr>
        <w:t>s</w:t>
      </w:r>
      <w:r w:rsidR="00DE651D" w:rsidRPr="00C640F4">
        <w:rPr>
          <w:b w:val="0"/>
          <w:bCs/>
          <w:caps w:val="0"/>
        </w:rPr>
        <w:t xml:space="preserve"> a preponderance in women, it is tempting to speculate that </w:t>
      </w:r>
      <w:r w:rsidR="00DA5117" w:rsidRPr="00C640F4">
        <w:rPr>
          <w:b w:val="0"/>
          <w:bCs/>
          <w:caps w:val="0"/>
        </w:rPr>
        <w:t xml:space="preserve">because of </w:t>
      </w:r>
      <w:r w:rsidR="00DE651D" w:rsidRPr="00C640F4">
        <w:rPr>
          <w:b w:val="0"/>
          <w:bCs/>
          <w:caps w:val="0"/>
        </w:rPr>
        <w:t>the particular function</w:t>
      </w:r>
      <w:r w:rsidR="003C0D36" w:rsidRPr="00C640F4">
        <w:rPr>
          <w:b w:val="0"/>
          <w:bCs/>
          <w:caps w:val="0"/>
        </w:rPr>
        <w:t>al relevance of</w:t>
      </w:r>
      <w:r w:rsidR="00DE651D" w:rsidRPr="00C640F4">
        <w:rPr>
          <w:b w:val="0"/>
          <w:bCs/>
          <w:caps w:val="0"/>
        </w:rPr>
        <w:t xml:space="preserve"> oxytocin in the female organism</w:t>
      </w:r>
      <w:r w:rsidR="00DA5117" w:rsidRPr="00C640F4">
        <w:rPr>
          <w:b w:val="0"/>
          <w:bCs/>
          <w:caps w:val="0"/>
        </w:rPr>
        <w:t>, changes in oxytocin pathways contribute</w:t>
      </w:r>
      <w:r w:rsidR="003C0D36" w:rsidRPr="00C640F4">
        <w:rPr>
          <w:b w:val="0"/>
          <w:bCs/>
          <w:caps w:val="0"/>
        </w:rPr>
        <w:t xml:space="preserve"> to </w:t>
      </w:r>
      <w:r w:rsidR="0013097E" w:rsidRPr="00C640F4">
        <w:rPr>
          <w:b w:val="0"/>
          <w:bCs/>
          <w:caps w:val="0"/>
        </w:rPr>
        <w:t>dysfunctional eating patterns</w:t>
      </w:r>
      <w:r w:rsidR="003C0D36" w:rsidRPr="00C640F4">
        <w:rPr>
          <w:b w:val="0"/>
          <w:bCs/>
          <w:caps w:val="0"/>
        </w:rPr>
        <w:t xml:space="preserve"> and</w:t>
      </w:r>
      <w:r w:rsidR="00DA5117" w:rsidRPr="00C640F4">
        <w:rPr>
          <w:b w:val="0"/>
          <w:bCs/>
          <w:caps w:val="0"/>
        </w:rPr>
        <w:t xml:space="preserve"> that interventions aimed at these pathways hold a certain</w:t>
      </w:r>
      <w:r w:rsidR="003C0D36" w:rsidRPr="00C640F4">
        <w:rPr>
          <w:b w:val="0"/>
          <w:bCs/>
          <w:caps w:val="0"/>
        </w:rPr>
        <w:t xml:space="preserve"> therapeutic potential</w:t>
      </w:r>
      <w:r w:rsidR="00DE651D" w:rsidRPr="00C640F4">
        <w:rPr>
          <w:b w:val="0"/>
          <w:bCs/>
          <w:caps w:val="0"/>
        </w:rPr>
        <w:t>.</w:t>
      </w:r>
    </w:p>
    <w:p w:rsidR="00007BEB" w:rsidRPr="00C640F4" w:rsidRDefault="00007BEB" w:rsidP="00D57CA4">
      <w:pPr>
        <w:pStyle w:val="06-Heading-1"/>
        <w:ind w:firstLine="360"/>
        <w:rPr>
          <w:bCs/>
          <w:caps w:val="0"/>
        </w:rPr>
      </w:pPr>
      <w:r w:rsidRPr="00C640F4">
        <w:rPr>
          <w:bCs/>
          <w:caps w:val="0"/>
        </w:rPr>
        <w:t>2.2. Intranasal oxytocin administration</w:t>
      </w:r>
    </w:p>
    <w:p w:rsidR="00865C48" w:rsidRPr="00C640F4" w:rsidRDefault="0013097E" w:rsidP="00EC4EB4">
      <w:pPr>
        <w:pStyle w:val="06-Heading-1"/>
        <w:rPr>
          <w:b w:val="0"/>
          <w:bCs/>
          <w:caps w:val="0"/>
        </w:rPr>
      </w:pPr>
      <w:r w:rsidRPr="00C640F4">
        <w:rPr>
          <w:b w:val="0"/>
          <w:bCs/>
          <w:caps w:val="0"/>
        </w:rPr>
        <w:t>Since the</w:t>
      </w:r>
      <w:r w:rsidR="00885022" w:rsidRPr="00C640F4">
        <w:rPr>
          <w:b w:val="0"/>
          <w:bCs/>
          <w:caps w:val="0"/>
        </w:rPr>
        <w:t xml:space="preserve"> peripheral administration of hormones to target the brain can be associated with peripheral (side) effects</w:t>
      </w:r>
      <w:r w:rsidR="00E717A7" w:rsidRPr="00C640F4">
        <w:rPr>
          <w:b w:val="0"/>
          <w:bCs/>
          <w:caps w:val="0"/>
        </w:rPr>
        <w:t>,</w:t>
      </w:r>
      <w:r w:rsidR="00885022" w:rsidRPr="00C640F4">
        <w:rPr>
          <w:b w:val="0"/>
          <w:bCs/>
          <w:caps w:val="0"/>
        </w:rPr>
        <w:t xml:space="preserve"> and </w:t>
      </w:r>
      <w:r w:rsidRPr="00C640F4">
        <w:rPr>
          <w:b w:val="0"/>
          <w:bCs/>
          <w:caps w:val="0"/>
        </w:rPr>
        <w:t xml:space="preserve">brain uptake </w:t>
      </w:r>
      <w:r w:rsidR="00885022" w:rsidRPr="00C640F4">
        <w:rPr>
          <w:b w:val="0"/>
          <w:bCs/>
          <w:caps w:val="0"/>
        </w:rPr>
        <w:t xml:space="preserve">may be limited </w:t>
      </w:r>
      <w:r w:rsidRPr="00C640F4">
        <w:rPr>
          <w:b w:val="0"/>
          <w:bCs/>
          <w:caps w:val="0"/>
        </w:rPr>
        <w:t>by</w:t>
      </w:r>
      <w:r w:rsidR="00885022" w:rsidRPr="00C640F4">
        <w:rPr>
          <w:b w:val="0"/>
          <w:bCs/>
          <w:caps w:val="0"/>
        </w:rPr>
        <w:t xml:space="preserve"> receptor-mediated, saturable mechanisms of transport across the blood-brain barrier</w:t>
      </w:r>
      <w:r w:rsidR="00A16260" w:rsidRPr="00C640F4">
        <w:rPr>
          <w:b w:val="0"/>
          <w:bCs/>
          <w:caps w:val="0"/>
        </w:rPr>
        <w:t xml:space="preserve"> </w:t>
      </w:r>
      <w:r w:rsidR="0088332A" w:rsidRPr="00C640F4">
        <w:rPr>
          <w:b w:val="0"/>
          <w:bCs/>
          <w:caps w:val="0"/>
        </w:rPr>
        <w:fldChar w:fldCharType="begin">
          <w:fldData xml:space="preserve">PEVuZE5vdGU+PENpdGU+PEF1dGhvcj5TcGV0dGVyPC9BdXRob3I+PFllYXI+MjAxNTwvWWVhcj48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=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TcGV0dGVyPC9BdXRob3I+PFllYXI+MjAxNTwvWWVhcj48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=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23]</w:t>
      </w:r>
      <w:r w:rsidR="0088332A" w:rsidRPr="00C640F4">
        <w:rPr>
          <w:b w:val="0"/>
          <w:bCs/>
          <w:caps w:val="0"/>
        </w:rPr>
        <w:fldChar w:fldCharType="end"/>
      </w:r>
      <w:r w:rsidR="00885022" w:rsidRPr="00C640F4">
        <w:rPr>
          <w:b w:val="0"/>
          <w:bCs/>
          <w:caps w:val="0"/>
        </w:rPr>
        <w:t xml:space="preserve">, the intranasal administration route has turned out as a feasible tool </w:t>
      </w:r>
      <w:r w:rsidR="009B5A83" w:rsidRPr="00C640F4">
        <w:rPr>
          <w:b w:val="0"/>
          <w:bCs/>
          <w:caps w:val="0"/>
        </w:rPr>
        <w:t>to study the contribution of (neuro</w:t>
      </w:r>
      <w:proofErr w:type="gramStart"/>
      <w:r w:rsidR="009B5A83" w:rsidRPr="00C640F4">
        <w:rPr>
          <w:b w:val="0"/>
          <w:bCs/>
          <w:caps w:val="0"/>
        </w:rPr>
        <w:t>)</w:t>
      </w:r>
      <w:proofErr w:type="spellStart"/>
      <w:r w:rsidR="009B5A83" w:rsidRPr="00C640F4">
        <w:rPr>
          <w:b w:val="0"/>
          <w:bCs/>
          <w:caps w:val="0"/>
        </w:rPr>
        <w:t>peptidergic</w:t>
      </w:r>
      <w:proofErr w:type="spellEnd"/>
      <w:proofErr w:type="gramEnd"/>
      <w:r w:rsidR="009B5A83" w:rsidRPr="00C640F4">
        <w:rPr>
          <w:b w:val="0"/>
          <w:bCs/>
          <w:caps w:val="0"/>
        </w:rPr>
        <w:t xml:space="preserve"> messengers to human brain function</w:t>
      </w:r>
      <w:r w:rsidR="00885022" w:rsidRPr="00C640F4">
        <w:rPr>
          <w:b w:val="0"/>
          <w:bCs/>
          <w:caps w:val="0"/>
        </w:rPr>
        <w:t xml:space="preserve">. </w:t>
      </w:r>
      <w:r w:rsidR="009B5A83" w:rsidRPr="00C640F4">
        <w:rPr>
          <w:b w:val="0"/>
          <w:bCs/>
          <w:caps w:val="0"/>
        </w:rPr>
        <w:t xml:space="preserve">In humans, </w:t>
      </w:r>
      <w:proofErr w:type="spellStart"/>
      <w:r w:rsidR="009B5A83" w:rsidRPr="00C640F4">
        <w:rPr>
          <w:b w:val="0"/>
          <w:bCs/>
          <w:caps w:val="0"/>
        </w:rPr>
        <w:t>intranasally</w:t>
      </w:r>
      <w:proofErr w:type="spellEnd"/>
      <w:r w:rsidR="009B5A83" w:rsidRPr="00C640F4">
        <w:rPr>
          <w:b w:val="0"/>
          <w:bCs/>
          <w:caps w:val="0"/>
        </w:rPr>
        <w:t xml:space="preserve"> administered peptides reach the </w:t>
      </w:r>
      <w:r w:rsidR="00885022" w:rsidRPr="00C640F4">
        <w:rPr>
          <w:b w:val="0"/>
          <w:bCs/>
          <w:caps w:val="0"/>
        </w:rPr>
        <w:t>central nervous compartment</w:t>
      </w:r>
      <w:r w:rsidR="009B5A83" w:rsidRPr="00C640F4">
        <w:rPr>
          <w:b w:val="0"/>
          <w:bCs/>
          <w:caps w:val="0"/>
        </w:rPr>
        <w:t xml:space="preserve"> within </w:t>
      </w:r>
      <w:r w:rsidR="00885022" w:rsidRPr="00C640F4">
        <w:rPr>
          <w:b w:val="0"/>
          <w:bCs/>
          <w:caps w:val="0"/>
        </w:rPr>
        <w:t xml:space="preserve">around </w:t>
      </w:r>
      <w:r w:rsidR="009B5A83" w:rsidRPr="00C640F4">
        <w:rPr>
          <w:b w:val="0"/>
          <w:bCs/>
          <w:caps w:val="0"/>
        </w:rPr>
        <w:t xml:space="preserve">45 min </w:t>
      </w:r>
      <w:r w:rsidR="0088332A" w:rsidRPr="00C640F4">
        <w:rPr>
          <w:b w:val="0"/>
          <w:bCs/>
          <w:caps w:val="0"/>
        </w:rPr>
        <w:fldChar w:fldCharType="begin">
          <w:fldData xml:space="preserve">PEVuZE5vdGU+PENpdGU+PEF1dGhvcj5Cb3JuPC9BdXRob3I+PFllYXI+MjAwMjwvWWVhcj48UmVj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UxNC02PC9wYWdlcz48dm9sdW1l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Cb3JuPC9BdXRob3I+PFllYXI+MjAwMjwvWWVhcj48UmVj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UxNC02PC9wYWdlcz48dm9sdW1l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24]</w:t>
      </w:r>
      <w:r w:rsidR="0088332A" w:rsidRPr="00C640F4">
        <w:rPr>
          <w:b w:val="0"/>
          <w:bCs/>
          <w:caps w:val="0"/>
        </w:rPr>
        <w:fldChar w:fldCharType="end"/>
      </w:r>
      <w:r w:rsidR="009B5A83" w:rsidRPr="00C640F4">
        <w:rPr>
          <w:b w:val="0"/>
          <w:bCs/>
          <w:caps w:val="0"/>
        </w:rPr>
        <w:t xml:space="preserve">. </w:t>
      </w:r>
      <w:r w:rsidR="00885022" w:rsidRPr="00C640F4">
        <w:rPr>
          <w:b w:val="0"/>
          <w:bCs/>
          <w:caps w:val="0"/>
        </w:rPr>
        <w:t>I</w:t>
      </w:r>
      <w:r w:rsidR="009B5A83" w:rsidRPr="00C640F4">
        <w:rPr>
          <w:b w:val="0"/>
          <w:bCs/>
          <w:caps w:val="0"/>
        </w:rPr>
        <w:t xml:space="preserve">ntra-neuronal transport from the </w:t>
      </w:r>
      <w:r w:rsidR="00885022" w:rsidRPr="00C640F4">
        <w:rPr>
          <w:b w:val="0"/>
          <w:bCs/>
          <w:caps w:val="0"/>
        </w:rPr>
        <w:t>nose</w:t>
      </w:r>
      <w:r w:rsidR="009B5A83" w:rsidRPr="00C640F4">
        <w:rPr>
          <w:b w:val="0"/>
          <w:bCs/>
          <w:caps w:val="0"/>
        </w:rPr>
        <w:t xml:space="preserve"> to the olfactory bulb </w:t>
      </w:r>
      <w:r w:rsidR="00885022" w:rsidRPr="00C640F4">
        <w:rPr>
          <w:b w:val="0"/>
          <w:bCs/>
          <w:caps w:val="0"/>
        </w:rPr>
        <w:t>would</w:t>
      </w:r>
      <w:r w:rsidR="009B5A83" w:rsidRPr="00C640F4">
        <w:rPr>
          <w:b w:val="0"/>
          <w:bCs/>
          <w:caps w:val="0"/>
        </w:rPr>
        <w:t xml:space="preserve"> take several hours</w:t>
      </w:r>
      <w:r w:rsidR="00774629"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Thorne&lt;/Author&gt;&lt;Year&gt;1995&lt;/Year&gt;&lt;RecNum&gt;28&lt;/RecNum&gt;&lt;DisplayText&gt;[25]&lt;/DisplayText&gt;&lt;record&gt;&lt;rec-number&gt;28&lt;/rec-number&gt;&lt;foreign-keys&gt;&lt;key app="EN" db-id="2ez20e9x59xzxhedtaqpp29yx005vtevsdvp" timestamp="1497388394"&gt;28&lt;/key&gt;&lt;/foreign-keys&gt;&lt;ref-type name="Journal Article"&gt;17&lt;/ref-type&gt;&lt;contributors&gt;&lt;authors&gt;&lt;author&gt;Thorne, R. G.&lt;/author&gt;&lt;author&gt;Emory, C. R.&lt;/author&gt;&lt;author&gt;Ala, T. A.&lt;/author&gt;&lt;author&gt;Frey, W. H., 2nd&lt;/author&gt;&lt;/authors&gt;&lt;/contributors&gt;&lt;auth-address&gt;Department of Neurology, Ramsey Clinic/St. Paul Ramsey Medical Center, MN 55101, USA.&lt;/auth-address&gt;&lt;titles&gt;&lt;title&gt;Quantitative analysis of the olfactory pathway for drug delivery to the brain&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278-82&lt;/pages&gt;&lt;volume&gt;692&lt;/volume&gt;&lt;number&gt;1-2&lt;/number&gt;&lt;edition&gt;1995/09/18&lt;/edition&gt;&lt;keywords&gt;&lt;keyword&gt;Administration, Intranasal&lt;/keyword&gt;&lt;keyword&gt;Animals&lt;/keyword&gt;&lt;keyword&gt;Brain/*physiology&lt;/keyword&gt;&lt;keyword&gt;Immunohistochemistry&lt;/keyword&gt;&lt;keyword&gt;Injections, Intravenous&lt;/keyword&gt;&lt;keyword&gt;Male&lt;/keyword&gt;&lt;keyword&gt;Olfactory Bulb/anatomy &amp;amp; histology/metabolism&lt;/keyword&gt;&lt;keyword&gt;Olfactory Mucosa/innervation&lt;/keyword&gt;&lt;keyword&gt;Olfactory Pathways/cytology/*metabolism&lt;/keyword&gt;&lt;keyword&gt;Rats&lt;/keyword&gt;&lt;keyword&gt;Rats, Sprague-Dawley&lt;/keyword&gt;&lt;keyword&gt;Wheat Germ Agglutinin-Horseradish Peroxidase Conjugate&lt;/keyword&gt;&lt;/keywords&gt;&lt;dates&gt;&lt;year&gt;1995&lt;/year&gt;&lt;pub-dates&gt;&lt;date&gt;Sep 18&lt;/date&gt;&lt;/pub-dates&gt;&lt;/dates&gt;&lt;isbn&gt;0006-8993 (Print)&amp;#xD;0006-8993&lt;/isbn&gt;&lt;accession-num&gt;8548316&lt;/accession-num&gt;&lt;urls&gt;&lt;/urls&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25]</w:t>
      </w:r>
      <w:r w:rsidR="0088332A" w:rsidRPr="00C640F4">
        <w:rPr>
          <w:b w:val="0"/>
          <w:bCs/>
          <w:caps w:val="0"/>
        </w:rPr>
        <w:fldChar w:fldCharType="end"/>
      </w:r>
      <w:r w:rsidR="009B5A83" w:rsidRPr="00C640F4">
        <w:rPr>
          <w:b w:val="0"/>
          <w:bCs/>
          <w:caps w:val="0"/>
        </w:rPr>
        <w:t xml:space="preserve">, </w:t>
      </w:r>
      <w:r w:rsidR="00885022" w:rsidRPr="00C640F4">
        <w:rPr>
          <w:b w:val="0"/>
          <w:bCs/>
          <w:caps w:val="0"/>
        </w:rPr>
        <w:t xml:space="preserve">which makes it more likely that </w:t>
      </w:r>
      <w:proofErr w:type="spellStart"/>
      <w:r w:rsidR="009B5A83" w:rsidRPr="00C640F4">
        <w:rPr>
          <w:b w:val="0"/>
          <w:bCs/>
          <w:caps w:val="0"/>
        </w:rPr>
        <w:t>intranasally</w:t>
      </w:r>
      <w:proofErr w:type="spellEnd"/>
      <w:r w:rsidR="009B5A83" w:rsidRPr="00C640F4">
        <w:rPr>
          <w:b w:val="0"/>
          <w:bCs/>
          <w:caps w:val="0"/>
        </w:rPr>
        <w:t xml:space="preserve"> administered neuropeptides </w:t>
      </w:r>
      <w:r w:rsidR="00885022" w:rsidRPr="00C640F4">
        <w:rPr>
          <w:b w:val="0"/>
          <w:bCs/>
          <w:caps w:val="0"/>
        </w:rPr>
        <w:t>reach</w:t>
      </w:r>
      <w:r w:rsidR="009B5A83" w:rsidRPr="00C640F4">
        <w:rPr>
          <w:b w:val="0"/>
          <w:bCs/>
          <w:caps w:val="0"/>
        </w:rPr>
        <w:t xml:space="preserve"> the CNS via extra-neuronal pathways</w:t>
      </w:r>
      <w:r w:rsidR="004D3C4A" w:rsidRPr="00C640F4">
        <w:rPr>
          <w:b w:val="0"/>
          <w:bCs/>
          <w:caps w:val="0"/>
        </w:rPr>
        <w:t>. They may</w:t>
      </w:r>
      <w:r w:rsidR="009B5A83" w:rsidRPr="00C640F4">
        <w:rPr>
          <w:b w:val="0"/>
          <w:bCs/>
          <w:caps w:val="0"/>
        </w:rPr>
        <w:t xml:space="preserve"> bypass the BBB </w:t>
      </w:r>
      <w:proofErr w:type="spellStart"/>
      <w:r w:rsidR="009B5A83" w:rsidRPr="00C640F4">
        <w:rPr>
          <w:b w:val="0"/>
          <w:bCs/>
          <w:caps w:val="0"/>
        </w:rPr>
        <w:t>paracellularly</w:t>
      </w:r>
      <w:proofErr w:type="spellEnd"/>
      <w:r w:rsidR="009B5A83" w:rsidRPr="00C640F4">
        <w:rPr>
          <w:b w:val="0"/>
          <w:bCs/>
          <w:caps w:val="0"/>
        </w:rPr>
        <w:t xml:space="preserve"> by diffusing into the </w:t>
      </w:r>
      <w:proofErr w:type="spellStart"/>
      <w:r w:rsidR="009B5A83" w:rsidRPr="00C640F4">
        <w:rPr>
          <w:b w:val="0"/>
          <w:bCs/>
          <w:caps w:val="0"/>
        </w:rPr>
        <w:t>subarachnoidal</w:t>
      </w:r>
      <w:proofErr w:type="spellEnd"/>
      <w:r w:rsidR="009B5A83" w:rsidRPr="00C640F4">
        <w:rPr>
          <w:b w:val="0"/>
          <w:bCs/>
          <w:caps w:val="0"/>
        </w:rPr>
        <w:t xml:space="preserve"> space across the olfactory epithelia and through intercellular clefts between </w:t>
      </w:r>
      <w:proofErr w:type="spellStart"/>
      <w:r w:rsidR="009B5A83" w:rsidRPr="00C640F4">
        <w:rPr>
          <w:b w:val="0"/>
          <w:bCs/>
          <w:caps w:val="0"/>
        </w:rPr>
        <w:t>sustentacular</w:t>
      </w:r>
      <w:proofErr w:type="spellEnd"/>
      <w:r w:rsidR="009B5A83" w:rsidRPr="00C640F4">
        <w:rPr>
          <w:b w:val="0"/>
          <w:bCs/>
          <w:caps w:val="0"/>
        </w:rPr>
        <w:t xml:space="preserve"> cells and olfactory neurons</w:t>
      </w:r>
      <w:r w:rsidR="00774629"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Dhuria&lt;/Author&gt;&lt;Year&gt;2010&lt;/Year&gt;&lt;RecNum&gt;22&lt;/RecNum&gt;&lt;DisplayText&gt;[26]&lt;/DisplayText&gt;&lt;record&gt;&lt;rec-number&gt;22&lt;/rec-number&gt;&lt;foreign-keys&gt;&lt;key app="EN" db-id="2ez20e9x59xzxhedtaqpp29yx005vtevsdvp" timestamp="1497388337"&gt;22&lt;/key&gt;&lt;/foreign-keys&gt;&lt;ref-type name="Journal Article"&gt;17&lt;/ref-type&gt;&lt;contributors&gt;&lt;authors&gt;&lt;author&gt;Dhuria, S. V.&lt;/author&gt;&lt;author&gt;Hanson, L. R.&lt;/author&gt;&lt;author&gt;Frey, W. H., 2nd&lt;/author&gt;&lt;/authors&gt;&lt;/contributors&gt;&lt;auth-address&gt;Department of Pharmaceutics, College of Pharmacy, University of Minnesota, Minneapolis, Minnesota 55455, USA. shyeilla.dhuria@gmail.com&lt;/auth-address&gt;&lt;titles&gt;&lt;title&gt;Intranasal delivery to the central nervous system: mechanisms and experimental consideration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1654-73&lt;/pages&gt;&lt;volume&gt;99&lt;/volume&gt;&lt;number&gt;4&lt;/number&gt;&lt;edition&gt;2009/10/31&lt;/edition&gt;&lt;keywords&gt;&lt;keyword&gt;*Administration, Intranasal&lt;/keyword&gt;&lt;keyword&gt;Animals&lt;/keyword&gt;&lt;keyword&gt;Blood-Brain Barrier/metabolism&lt;/keyword&gt;&lt;keyword&gt;Central Nervous System/*metabolism&lt;/keyword&gt;&lt;keyword&gt;Drug Delivery Systems/*methods&lt;/keyword&gt;&lt;keyword&gt;Humans&lt;/keyword&gt;&lt;/keywords&gt;&lt;dates&gt;&lt;year&gt;2010&lt;/year&gt;&lt;pub-dates&gt;&lt;date&gt;Apr&lt;/date&gt;&lt;/pub-dates&gt;&lt;/dates&gt;&lt;isbn&gt;0022-3549&lt;/isbn&gt;&lt;accession-num&gt;19877171&lt;/accession-num&gt;&lt;urls&gt;&lt;/urls&gt;&lt;electronic-resource-num&gt;10.1002/jps.21924&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26]</w:t>
      </w:r>
      <w:r w:rsidR="0088332A" w:rsidRPr="00C640F4">
        <w:rPr>
          <w:b w:val="0"/>
          <w:bCs/>
          <w:caps w:val="0"/>
        </w:rPr>
        <w:fldChar w:fldCharType="end"/>
      </w:r>
      <w:r w:rsidR="009B5A83" w:rsidRPr="00C640F4">
        <w:rPr>
          <w:b w:val="0"/>
          <w:bCs/>
          <w:caps w:val="0"/>
        </w:rPr>
        <w:t xml:space="preserve">. </w:t>
      </w:r>
      <w:r w:rsidR="004D3C4A" w:rsidRPr="00C640F4">
        <w:rPr>
          <w:b w:val="0"/>
          <w:bCs/>
          <w:caps w:val="0"/>
        </w:rPr>
        <w:t xml:space="preserve">Transport along </w:t>
      </w:r>
      <w:r w:rsidR="009B5A83" w:rsidRPr="00C640F4">
        <w:rPr>
          <w:b w:val="0"/>
          <w:bCs/>
          <w:caps w:val="0"/>
        </w:rPr>
        <w:t>cranial and trigeminal nerve branches</w:t>
      </w:r>
      <w:r w:rsidR="004D3C4A" w:rsidRPr="00C640F4">
        <w:rPr>
          <w:b w:val="0"/>
          <w:bCs/>
          <w:caps w:val="0"/>
        </w:rPr>
        <w:t xml:space="preserve"> may support this path of uptake</w:t>
      </w:r>
      <w:r w:rsidR="00774629" w:rsidRPr="00C640F4">
        <w:rPr>
          <w:b w:val="0"/>
          <w:bCs/>
          <w:caps w:val="0"/>
        </w:rPr>
        <w:t xml:space="preserve"> </w:t>
      </w:r>
      <w:r w:rsidR="0088332A" w:rsidRPr="00C640F4">
        <w:rPr>
          <w:b w:val="0"/>
          <w:bCs/>
          <w:caps w:val="0"/>
        </w:rPr>
        <w:fldChar w:fldCharType="begin">
          <w:fldData xml:space="preserve">PEVuZE5vdGU+PENpdGU+PEF1dGhvcj5UaG9ybmU8L0F1dGhvcj48WWVhcj4yMDA0PC9ZZWFyPjxS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NDgxLTk2PC9wYWdlcz48dm9sdW1lPjEyNzwvdm9sdW1lPjxu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UaG9ybmU8L0F1dGhvcj48WWVhcj4yMDA0PC9ZZWFyPjxS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NDgxLTk2PC9wYWdlcz48dm9sdW1lPjEyNzwvdm9sdW1lPjxu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27]</w:t>
      </w:r>
      <w:r w:rsidR="0088332A" w:rsidRPr="00C640F4">
        <w:rPr>
          <w:b w:val="0"/>
          <w:bCs/>
          <w:caps w:val="0"/>
        </w:rPr>
        <w:fldChar w:fldCharType="end"/>
      </w:r>
      <w:r w:rsidR="009B5A83" w:rsidRPr="00C640F4">
        <w:rPr>
          <w:b w:val="0"/>
          <w:bCs/>
          <w:caps w:val="0"/>
        </w:rPr>
        <w:t xml:space="preserve">. </w:t>
      </w:r>
    </w:p>
    <w:p w:rsidR="00815009" w:rsidRPr="00C640F4" w:rsidRDefault="004D3C4A" w:rsidP="00EC4EB4">
      <w:pPr>
        <w:pStyle w:val="06-Heading-1"/>
        <w:rPr>
          <w:b w:val="0"/>
          <w:bCs/>
          <w:caps w:val="0"/>
        </w:rPr>
      </w:pPr>
      <w:r w:rsidRPr="00C640F4">
        <w:rPr>
          <w:b w:val="0"/>
          <w:bCs/>
          <w:caps w:val="0"/>
        </w:rPr>
        <w:t xml:space="preserve">Studies on </w:t>
      </w:r>
      <w:r w:rsidR="00EC4EB4" w:rsidRPr="00C640F4">
        <w:rPr>
          <w:b w:val="0"/>
          <w:bCs/>
          <w:caps w:val="0"/>
        </w:rPr>
        <w:t xml:space="preserve">the </w:t>
      </w:r>
      <w:r w:rsidRPr="00C640F4">
        <w:rPr>
          <w:b w:val="0"/>
          <w:bCs/>
          <w:caps w:val="0"/>
        </w:rPr>
        <w:t>intra</w:t>
      </w:r>
      <w:r w:rsidR="009B5A83" w:rsidRPr="00C640F4">
        <w:rPr>
          <w:b w:val="0"/>
          <w:bCs/>
          <w:caps w:val="0"/>
        </w:rPr>
        <w:t xml:space="preserve">nasal </w:t>
      </w:r>
      <w:r w:rsidRPr="00C640F4">
        <w:rPr>
          <w:b w:val="0"/>
          <w:bCs/>
          <w:caps w:val="0"/>
        </w:rPr>
        <w:t>administration of</w:t>
      </w:r>
      <w:r w:rsidR="009B5A83" w:rsidRPr="00C640F4">
        <w:rPr>
          <w:b w:val="0"/>
          <w:bCs/>
          <w:caps w:val="0"/>
        </w:rPr>
        <w:t xml:space="preserve"> (mainly 24-30 IU) oxytocin </w:t>
      </w:r>
      <w:r w:rsidR="000A38B4" w:rsidRPr="00C640F4">
        <w:rPr>
          <w:b w:val="0"/>
          <w:bCs/>
          <w:caps w:val="0"/>
        </w:rPr>
        <w:t>in</w:t>
      </w:r>
      <w:r w:rsidR="001352F2" w:rsidRPr="00C640F4">
        <w:rPr>
          <w:b w:val="0"/>
          <w:bCs/>
          <w:caps w:val="0"/>
        </w:rPr>
        <w:t xml:space="preserve"> human subjects </w:t>
      </w:r>
      <w:r w:rsidRPr="00C640F4">
        <w:rPr>
          <w:b w:val="0"/>
          <w:bCs/>
          <w:caps w:val="0"/>
        </w:rPr>
        <w:t>show</w:t>
      </w:r>
      <w:r w:rsidR="009B5A83" w:rsidRPr="00C640F4">
        <w:rPr>
          <w:b w:val="0"/>
          <w:bCs/>
          <w:caps w:val="0"/>
        </w:rPr>
        <w:t xml:space="preserve"> that </w:t>
      </w:r>
      <w:r w:rsidR="008448C3" w:rsidRPr="00C640F4">
        <w:rPr>
          <w:b w:val="0"/>
          <w:bCs/>
          <w:caps w:val="0"/>
        </w:rPr>
        <w:t xml:space="preserve">peak plasma </w:t>
      </w:r>
      <w:r w:rsidR="009B5A83" w:rsidRPr="00C640F4">
        <w:rPr>
          <w:b w:val="0"/>
          <w:bCs/>
          <w:caps w:val="0"/>
        </w:rPr>
        <w:t xml:space="preserve">concentrations </w:t>
      </w:r>
      <w:r w:rsidR="008448C3" w:rsidRPr="00C640F4">
        <w:rPr>
          <w:b w:val="0"/>
          <w:bCs/>
          <w:caps w:val="0"/>
        </w:rPr>
        <w:t>are reached</w:t>
      </w:r>
      <w:r w:rsidR="009B5A83" w:rsidRPr="00C640F4">
        <w:rPr>
          <w:b w:val="0"/>
          <w:bCs/>
          <w:caps w:val="0"/>
        </w:rPr>
        <w:t xml:space="preserve"> </w:t>
      </w:r>
      <w:r w:rsidR="008448C3" w:rsidRPr="00C640F4">
        <w:rPr>
          <w:b w:val="0"/>
          <w:bCs/>
          <w:caps w:val="0"/>
        </w:rPr>
        <w:t>around</w:t>
      </w:r>
      <w:r w:rsidR="009B5A83" w:rsidRPr="00C640F4">
        <w:rPr>
          <w:b w:val="0"/>
          <w:bCs/>
          <w:caps w:val="0"/>
        </w:rPr>
        <w:t xml:space="preserve"> 10-90 min </w:t>
      </w:r>
      <w:r w:rsidR="001352F2" w:rsidRPr="00C640F4">
        <w:rPr>
          <w:b w:val="0"/>
          <w:bCs/>
          <w:caps w:val="0"/>
        </w:rPr>
        <w:t xml:space="preserve">after </w:t>
      </w:r>
      <w:r w:rsidR="009B5A83" w:rsidRPr="00C640F4">
        <w:rPr>
          <w:b w:val="0"/>
          <w:bCs/>
          <w:caps w:val="0"/>
        </w:rPr>
        <w:t xml:space="preserve">application </w:t>
      </w:r>
      <w:r w:rsidR="000B7B7B" w:rsidRPr="00C640F4">
        <w:rPr>
          <w:b w:val="0"/>
          <w:bCs/>
          <w:caps w:val="0"/>
        </w:rPr>
        <w:t>(e.g.</w:t>
      </w:r>
      <w:r w:rsidR="00EC4EB4"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Gossen&lt;/Author&gt;&lt;Year&gt;2012&lt;/Year&gt;&lt;RecNum&gt;29&lt;/RecNum&gt;&lt;DisplayText&gt;[28]&lt;/DisplayText&gt;&lt;record&gt;&lt;rec-number&gt;29&lt;/rec-number&gt;&lt;foreign-keys&gt;&lt;key app="EN" db-id="2ez20e9x59xzxhedtaqpp29yx005vtevsdvp" timestamp="1497388473"&gt;29&lt;/key&gt;&lt;/foreign-keys&gt;&lt;ref-type name="Journal Article"&gt;17&lt;/ref-type&gt;&lt;contributors&gt;&lt;authors&gt;&lt;author&gt;Gossen, A.&lt;/author&gt;&lt;author&gt;Hahn, A.&lt;/author&gt;&lt;author&gt;Westphal, L.&lt;/author&gt;&lt;author&gt;Prinz, S.&lt;/author&gt;&lt;author&gt;Schultz, R. T.&lt;/author&gt;&lt;author&gt;Grunder, G.&lt;/author&gt;&lt;author&gt;Spreckelmeyer, K. N.&lt;/author&gt;&lt;/authors&gt;&lt;/contributors&gt;&lt;auth-address&gt;Department of Psychiatry, RWTH Aachen University, and JARA - Translational Brain Medicine, Aachen, Germany.&lt;/auth-address&gt;&lt;titles&gt;&lt;title&gt;Oxytocin plasma concentrations after single intranasal oxytocin administration - a study in healthy men&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211-5&lt;/pages&gt;&lt;volume&gt;46&lt;/volume&gt;&lt;number&gt;5&lt;/number&gt;&lt;edition&gt;2012/08/14&lt;/edition&gt;&lt;keywords&gt;&lt;keyword&gt;Administration, Intranasal&lt;/keyword&gt;&lt;keyword&gt;Adult&lt;/keyword&gt;&lt;keyword&gt;Estradiol/blood&lt;/keyword&gt;&lt;keyword&gt;Humans&lt;/keyword&gt;&lt;keyword&gt;Male&lt;/keyword&gt;&lt;keyword&gt;Oxytocin/*administration &amp;amp; dosage/*blood/pharmacokinetics&lt;/keyword&gt;&lt;keyword&gt;Progesterone/blood&lt;/keyword&gt;&lt;keyword&gt;Testosterone/blood&lt;/keyword&gt;&lt;/keywords&gt;&lt;dates&gt;&lt;year&gt;2012&lt;/year&gt;&lt;pub-dates&gt;&lt;date&gt;Oct&lt;/date&gt;&lt;/pub-dates&gt;&lt;/dates&gt;&lt;isbn&gt;0143-4179&lt;/isbn&gt;&lt;accession-num&gt;22884888&lt;/accession-num&gt;&lt;urls&gt;&lt;/urls&gt;&lt;electronic-resource-num&gt;10.1016/j.npep.2012.07.001&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28]</w:t>
      </w:r>
      <w:r w:rsidR="0088332A" w:rsidRPr="00C640F4">
        <w:rPr>
          <w:b w:val="0"/>
          <w:bCs/>
          <w:caps w:val="0"/>
        </w:rPr>
        <w:fldChar w:fldCharType="end"/>
      </w:r>
      <w:r w:rsidR="00774629" w:rsidRPr="00C640F4">
        <w:rPr>
          <w:b w:val="0"/>
          <w:bCs/>
          <w:caps w:val="0"/>
        </w:rPr>
        <w:t>,</w:t>
      </w:r>
      <w:r w:rsidR="000B7B7B" w:rsidRPr="00C640F4">
        <w:rPr>
          <w:b w:val="0"/>
          <w:bCs/>
          <w:caps w:val="0"/>
        </w:rPr>
        <w:t xml:space="preserve"> </w:t>
      </w:r>
      <w:r w:rsidR="0088332A" w:rsidRPr="00C640F4">
        <w:rPr>
          <w:b w:val="0"/>
          <w:bCs/>
          <w:caps w:val="0"/>
        </w:rPr>
        <w:fldChar w:fldCharType="begin">
          <w:fldData xml:space="preserve">PEVuZE5vdGU+PENpdGU+PEF1dGhvcj5CdXJyaTwvQXV0aG9yPjxZZWFyPjIwMDg8L1llYXI+PFJl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CdXJyaTwvQXV0aG9yPjxZZWFyPjIwMDg8L1llYXI+PFJl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29]</w:t>
      </w:r>
      <w:r w:rsidR="0088332A" w:rsidRPr="00C640F4">
        <w:rPr>
          <w:b w:val="0"/>
          <w:bCs/>
          <w:caps w:val="0"/>
        </w:rPr>
        <w:fldChar w:fldCharType="end"/>
      </w:r>
      <w:r w:rsidR="000B7B7B" w:rsidRPr="00C640F4">
        <w:rPr>
          <w:b w:val="0"/>
          <w:bCs/>
          <w:caps w:val="0"/>
        </w:rPr>
        <w:t>)</w:t>
      </w:r>
      <w:r w:rsidR="001352F2" w:rsidRPr="00C640F4">
        <w:rPr>
          <w:b w:val="0"/>
          <w:bCs/>
          <w:caps w:val="0"/>
        </w:rPr>
        <w:t xml:space="preserve"> and that the strongest accumulation in cerebrospinal fluid </w:t>
      </w:r>
      <w:r w:rsidR="00436442" w:rsidRPr="00C640F4">
        <w:rPr>
          <w:b w:val="0"/>
          <w:bCs/>
          <w:caps w:val="0"/>
        </w:rPr>
        <w:t xml:space="preserve">(CSF) </w:t>
      </w:r>
      <w:r w:rsidR="001352F2" w:rsidRPr="00C640F4">
        <w:rPr>
          <w:b w:val="0"/>
          <w:bCs/>
          <w:caps w:val="0"/>
        </w:rPr>
        <w:t>emerges 60 min after administration</w:t>
      </w:r>
      <w:r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Striepens&lt;/Author&gt;&lt;Year&gt;2013&lt;/Year&gt;&lt;RecNum&gt;26&lt;/RecNum&gt;&lt;DisplayText&gt;[30]&lt;/DisplayText&gt;&lt;record&gt;&lt;rec-number&gt;26&lt;/rec-number&gt;&lt;foreign-keys&gt;&lt;key app="EN" db-id="2ez20e9x59xzxhedtaqpp29yx005vtevsdvp" timestamp="1497388367"&gt;26&lt;/key&gt;&lt;/foreign-keys&gt;&lt;ref-type name="Journal Article"&gt;17&lt;/ref-type&gt;&lt;contributors&gt;&lt;authors&gt;&lt;author&gt;Striepens, N.&lt;/author&gt;&lt;author&gt;Kendrick, K. M.&lt;/author&gt;&lt;author&gt;Hanking, V.&lt;/author&gt;&lt;author&gt;Landgraf, R.&lt;/author&gt;&lt;author&gt;Wullner, U.&lt;/author&gt;&lt;author&gt;Maier, W.&lt;/author&gt;&lt;author&gt;Hurlemann, R.&lt;/author&gt;&lt;/authors&gt;&lt;/contributors&gt;&lt;auth-address&gt;1] Department of Psychiatry, University of Bonn, 53105 Bonn, Germany [2] Division of Medical Psychology, University of Bonn, 53105 Bonn, Germany.&lt;/auth-address&gt;&lt;titles&gt;&lt;title&gt;Elevated cerebrospinal fluid and blood concentrations of oxytocin following its intranasal administration in human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40&lt;/pages&gt;&lt;volume&gt;3&lt;/volume&gt;&lt;edition&gt;2013/12/07&lt;/edition&gt;&lt;keywords&gt;&lt;keyword&gt;Administration, Intranasal&lt;/keyword&gt;&lt;keyword&gt;Adult&lt;/keyword&gt;&lt;keyword&gt;Drug Monitoring&lt;/keyword&gt;&lt;keyword&gt;Healthy Volunteers&lt;/keyword&gt;&lt;keyword&gt;Humans&lt;/keyword&gt;&lt;keyword&gt;Male&lt;/keyword&gt;&lt;keyword&gt;Middle Aged&lt;/keyword&gt;&lt;keyword&gt;Neuropsychological Tests&lt;/keyword&gt;&lt;keyword&gt;Oxytocin/*administration &amp;amp; dosage/*pharmacokinetics&lt;/keyword&gt;&lt;keyword&gt;Radioimmunoassay&lt;/keyword&gt;&lt;keyword&gt;Time Factors&lt;/keyword&gt;&lt;keyword&gt;Young Adult&lt;/keyword&gt;&lt;/keywords&gt;&lt;dates&gt;&lt;year&gt;2013&lt;/year&gt;&lt;pub-dates&gt;&lt;date&gt;Dec 06&lt;/date&gt;&lt;/pub-dates&gt;&lt;/dates&gt;&lt;isbn&gt;2045-2322&lt;/isbn&gt;&lt;accession-num&gt;24310737&lt;/accession-num&gt;&lt;urls&gt;&lt;/urls&gt;&lt;custom2&gt;PMC3853684&lt;/custom2&gt;&lt;electronic-resource-num&gt;10.1038/srep03440&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30]</w:t>
      </w:r>
      <w:r w:rsidR="0088332A" w:rsidRPr="00C640F4">
        <w:rPr>
          <w:b w:val="0"/>
          <w:bCs/>
          <w:caps w:val="0"/>
        </w:rPr>
        <w:fldChar w:fldCharType="end"/>
      </w:r>
      <w:r w:rsidR="009B5A83" w:rsidRPr="00C640F4">
        <w:rPr>
          <w:b w:val="0"/>
          <w:bCs/>
          <w:caps w:val="0"/>
        </w:rPr>
        <w:t xml:space="preserve">. </w:t>
      </w:r>
      <w:r w:rsidR="001352F2" w:rsidRPr="00C640F4">
        <w:rPr>
          <w:b w:val="0"/>
          <w:bCs/>
          <w:caps w:val="0"/>
        </w:rPr>
        <w:t>In r</w:t>
      </w:r>
      <w:r w:rsidR="00865C48" w:rsidRPr="00C640F4">
        <w:rPr>
          <w:b w:val="0"/>
          <w:bCs/>
          <w:caps w:val="0"/>
        </w:rPr>
        <w:t>ecent sophisticated experiments in rhesus macaques</w:t>
      </w:r>
      <w:r w:rsidR="00AA5E5E" w:rsidRPr="00C640F4">
        <w:rPr>
          <w:b w:val="0"/>
          <w:bCs/>
          <w:caps w:val="0"/>
        </w:rPr>
        <w:t xml:space="preserve"> </w:t>
      </w:r>
      <w:r w:rsidR="0088332A" w:rsidRPr="00C640F4">
        <w:rPr>
          <w:b w:val="0"/>
          <w:bCs/>
          <w:caps w:val="0"/>
        </w:rPr>
        <w:fldChar w:fldCharType="begin">
          <w:fldData xml:space="preserve">PEVuZE5vdGU+PENpdGU+PEF1dGhvcj5MZWU8L0F1dGhvcj48WWVhcj4yMDE3PC9ZZWFyPjxSZWNO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lZGl0aW9uPjIwMTcvMDMvMTY8L2VkaXRpb24+PGRhdGVzPjx5ZWFyPjIwMTc8L3ll
YXI+PHB1Yi1kYXRlcz48ZGF0ZT5NYXIgMTQ8L2RhdGU+PC9wdWItZGF0ZXM+PC9kYXRlcz48aXNi
bj4xMzU5LTQxODQ8L2lzYm4+PGFjY2Vzc2lvbi1udW0+MjgyODkyODE8L2FjY2Vzc2lvbi1udW0+
PHVybHM+PC91cmxzPjxlbGVjdHJvbmljLXJlc291cmNlLW51bT4xMC4xMDM4L21wLjIwMTcuMjc8
L2VsZWN0cm9uaWMtcmVzb3VyY2UtbnVtPjxyZW1vdGUtZGF0YWJhc2UtcHJvdmlkZXI+TkxNPC9y
ZW1vdGUtZGF0YWJhc2UtcHJvdmlkZXI+PGxhbmd1YWdlPmVuZzwvbGFuZ3VhZ2U+PC9yZWNvcmQ+
PC9DaXRlPjwvRW5kTm90ZT4A
</w:fldData>
        </w:fldChar>
      </w:r>
      <w:r w:rsidR="00EB5BC0" w:rsidRPr="00C640F4">
        <w:rPr>
          <w:b w:val="0"/>
          <w:bCs/>
          <w:caps w:val="0"/>
        </w:rPr>
        <w:instrText xml:space="preserve"> ADDIN EN.CITE </w:instrText>
      </w:r>
      <w:r w:rsidR="0088332A" w:rsidRPr="00C640F4">
        <w:rPr>
          <w:b w:val="0"/>
          <w:bCs/>
          <w:caps w:val="0"/>
        </w:rPr>
        <w:fldChar w:fldCharType="begin">
          <w:fldData xml:space="preserve">PEVuZE5vdGU+PENpdGU+PEF1dGhvcj5MZWU8L0F1dGhvcj48WWVhcj4yMDE3PC9ZZWFyPjxSZWNO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lZGl0aW9uPjIwMTcvMDMvMTY8L2VkaXRpb24+PGRhdGVzPjx5ZWFyPjIwMTc8L3ll
YXI+PHB1Yi1kYXRlcz48ZGF0ZT5NYXIgMTQ8L2RhdGU+PC9wdWItZGF0ZXM+PC9kYXRlcz48aXNi
bj4xMzU5LTQxODQ8L2lzYm4+PGFjY2Vzc2lvbi1udW0+MjgyODkyODE8L2FjY2Vzc2lvbi1udW0+
PHVybHM+PC91cmxzPjxlbGVjdHJvbmljLXJlc291cmNlLW51bT4xMC4xMDM4L21wLjIwMTcuMjc8
L2VsZWN0cm9uaWMtcmVzb3VyY2UtbnVtPjxyZW1vdGUtZGF0YWJhc2UtcHJvdmlkZXI+TkxNPC9y
ZW1vdGUtZGF0YWJhc2UtcHJvdmlkZXI+PGxhbmd1YWdlPmVuZzwvbGFuZ3VhZ2U+PC9yZWNvcmQ+
PC9DaXRlPjwvRW5kTm90ZT4A
</w:fldData>
        </w:fldChar>
      </w:r>
      <w:r w:rsidR="00EB5BC0" w:rsidRPr="00C640F4">
        <w:rPr>
          <w:b w:val="0"/>
          <w:bCs/>
          <w:caps w:val="0"/>
        </w:rPr>
        <w:instrText xml:space="preserve"> ADDIN EN.CITE.DATA </w:instrText>
      </w:r>
      <w:r w:rsidR="0088332A" w:rsidRPr="00C640F4">
        <w:rPr>
          <w:b w:val="0"/>
          <w:bCs/>
          <w:caps w:val="0"/>
        </w:rPr>
      </w:r>
      <w:r w:rsidR="0088332A" w:rsidRPr="00C640F4">
        <w:rPr>
          <w:b w:val="0"/>
          <w:bCs/>
          <w:caps w:val="0"/>
        </w:rPr>
        <w:fldChar w:fldCharType="end"/>
      </w:r>
      <w:r w:rsidR="0088332A" w:rsidRPr="00C640F4">
        <w:rPr>
          <w:b w:val="0"/>
          <w:bCs/>
          <w:caps w:val="0"/>
        </w:rPr>
      </w:r>
      <w:r w:rsidR="0088332A" w:rsidRPr="00C640F4">
        <w:rPr>
          <w:b w:val="0"/>
          <w:bCs/>
          <w:caps w:val="0"/>
        </w:rPr>
        <w:fldChar w:fldCharType="separate"/>
      </w:r>
      <w:r w:rsidR="00EB5BC0" w:rsidRPr="00C640F4">
        <w:rPr>
          <w:b w:val="0"/>
          <w:bCs/>
          <w:caps w:val="0"/>
          <w:noProof/>
        </w:rPr>
        <w:t>[10]</w:t>
      </w:r>
      <w:r w:rsidR="0088332A" w:rsidRPr="00C640F4">
        <w:rPr>
          <w:b w:val="0"/>
          <w:bCs/>
          <w:caps w:val="0"/>
        </w:rPr>
        <w:fldChar w:fldCharType="end"/>
      </w:r>
      <w:r w:rsidR="001352F2" w:rsidRPr="00C640F4">
        <w:rPr>
          <w:b w:val="0"/>
          <w:bCs/>
          <w:caps w:val="0"/>
        </w:rPr>
        <w:t>, labeled (exogenous) and endogenous oxytocin were assessed by quantitative mass spectrometry after intranasal and intravenous delivery. It was found that</w:t>
      </w:r>
      <w:r w:rsidR="00E662F6" w:rsidRPr="00C640F4">
        <w:rPr>
          <w:b w:val="0"/>
          <w:bCs/>
          <w:caps w:val="0"/>
        </w:rPr>
        <w:t xml:space="preserve"> oxytocin uptake into </w:t>
      </w:r>
      <w:r w:rsidR="00436442" w:rsidRPr="00C640F4">
        <w:rPr>
          <w:b w:val="0"/>
          <w:bCs/>
          <w:caps w:val="0"/>
        </w:rPr>
        <w:t>CSF</w:t>
      </w:r>
      <w:r w:rsidR="00E662F6" w:rsidRPr="00C640F4">
        <w:rPr>
          <w:b w:val="0"/>
          <w:bCs/>
          <w:caps w:val="0"/>
        </w:rPr>
        <w:t xml:space="preserve"> is not improved after </w:t>
      </w:r>
      <w:r w:rsidR="00865C48" w:rsidRPr="00C640F4">
        <w:rPr>
          <w:b w:val="0"/>
          <w:bCs/>
          <w:caps w:val="0"/>
        </w:rPr>
        <w:t>intranasal compared to intravenous administration</w:t>
      </w:r>
      <w:r w:rsidR="00E662F6" w:rsidRPr="00C640F4">
        <w:rPr>
          <w:b w:val="0"/>
          <w:bCs/>
          <w:caps w:val="0"/>
        </w:rPr>
        <w:t xml:space="preserve">, but that systemic exposure due to plasma uptake is strongly decreased in the former case. </w:t>
      </w:r>
      <w:r w:rsidR="001352F2" w:rsidRPr="00C640F4">
        <w:rPr>
          <w:b w:val="0"/>
          <w:bCs/>
          <w:caps w:val="0"/>
        </w:rPr>
        <w:t>I</w:t>
      </w:r>
      <w:r w:rsidR="009B5A83" w:rsidRPr="00C640F4">
        <w:rPr>
          <w:b w:val="0"/>
          <w:bCs/>
          <w:caps w:val="0"/>
        </w:rPr>
        <w:t xml:space="preserve">ntranasal </w:t>
      </w:r>
      <w:r w:rsidR="00027DF8" w:rsidRPr="00C640F4">
        <w:rPr>
          <w:b w:val="0"/>
          <w:bCs/>
          <w:caps w:val="0"/>
        </w:rPr>
        <w:t xml:space="preserve">oxytocin </w:t>
      </w:r>
      <w:r w:rsidR="009B5A83" w:rsidRPr="00C640F4">
        <w:rPr>
          <w:b w:val="0"/>
          <w:bCs/>
          <w:caps w:val="0"/>
        </w:rPr>
        <w:t>delivery</w:t>
      </w:r>
      <w:r w:rsidR="00027DF8" w:rsidRPr="00C640F4">
        <w:rPr>
          <w:b w:val="0"/>
          <w:bCs/>
          <w:caps w:val="0"/>
        </w:rPr>
        <w:t xml:space="preserve"> is easy to apply </w:t>
      </w:r>
      <w:r w:rsidR="009B5A83" w:rsidRPr="00C640F4">
        <w:rPr>
          <w:b w:val="0"/>
          <w:bCs/>
          <w:caps w:val="0"/>
        </w:rPr>
        <w:t xml:space="preserve">and generally </w:t>
      </w:r>
      <w:r w:rsidR="0013097E" w:rsidRPr="00C640F4">
        <w:rPr>
          <w:b w:val="0"/>
          <w:bCs/>
          <w:caps w:val="0"/>
        </w:rPr>
        <w:t xml:space="preserve">well </w:t>
      </w:r>
      <w:r w:rsidR="009B5A83" w:rsidRPr="00C640F4">
        <w:rPr>
          <w:b w:val="0"/>
          <w:bCs/>
          <w:caps w:val="0"/>
        </w:rPr>
        <w:t>tolerated</w:t>
      </w:r>
      <w:r w:rsidR="00774629" w:rsidRPr="00C640F4">
        <w:rPr>
          <w:b w:val="0"/>
          <w:bCs/>
          <w:caps w:val="0"/>
        </w:rPr>
        <w:t xml:space="preserve"> </w:t>
      </w:r>
      <w:r w:rsidR="0088332A" w:rsidRPr="00C640F4">
        <w:rPr>
          <w:b w:val="0"/>
          <w:bCs/>
          <w:caps w:val="0"/>
        </w:rPr>
        <w:fldChar w:fldCharType="begin"/>
      </w:r>
      <w:r w:rsidR="00EB5BC0" w:rsidRPr="00C640F4">
        <w:rPr>
          <w:b w:val="0"/>
          <w:bCs/>
          <w:caps w:val="0"/>
        </w:rPr>
        <w:instrText xml:space="preserve"> ADDIN EN.CITE &lt;EndNote&gt;&lt;Cite&gt;&lt;Author&gt;MacDonald&lt;/Author&gt;&lt;Year&gt;2011&lt;/Year&gt;&lt;RecNum&gt;25&lt;/RecNum&gt;&lt;DisplayText&gt;[31]&lt;/DisplayText&gt;&lt;record&gt;&lt;rec-number&gt;25&lt;/rec-number&gt;&lt;foreign-keys&gt;&lt;key app="EN" db-id="2ez20e9x59xzxhedtaqpp29yx005vtevsdvp" timestamp="1497388360"&gt;25&lt;/key&gt;&lt;/foreign-keys&gt;&lt;ref-type name="Journal Article"&gt;17&lt;/ref-type&gt;&lt;contributors&gt;&lt;authors&gt;&lt;author&gt;MacDonald, E.&lt;/author&gt;&lt;author&gt;Dadds, M. R.&lt;/author&gt;&lt;author&gt;Brennan, J. L.&lt;/author&gt;&lt;author&gt;Williams, K.&lt;/author&gt;&lt;author&gt;Levy, F.&lt;/author&gt;&lt;author&gt;Cauchi, A. J.&lt;/author&gt;&lt;/authors&gt;&lt;/contributors&gt;&lt;auth-address&gt;School of Psychology, University of New South Wales, Kensington, Sydney, NSW 2052, Australia.&lt;/auth-address&gt;&lt;titles&gt;&lt;title&gt;A review of safety, side-effects and subjective reactions to intranasal oxytocin in human research&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1114-26&lt;/pages&gt;&lt;volume&gt;36&lt;/volume&gt;&lt;number&gt;8&lt;/number&gt;&lt;edition&gt;2011/03/25&lt;/edition&gt;&lt;keywords&gt;&lt;keyword&gt;Administration, Intranasal/adverse effects&lt;/keyword&gt;&lt;keyword&gt;Drug-Related Side Effects and Adverse Reactions/epidemiology/etiology&lt;/keyword&gt;&lt;keyword&gt;Female&lt;/keyword&gt;&lt;keyword&gt;Human Experimentation&lt;/keyword&gt;&lt;keyword&gt;Humans&lt;/keyword&gt;&lt;keyword&gt;Male&lt;/keyword&gt;&lt;keyword&gt;Mental Processes/*drug effects/physiology&lt;/keyword&gt;&lt;keyword&gt;Oxytocin/*administration &amp;amp; dosage/*adverse effects&lt;/keyword&gt;&lt;keyword&gt;Randomized Controlled Trials as Topic&lt;/keyword&gt;&lt;keyword&gt;*Research&lt;/keyword&gt;&lt;/keywords&gt;&lt;dates&gt;&lt;year&gt;2011&lt;/year&gt;&lt;pub-dates&gt;&lt;date&gt;Sep&lt;/date&gt;&lt;/pub-dates&gt;&lt;/dates&gt;&lt;isbn&gt;0306-4530&lt;/isbn&gt;&lt;accession-num&gt;21429671&lt;/accession-num&gt;&lt;urls&gt;&lt;/urls&gt;&lt;electronic-resource-num&gt;10.1016/j.psyneuen.2011.02.015&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31]</w:t>
      </w:r>
      <w:r w:rsidR="0088332A" w:rsidRPr="00C640F4">
        <w:rPr>
          <w:b w:val="0"/>
          <w:bCs/>
          <w:caps w:val="0"/>
        </w:rPr>
        <w:fldChar w:fldCharType="end"/>
      </w:r>
      <w:r w:rsidR="009B5A83" w:rsidRPr="00C640F4">
        <w:rPr>
          <w:b w:val="0"/>
          <w:bCs/>
          <w:caps w:val="0"/>
        </w:rPr>
        <w:t xml:space="preserve"> </w:t>
      </w:r>
      <w:r w:rsidR="00027DF8" w:rsidRPr="00C640F4">
        <w:rPr>
          <w:b w:val="0"/>
          <w:bCs/>
          <w:caps w:val="0"/>
        </w:rPr>
        <w:t xml:space="preserve">and has been used </w:t>
      </w:r>
      <w:r w:rsidR="00682600" w:rsidRPr="00C640F4">
        <w:rPr>
          <w:b w:val="0"/>
          <w:bCs/>
          <w:caps w:val="0"/>
        </w:rPr>
        <w:t xml:space="preserve">to support lactation and </w:t>
      </w:r>
      <w:r w:rsidR="00027DF8" w:rsidRPr="00C640F4">
        <w:rPr>
          <w:b w:val="0"/>
          <w:bCs/>
          <w:caps w:val="0"/>
        </w:rPr>
        <w:t>labor induction</w:t>
      </w:r>
      <w:r w:rsidR="0013097E" w:rsidRPr="00C640F4">
        <w:rPr>
          <w:b w:val="0"/>
          <w:bCs/>
          <w:caps w:val="0"/>
        </w:rPr>
        <w:t xml:space="preserve"> (</w:t>
      </w:r>
      <w:r w:rsidR="00027DF8" w:rsidRPr="00C640F4">
        <w:rPr>
          <w:b w:val="0"/>
          <w:bCs/>
          <w:caps w:val="0"/>
        </w:rPr>
        <w:t xml:space="preserve">i.e., to target peripheral organ systems). </w:t>
      </w:r>
      <w:r w:rsidR="000A38B4" w:rsidRPr="00C640F4">
        <w:rPr>
          <w:b w:val="0"/>
          <w:bCs/>
          <w:caps w:val="0"/>
        </w:rPr>
        <w:t>The use of i</w:t>
      </w:r>
      <w:r w:rsidR="00027DF8" w:rsidRPr="00C640F4">
        <w:rPr>
          <w:b w:val="0"/>
          <w:bCs/>
          <w:caps w:val="0"/>
        </w:rPr>
        <w:t>ntranasal oxytocin to modulate brain function in clinical setting</w:t>
      </w:r>
      <w:r w:rsidR="00682600" w:rsidRPr="00C640F4">
        <w:rPr>
          <w:b w:val="0"/>
          <w:bCs/>
          <w:caps w:val="0"/>
        </w:rPr>
        <w:t>s</w:t>
      </w:r>
      <w:r w:rsidR="00027DF8" w:rsidRPr="00C640F4">
        <w:rPr>
          <w:b w:val="0"/>
          <w:bCs/>
          <w:caps w:val="0"/>
        </w:rPr>
        <w:t xml:space="preserve"> may need some </w:t>
      </w:r>
      <w:r w:rsidR="000A38B4" w:rsidRPr="00C640F4">
        <w:rPr>
          <w:b w:val="0"/>
          <w:bCs/>
          <w:caps w:val="0"/>
        </w:rPr>
        <w:t xml:space="preserve">technical </w:t>
      </w:r>
      <w:r w:rsidR="00027DF8" w:rsidRPr="00C640F4">
        <w:rPr>
          <w:b w:val="0"/>
          <w:bCs/>
          <w:caps w:val="0"/>
        </w:rPr>
        <w:t xml:space="preserve">optimization, especially </w:t>
      </w:r>
      <w:r w:rsidR="009B5A83" w:rsidRPr="00C640F4">
        <w:rPr>
          <w:b w:val="0"/>
          <w:bCs/>
          <w:caps w:val="0"/>
        </w:rPr>
        <w:t xml:space="preserve">with regard to absorption despite degradation by the nasal mucosa </w:t>
      </w:r>
      <w:r w:rsidR="0088332A" w:rsidRPr="00C640F4">
        <w:rPr>
          <w:b w:val="0"/>
          <w:bCs/>
          <w:caps w:val="0"/>
        </w:rPr>
        <w:fldChar w:fldCharType="begin"/>
      </w:r>
      <w:r w:rsidR="00EB5BC0" w:rsidRPr="00C640F4">
        <w:rPr>
          <w:b w:val="0"/>
          <w:bCs/>
          <w:caps w:val="0"/>
        </w:rPr>
        <w:instrText xml:space="preserve"> ADDIN EN.CITE &lt;EndNote&gt;&lt;Cite&gt;&lt;Author&gt;Meredith&lt;/Author&gt;&lt;Year&gt;2015&lt;/Year&gt;&lt;RecNum&gt;24&lt;/RecNum&gt;&lt;DisplayText&gt;[32]&lt;/DisplayText&gt;&lt;record&gt;&lt;rec-number&gt;24&lt;/rec-number&gt;&lt;foreign-keys&gt;&lt;key app="EN" db-id="2ez20e9x59xzxhedtaqpp29yx005vtevsdvp" timestamp="1497388352"&gt;24&lt;/key&gt;&lt;/foreign-keys&gt;&lt;ref-type name="Journal Article"&gt;17&lt;/ref-type&gt;&lt;contributors&gt;&lt;authors&gt;&lt;author&gt;Meredith, M. E.&lt;/author&gt;&lt;author&gt;Salameh, T. S.&lt;/author&gt;&lt;author&gt;Banks, W. A.&lt;/author&gt;&lt;/authors&gt;&lt;/contributors&gt;&lt;auth-address&gt;Department of Pathology, University of Washington, Seattle, Washington, USA.&lt;/auth-address&gt;&lt;titles&gt;&lt;title&gt;Intranasal Delivery of Proteins and Peptides in the Treatment of Neurodegenerative Diseases&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780-7&lt;/pages&gt;&lt;volume&gt;17&lt;/volume&gt;&lt;number&gt;4&lt;/number&gt;&lt;edition&gt;2015/03/25&lt;/edition&gt;&lt;keywords&gt;&lt;keyword&gt;Administration, Intranasal&lt;/keyword&gt;&lt;keyword&gt;Animals&lt;/keyword&gt;&lt;keyword&gt;Blood-Brain Barrier/metabolism&lt;/keyword&gt;&lt;keyword&gt;Brain/metabolism/physiopathology&lt;/keyword&gt;&lt;keyword&gt;Drug Delivery Systems&lt;/keyword&gt;&lt;keyword&gt;Humans&lt;/keyword&gt;&lt;keyword&gt;Neurodegenerative Diseases/*drug therapy&lt;/keyword&gt;&lt;keyword&gt;Peptides/*administration &amp;amp; dosage/adverse effects/therapeutic use&lt;/keyword&gt;&lt;keyword&gt;Proteins/*administration &amp;amp; dosage/adverse effects/therapeutic use&lt;/keyword&gt;&lt;keyword&gt;Tissue Distribution&lt;/keyword&gt;&lt;/keywords&gt;&lt;dates&gt;&lt;year&gt;2015&lt;/year&gt;&lt;pub-dates&gt;&lt;date&gt;Jul&lt;/date&gt;&lt;/pub-dates&gt;&lt;/dates&gt;&lt;isbn&gt;1550-7416&lt;/isbn&gt;&lt;accession-num&gt;25801717&lt;/accession-num&gt;&lt;urls&gt;&lt;/urls&gt;&lt;custom2&gt;PMC4476983&lt;/custom2&gt;&lt;electronic-resource-num&gt;10.1208/s12248-015-9719-7&lt;/electronic-resource-num&gt;&lt;remote-database-provider&gt;NLM&lt;/remote-database-provider&gt;&lt;language&gt;eng&lt;/language&gt;&lt;/record&gt;&lt;/Cite&gt;&lt;/EndNote&gt;</w:instrText>
      </w:r>
      <w:r w:rsidR="0088332A" w:rsidRPr="00C640F4">
        <w:rPr>
          <w:b w:val="0"/>
          <w:bCs/>
          <w:caps w:val="0"/>
        </w:rPr>
        <w:fldChar w:fldCharType="separate"/>
      </w:r>
      <w:r w:rsidR="00EB5BC0" w:rsidRPr="00C640F4">
        <w:rPr>
          <w:b w:val="0"/>
          <w:bCs/>
          <w:caps w:val="0"/>
          <w:noProof/>
        </w:rPr>
        <w:t>[32]</w:t>
      </w:r>
      <w:r w:rsidR="0088332A" w:rsidRPr="00C640F4">
        <w:rPr>
          <w:b w:val="0"/>
          <w:bCs/>
          <w:caps w:val="0"/>
        </w:rPr>
        <w:fldChar w:fldCharType="end"/>
      </w:r>
      <w:r w:rsidR="00027DF8" w:rsidRPr="00C640F4">
        <w:rPr>
          <w:b w:val="0"/>
          <w:bCs/>
          <w:caps w:val="0"/>
        </w:rPr>
        <w:t xml:space="preserve">, and intense </w:t>
      </w:r>
      <w:r w:rsidR="00027DF8" w:rsidRPr="00C640F4">
        <w:rPr>
          <w:b w:val="0"/>
          <w:bCs/>
          <w:caps w:val="0"/>
        </w:rPr>
        <w:lastRenderedPageBreak/>
        <w:t xml:space="preserve">research efforts </w:t>
      </w:r>
      <w:r w:rsidR="000A38B4" w:rsidRPr="00C640F4">
        <w:rPr>
          <w:b w:val="0"/>
          <w:bCs/>
          <w:caps w:val="0"/>
        </w:rPr>
        <w:t xml:space="preserve">will be necessary </w:t>
      </w:r>
      <w:r w:rsidR="00027DF8" w:rsidRPr="00C640F4">
        <w:rPr>
          <w:b w:val="0"/>
          <w:bCs/>
          <w:caps w:val="0"/>
        </w:rPr>
        <w:t>to investigate safety and side effects of higher doses and extended administration periods</w:t>
      </w:r>
      <w:r w:rsidR="009B5A83" w:rsidRPr="00C640F4">
        <w:rPr>
          <w:b w:val="0"/>
          <w:bCs/>
          <w:caps w:val="0"/>
        </w:rPr>
        <w:t>.</w:t>
      </w:r>
    </w:p>
    <w:p w:rsidR="00EC4EB4" w:rsidRPr="00C640F4" w:rsidRDefault="00EC4EB4" w:rsidP="00EC4EB4">
      <w:pPr>
        <w:pStyle w:val="06-Heading-1"/>
        <w:rPr>
          <w:b w:val="0"/>
          <w:bCs/>
          <w:caps w:val="0"/>
        </w:rPr>
      </w:pPr>
    </w:p>
    <w:p w:rsidR="00B75FC9" w:rsidRPr="00C640F4" w:rsidRDefault="00B75FC9" w:rsidP="00594F18">
      <w:pPr>
        <w:pStyle w:val="06-Heading-1"/>
        <w:numPr>
          <w:ilvl w:val="0"/>
          <w:numId w:val="12"/>
        </w:numPr>
        <w:rPr>
          <w:bCs/>
        </w:rPr>
      </w:pPr>
      <w:r w:rsidRPr="00C640F4">
        <w:rPr>
          <w:bCs/>
        </w:rPr>
        <w:t>oxytocin as a regulator of eating behavior</w:t>
      </w:r>
    </w:p>
    <w:p w:rsidR="00EF030A" w:rsidRPr="00C640F4" w:rsidRDefault="00EF030A" w:rsidP="00E4705C">
      <w:pPr>
        <w:spacing w:after="120" w:line="220" w:lineRule="exact"/>
        <w:ind w:firstLine="360"/>
        <w:jc w:val="both"/>
        <w:rPr>
          <w:b/>
          <w:sz w:val="20"/>
          <w:szCs w:val="20"/>
        </w:rPr>
      </w:pPr>
      <w:r w:rsidRPr="00C640F4">
        <w:rPr>
          <w:b/>
          <w:sz w:val="20"/>
          <w:szCs w:val="20"/>
        </w:rPr>
        <w:t>3.1. Studies in animals</w:t>
      </w:r>
    </w:p>
    <w:p w:rsidR="00CE7954" w:rsidRPr="00C640F4" w:rsidRDefault="00CE7954" w:rsidP="00EC4EB4">
      <w:pPr>
        <w:spacing w:after="120" w:line="220" w:lineRule="exact"/>
        <w:jc w:val="both"/>
        <w:rPr>
          <w:sz w:val="20"/>
          <w:szCs w:val="20"/>
        </w:rPr>
      </w:pPr>
      <w:r w:rsidRPr="00C640F4">
        <w:rPr>
          <w:sz w:val="20"/>
          <w:szCs w:val="20"/>
        </w:rPr>
        <w:t>Evidence for a role of oxytocin in the control of eating behavior was first gathered in animal experiments. Lesions of the PVN, one of main sites of oxytocin production, stimulate food intake and increase body weight</w:t>
      </w:r>
      <w:r w:rsidR="0004017C" w:rsidRPr="00C640F4">
        <w:rPr>
          <w:sz w:val="20"/>
          <w:szCs w:val="20"/>
        </w:rPr>
        <w:t xml:space="preserve"> </w:t>
      </w:r>
      <w:r w:rsidR="0088332A" w:rsidRPr="00C640F4">
        <w:rPr>
          <w:sz w:val="20"/>
          <w:szCs w:val="20"/>
        </w:rPr>
        <w:fldChar w:fldCharType="begin"/>
      </w:r>
      <w:r w:rsidR="00EB5BC0" w:rsidRPr="00C640F4">
        <w:rPr>
          <w:sz w:val="20"/>
          <w:szCs w:val="20"/>
        </w:rPr>
        <w:instrText xml:space="preserve"> ADDIN EN.CITE &lt;EndNote&gt;&lt;Cite&gt;&lt;Author&gt;Leibowitz&lt;/Author&gt;&lt;Year&gt;1981&lt;/Year&gt;&lt;RecNum&gt;30&lt;/RecNum&gt;&lt;DisplayText&gt;[33]&lt;/DisplayText&gt;&lt;record&gt;&lt;rec-number&gt;30&lt;/rec-number&gt;&lt;foreign-keys&gt;&lt;key app="EN" db-id="2ez20e9x59xzxhedtaqpp29yx005vtevsdvp" timestamp="1497388850"&gt;30&lt;/key&gt;&lt;/foreign-keys&gt;&lt;ref-type name="Journal Article"&gt;17&lt;/ref-type&gt;&lt;contributors&gt;&lt;authors&gt;&lt;author&gt;Leibowitz, S. F.&lt;/author&gt;&lt;author&gt;Hammer, N. J.&lt;/author&gt;&lt;author&gt;Chang, K.&lt;/author&gt;&lt;/authors&gt;&lt;/contributors&gt;&lt;titles&gt;&lt;title&gt;Hypothalamic paraventricular nucleus lesions produce overeating and obesity in the rat&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1031-40&lt;/pages&gt;&lt;volume&gt;27&lt;/volume&gt;&lt;number&gt;6&lt;/number&gt;&lt;edition&gt;1981/12/01&lt;/edition&gt;&lt;keywords&gt;&lt;keyword&gt;Animals&lt;/keyword&gt;&lt;keyword&gt;*Body Weight&lt;/keyword&gt;&lt;keyword&gt;Dietary Fats/administration &amp;amp; dosage&lt;/keyword&gt;&lt;keyword&gt;Drinking&lt;/keyword&gt;&lt;keyword&gt;*Eating&lt;/keyword&gt;&lt;keyword&gt;Female&lt;/keyword&gt;&lt;keyword&gt;Hypothalamus/*physiology&lt;/keyword&gt;&lt;keyword&gt;Male&lt;/keyword&gt;&lt;keyword&gt;Paraventricular Hypothalamic Nucleus/*physiology&lt;/keyword&gt;&lt;keyword&gt;Rats&lt;/keyword&gt;&lt;keyword&gt;Rats, Inbred Strains&lt;/keyword&gt;&lt;keyword&gt;Sex Factors&lt;/keyword&gt;&lt;/keywords&gt;&lt;dates&gt;&lt;year&gt;1981&lt;/year&gt;&lt;pub-dates&gt;&lt;date&gt;Dec&lt;/date&gt;&lt;/pub-dates&gt;&lt;/dates&gt;&lt;isbn&gt;0031-9384 (Print)&amp;#xD;0031-9384&lt;/isbn&gt;&lt;accession-num&gt;7335803&lt;/accession-num&gt;&lt;urls&gt;&lt;/urls&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33]</w:t>
      </w:r>
      <w:r w:rsidR="0088332A" w:rsidRPr="00C640F4">
        <w:rPr>
          <w:sz w:val="20"/>
          <w:szCs w:val="20"/>
        </w:rPr>
        <w:fldChar w:fldCharType="end"/>
      </w:r>
      <w:r w:rsidRPr="00C640F4">
        <w:rPr>
          <w:sz w:val="20"/>
          <w:szCs w:val="20"/>
        </w:rPr>
        <w:t xml:space="preserve">. Vice versa, administering oxytocin via intraperitoneal or </w:t>
      </w:r>
      <w:proofErr w:type="spellStart"/>
      <w:r w:rsidRPr="00C640F4">
        <w:rPr>
          <w:sz w:val="20"/>
          <w:szCs w:val="20"/>
        </w:rPr>
        <w:t>intracerebroventricular</w:t>
      </w:r>
      <w:proofErr w:type="spellEnd"/>
      <w:r w:rsidRPr="00C640F4">
        <w:rPr>
          <w:sz w:val="20"/>
          <w:szCs w:val="20"/>
        </w:rPr>
        <w:t xml:space="preserve"> injections attenuate food intake</w:t>
      </w:r>
      <w:r w:rsidR="00EE1C0D" w:rsidRPr="00C640F4">
        <w:rPr>
          <w:sz w:val="20"/>
          <w:szCs w:val="20"/>
        </w:rPr>
        <w:t xml:space="preserve"> </w:t>
      </w:r>
      <w:r w:rsidR="0088332A" w:rsidRPr="00C640F4">
        <w:rPr>
          <w:sz w:val="20"/>
          <w:szCs w:val="20"/>
        </w:rPr>
        <w:fldChar w:fldCharType="begin">
          <w:fldData xml:space="preserve">PEVuZE5vdGU+PENpdGU+PEF1dGhvcj5PbHNvbjwvQXV0aG9yPjxZZWFyPjE5OTE8L1llYXI+PFJl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PbHNvbjwvQXV0aG9yPjxZZWFyPjE5OTE8L1llYXI+PFJl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34, 35]</w:t>
      </w:r>
      <w:r w:rsidR="0088332A" w:rsidRPr="00C640F4">
        <w:rPr>
          <w:sz w:val="20"/>
          <w:szCs w:val="20"/>
        </w:rPr>
        <w:fldChar w:fldCharType="end"/>
      </w:r>
      <w:r w:rsidRPr="00C640F4">
        <w:rPr>
          <w:sz w:val="20"/>
          <w:szCs w:val="20"/>
        </w:rPr>
        <w:t>. Notably, comparable effects were found in animals with genetically or diet-induced obesity (DIO)</w:t>
      </w:r>
      <w:r w:rsidR="004C24BC" w:rsidRPr="00C640F4">
        <w:rPr>
          <w:sz w:val="20"/>
          <w:szCs w:val="20"/>
        </w:rPr>
        <w:t xml:space="preserve"> </w:t>
      </w:r>
      <w:r w:rsidR="0088332A" w:rsidRPr="00C640F4">
        <w:rPr>
          <w:sz w:val="20"/>
          <w:szCs w:val="20"/>
        </w:rPr>
        <w:fldChar w:fldCharType="begin">
          <w:fldData xml:space="preserve">PEVuZE5vdGU+PENpdGU+PEF1dGhvcj5NYWVqaW1hPC9BdXRob3I+PFllYXI+MjAxMTwvWWVhcj48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NDE4OS0yMDE8L3BhZ2VzPjx2b2x1bWU+MTU1PC92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M1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MTQx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U1NjU8L3BhZ2VzPjx2b2x1bWU+Njwv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NYWVqaW1hPC9BdXRob3I+PFllYXI+MjAxMTwvWWVhcj48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NDE4OS0yMDE8L3BhZ2VzPjx2b2x1bWU+MTU1PC92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M1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MTQx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U1NjU8L3BhZ2VzPjx2b2x1bWU+Njwv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36-42]</w:t>
      </w:r>
      <w:r w:rsidR="0088332A" w:rsidRPr="00C640F4">
        <w:rPr>
          <w:sz w:val="20"/>
          <w:szCs w:val="20"/>
        </w:rPr>
        <w:fldChar w:fldCharType="end"/>
      </w:r>
      <w:r w:rsidRPr="00C640F4">
        <w:rPr>
          <w:sz w:val="20"/>
          <w:szCs w:val="20"/>
        </w:rPr>
        <w:t>. Oxytocin- or oxytocin receptor-deficient mice show modest, late-onset obesity even in the absence of changes in food intake</w:t>
      </w:r>
      <w:r w:rsidR="002F3257" w:rsidRPr="00C640F4">
        <w:rPr>
          <w:sz w:val="20"/>
          <w:szCs w:val="20"/>
        </w:rPr>
        <w:t xml:space="preserve"> </w:t>
      </w:r>
      <w:r w:rsidR="0088332A" w:rsidRPr="00C640F4">
        <w:rPr>
          <w:sz w:val="20"/>
          <w:szCs w:val="20"/>
        </w:rPr>
        <w:fldChar w:fldCharType="begin">
          <w:fldData xml:space="preserve">PEVuZE5vdGU+PENpdGU+PEF1dGhvcj5DYW1lcmlubzwvQXV0aG9yPjxZZWFyPjIwMDk8L1llYXI+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DYW1lcmlubzwvQXV0aG9yPjxZZWFyPjIwMDk8L1llYXI+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43, 44]</w:t>
      </w:r>
      <w:r w:rsidR="0088332A" w:rsidRPr="00C640F4">
        <w:rPr>
          <w:sz w:val="20"/>
          <w:szCs w:val="20"/>
        </w:rPr>
        <w:fldChar w:fldCharType="end"/>
      </w:r>
      <w:r w:rsidRPr="00C640F4">
        <w:rPr>
          <w:sz w:val="20"/>
          <w:szCs w:val="20"/>
        </w:rPr>
        <w:t>, which might be due to enhancing effects of oxytocin on energy expenditure</w:t>
      </w:r>
      <w:r w:rsidR="001F72F8" w:rsidRPr="00C640F4">
        <w:rPr>
          <w:sz w:val="20"/>
          <w:szCs w:val="20"/>
        </w:rPr>
        <w:t xml:space="preserve"> </w:t>
      </w:r>
      <w:r w:rsidR="0088332A" w:rsidRPr="00C640F4">
        <w:rPr>
          <w:sz w:val="20"/>
          <w:szCs w:val="20"/>
        </w:rPr>
        <w:fldChar w:fldCharType="begin">
          <w:fldData xml:space="preserve">PEVuZE5vdGU+PENpdGU+PEF1dGhvcj5CbGV2aW5zPC9BdXRob3I+PFllYXI+MjAxNTwvWWVhcj48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YWJici0xPkFtZXJpY2Fu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Q1MTY3PC9wYWdlcz48dm9sdW1lPjc8L3ZvbHVtZT48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CbGV2aW5zPC9BdXRob3I+PFllYXI+MjAxNTwvWWVhcj48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YWJici0xPkFtZXJpY2Fu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Q1MTY3PC9wYWdlcz48dm9sdW1lPjc8L3ZvbHVtZT48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37, 45-47]</w:t>
      </w:r>
      <w:r w:rsidR="0088332A" w:rsidRPr="00C640F4">
        <w:rPr>
          <w:sz w:val="20"/>
          <w:szCs w:val="20"/>
        </w:rPr>
        <w:fldChar w:fldCharType="end"/>
      </w:r>
      <w:r w:rsidRPr="00C640F4">
        <w:rPr>
          <w:sz w:val="20"/>
          <w:szCs w:val="20"/>
        </w:rPr>
        <w:t>. Oxytocin has turned out to be a downstream mediator of the effects of leptin</w:t>
      </w:r>
      <w:r w:rsidR="001F72F8" w:rsidRPr="00C640F4">
        <w:rPr>
          <w:sz w:val="20"/>
          <w:szCs w:val="20"/>
        </w:rPr>
        <w:t xml:space="preserve"> </w:t>
      </w:r>
      <w:r w:rsidR="0088332A" w:rsidRPr="00C640F4">
        <w:rPr>
          <w:sz w:val="20"/>
          <w:szCs w:val="20"/>
        </w:rPr>
        <w:fldChar w:fldCharType="begin"/>
      </w:r>
      <w:r w:rsidR="00EB5BC0" w:rsidRPr="00C640F4">
        <w:rPr>
          <w:sz w:val="20"/>
          <w:szCs w:val="20"/>
        </w:rPr>
        <w:instrText xml:space="preserve"> ADDIN EN.CITE &lt;EndNote&gt;&lt;Cite&gt;&lt;Author&gt;Altirriba&lt;/Author&gt;&lt;Year&gt;2015&lt;/Year&gt;&lt;RecNum&gt;62&lt;/RecNum&gt;&lt;DisplayText&gt;[48]&lt;/DisplayText&gt;&lt;record&gt;&lt;rec-number&gt;62&lt;/rec-number&gt;&lt;foreign-keys&gt;&lt;key app="EN" db-id="2ez20e9x59xzxhedtaqpp29yx005vtevsdvp" timestamp="1497392185"&gt;62&lt;/key&gt;&lt;/foreign-keys&gt;&lt;ref-type name="Journal Article"&gt;17&lt;/ref-type&gt;&lt;contributors&gt;&lt;authors&gt;&lt;author&gt;Altirriba, J.&lt;/author&gt;&lt;author&gt;Poher, A. L.&lt;/author&gt;&lt;author&gt;Rohner-Jeanrenaud, F.&lt;/author&gt;&lt;/authors&gt;&lt;/contributors&gt;&lt;auth-address&gt;Laboratory of Metabolism, Department of Internal Medicine Specialties, Faculty of Medicine, University of Geneva , Geneva , Switzerland.&lt;/auth-address&gt;&lt;titles&gt;&lt;title&gt;Chronic Oxytocin Administration as a Treatment Against Impaired Leptin Signaling or Leptin Resistance in Obesity&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19&lt;/pages&gt;&lt;volume&gt;6&lt;/volume&gt;&lt;edition&gt;2015/08/25&lt;/edition&gt;&lt;keywords&gt;&lt;keyword&gt;adipocyte&lt;/keyword&gt;&lt;keyword&gt;diabetes&lt;/keyword&gt;&lt;keyword&gt;leptin&lt;/keyword&gt;&lt;keyword&gt;obesity&lt;/keyword&gt;&lt;keyword&gt;oxytocin&lt;/keyword&gt;&lt;/keywords&gt;&lt;dates&gt;&lt;year&gt;2015&lt;/year&gt;&lt;/dates&gt;&lt;isbn&gt;1664-2392&lt;/isbn&gt;&lt;accession-num&gt;26300847&lt;/accession-num&gt;&lt;urls&gt;&lt;/urls&gt;&lt;custom2&gt;PMC4525065&lt;/custom2&gt;&lt;electronic-resource-num&gt;10.3389/fendo.2015.00119&lt;/electronic-resource-num&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48]</w:t>
      </w:r>
      <w:r w:rsidR="0088332A" w:rsidRPr="00C640F4">
        <w:rPr>
          <w:sz w:val="20"/>
          <w:szCs w:val="20"/>
        </w:rPr>
        <w:fldChar w:fldCharType="end"/>
      </w:r>
      <w:r w:rsidRPr="00C640F4">
        <w:rPr>
          <w:sz w:val="20"/>
          <w:szCs w:val="20"/>
        </w:rPr>
        <w:t>, a</w:t>
      </w:r>
      <w:r w:rsidR="00EC4EB4" w:rsidRPr="00C640F4">
        <w:rPr>
          <w:sz w:val="20"/>
          <w:szCs w:val="20"/>
        </w:rPr>
        <w:t>n anorexigenic</w:t>
      </w:r>
      <w:r w:rsidRPr="00C640F4">
        <w:rPr>
          <w:sz w:val="20"/>
          <w:szCs w:val="20"/>
        </w:rPr>
        <w:t xml:space="preserve"> product of white fat cells that signals to the brain how much energy is stored as body fat. Leptin is a predominant player in the maintenance of energy homeostasis also because of its stimulating effect on energy expenditure</w:t>
      </w:r>
      <w:r w:rsidR="00F15D04" w:rsidRPr="00C640F4">
        <w:rPr>
          <w:sz w:val="20"/>
          <w:szCs w:val="20"/>
        </w:rPr>
        <w:t xml:space="preserve"> </w:t>
      </w:r>
      <w:r w:rsidR="0088332A" w:rsidRPr="00C640F4">
        <w:rPr>
          <w:sz w:val="20"/>
          <w:szCs w:val="20"/>
        </w:rPr>
        <w:fldChar w:fldCharType="begin"/>
      </w:r>
      <w:r w:rsidR="00EB5BC0" w:rsidRPr="00C640F4">
        <w:rPr>
          <w:sz w:val="20"/>
          <w:szCs w:val="20"/>
        </w:rPr>
        <w:instrText xml:space="preserve"> ADDIN EN.CITE &lt;EndNote&gt;&lt;Cite&gt;&lt;Author&gt;Morton&lt;/Author&gt;&lt;Year&gt;2014&lt;/Year&gt;&lt;RecNum&gt;61&lt;/RecNum&gt;&lt;DisplayText&gt;[49]&lt;/DisplayText&gt;&lt;record&gt;&lt;rec-number&gt;61&lt;/rec-number&gt;&lt;foreign-keys&gt;&lt;key app="EN" db-id="2ez20e9x59xzxhedtaqpp29yx005vtevsdvp" timestamp="1497392177"&gt;61&lt;/key&gt;&lt;/foreign-keys&gt;&lt;ref-type name="Journal Article"&gt;17&lt;/ref-type&gt;&lt;contributors&gt;&lt;authors&gt;&lt;author&gt;Morton, G. J.&lt;/author&gt;&lt;author&gt;Meek, T. H.&lt;/author&gt;&lt;author&gt;Schwartz, M. W.&lt;/author&gt;&lt;/authors&gt;&lt;/contributors&gt;&lt;auth-address&gt;Diabetes and Obesity Center of Excellence, Department of Medicine, University of Washington, Seattle, Washington 98109, USA.&lt;/auth-address&gt;&lt;titles&gt;&lt;title&gt;Neurobiology of food intake in health and diseas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67-78&lt;/pages&gt;&lt;volume&gt;15&lt;/volume&gt;&lt;number&gt;6&lt;/number&gt;&lt;edition&gt;2014/05/21&lt;/edition&gt;&lt;keywords&gt;&lt;keyword&gt;Animals&lt;/keyword&gt;&lt;keyword&gt;Brain/pathology/physiology&lt;/keyword&gt;&lt;keyword&gt;Eating/*physiology&lt;/keyword&gt;&lt;keyword&gt;Energy Metabolism/*physiology&lt;/keyword&gt;&lt;keyword&gt;Feeding Behavior&lt;/keyword&gt;&lt;keyword&gt;Feeding and Eating Disorders/genetics/pathology/*physiopathology&lt;/keyword&gt;&lt;keyword&gt;Homeostasis&lt;/keyword&gt;&lt;keyword&gt;Humans&lt;/keyword&gt;&lt;keyword&gt;*Neurobiology&lt;/keyword&gt;&lt;/keywords&gt;&lt;dates&gt;&lt;year&gt;2014&lt;/year&gt;&lt;pub-dates&gt;&lt;date&gt;Jun&lt;/date&gt;&lt;/pub-dates&gt;&lt;/dates&gt;&lt;isbn&gt;1471-003x&lt;/isbn&gt;&lt;accession-num&gt;24840801&lt;/accession-num&gt;&lt;urls&gt;&lt;/urls&gt;&lt;custom2&gt;PMC4076116&lt;/custom2&gt;&lt;custom6&gt;NIHMS598782&lt;/custom6&gt;&lt;electronic-resource-num&gt;10.1038/nrn3745&lt;/electronic-resource-num&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49]</w:t>
      </w:r>
      <w:r w:rsidR="0088332A" w:rsidRPr="00C640F4">
        <w:rPr>
          <w:sz w:val="20"/>
          <w:szCs w:val="20"/>
        </w:rPr>
        <w:fldChar w:fldCharType="end"/>
      </w:r>
      <w:r w:rsidRPr="00C640F4">
        <w:rPr>
          <w:sz w:val="20"/>
          <w:szCs w:val="20"/>
        </w:rPr>
        <w:t>. In rats, oxytocin-expressing neurons of the PVN contribute to the inhibitory impact of leptin on food intake</w:t>
      </w:r>
      <w:r w:rsidR="00F15D04" w:rsidRPr="00C640F4">
        <w:rPr>
          <w:sz w:val="20"/>
          <w:szCs w:val="20"/>
        </w:rPr>
        <w:t xml:space="preserve"> </w:t>
      </w:r>
      <w:r w:rsidR="0088332A" w:rsidRPr="00C640F4">
        <w:rPr>
          <w:sz w:val="20"/>
          <w:szCs w:val="20"/>
        </w:rPr>
        <w:fldChar w:fldCharType="begin">
          <w:fldData xml:space="preserve">PEVuZE5vdGU+PENpdGU+PEF1dGhvcj5CbGV2aW5zPC9BdXRob3I+PFllYXI+MjAwNDwvWWVhcj48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4Ny05NjwvcGFnZXM+PHZvbHVtZT4yODc8L3Zv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CbGV2aW5zPC9BdXRob3I+PFllYXI+MjAwNDwvWWVhcj48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4Ny05NjwvcGFnZXM+PHZvbHVtZT4yODc8L3Zv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0]</w:t>
      </w:r>
      <w:r w:rsidR="0088332A" w:rsidRPr="00C640F4">
        <w:rPr>
          <w:sz w:val="20"/>
          <w:szCs w:val="20"/>
        </w:rPr>
        <w:fldChar w:fldCharType="end"/>
      </w:r>
      <w:r w:rsidRPr="00C640F4">
        <w:rPr>
          <w:sz w:val="20"/>
          <w:szCs w:val="20"/>
        </w:rPr>
        <w:t xml:space="preserve">. </w:t>
      </w:r>
      <w:r w:rsidR="001963C1" w:rsidRPr="00C640F4">
        <w:rPr>
          <w:sz w:val="20"/>
          <w:szCs w:val="20"/>
        </w:rPr>
        <w:t>In a series of animal experiments, Yada and coworkers have demonstrated that oxytocin activates pro</w:t>
      </w:r>
      <w:r w:rsidR="00D337E0" w:rsidRPr="00C640F4">
        <w:rPr>
          <w:sz w:val="20"/>
          <w:szCs w:val="20"/>
        </w:rPr>
        <w:t>-</w:t>
      </w:r>
      <w:proofErr w:type="spellStart"/>
      <w:r w:rsidR="001963C1" w:rsidRPr="00C640F4">
        <w:rPr>
          <w:sz w:val="20"/>
          <w:szCs w:val="20"/>
        </w:rPr>
        <w:t>opiomelanocortin</w:t>
      </w:r>
      <w:proofErr w:type="spellEnd"/>
      <w:r w:rsidR="001963C1" w:rsidRPr="00C640F4">
        <w:rPr>
          <w:sz w:val="20"/>
          <w:szCs w:val="20"/>
        </w:rPr>
        <w:t xml:space="preserve"> neurons in the nucleus </w:t>
      </w:r>
      <w:proofErr w:type="spellStart"/>
      <w:r w:rsidR="001963C1" w:rsidRPr="00C640F4">
        <w:rPr>
          <w:sz w:val="20"/>
          <w:szCs w:val="20"/>
        </w:rPr>
        <w:t>tractus</w:t>
      </w:r>
      <w:proofErr w:type="spellEnd"/>
      <w:r w:rsidR="001963C1" w:rsidRPr="00C640F4">
        <w:rPr>
          <w:sz w:val="20"/>
          <w:szCs w:val="20"/>
        </w:rPr>
        <w:t xml:space="preserve"> </w:t>
      </w:r>
      <w:proofErr w:type="spellStart"/>
      <w:r w:rsidR="001963C1" w:rsidRPr="00C640F4">
        <w:rPr>
          <w:sz w:val="20"/>
          <w:szCs w:val="20"/>
        </w:rPr>
        <w:t>solitarius</w:t>
      </w:r>
      <w:proofErr w:type="spellEnd"/>
      <w:r w:rsidR="001963C1" w:rsidRPr="00C640F4">
        <w:rPr>
          <w:sz w:val="20"/>
          <w:szCs w:val="20"/>
        </w:rPr>
        <w:t xml:space="preserve"> of the brainstem</w:t>
      </w:r>
      <w:r w:rsidR="00AA5E5E" w:rsidRPr="00C640F4">
        <w:rPr>
          <w:sz w:val="20"/>
          <w:szCs w:val="20"/>
        </w:rPr>
        <w:t xml:space="preserve"> </w:t>
      </w:r>
      <w:r w:rsidR="0088332A" w:rsidRPr="00C640F4">
        <w:rPr>
          <w:sz w:val="20"/>
          <w:szCs w:val="20"/>
        </w:rPr>
        <w:fldChar w:fldCharType="begin">
          <w:fldData xml:space="preserve">PEVuZE5vdGU+PENpdGU+PEF1dGhvcj5NYWVqaW1hPC9BdXRob3I+PFllYXI+MjAwOTwvWWVhcj48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TUtNjU8L3BhZ2VzPjx2b2x1bWU+MTA8L3ZvbHVtZT48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==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NYWVqaW1hPC9BdXRob3I+PFllYXI+MjAwOTwvWWVhcj48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TUtNjU8L3BhZ2VzPjx2b2x1bWU+MTA8L3ZvbHVtZT48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==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39]</w:t>
      </w:r>
      <w:r w:rsidR="0088332A" w:rsidRPr="00C640F4">
        <w:rPr>
          <w:sz w:val="20"/>
          <w:szCs w:val="20"/>
        </w:rPr>
        <w:fldChar w:fldCharType="end"/>
      </w:r>
      <w:r w:rsidR="001963C1" w:rsidRPr="00C640F4">
        <w:rPr>
          <w:sz w:val="20"/>
          <w:szCs w:val="20"/>
        </w:rPr>
        <w:t xml:space="preserve"> as well as the hypothalamic arcuate nucleus</w:t>
      </w:r>
      <w:r w:rsidR="00AA5E5E" w:rsidRPr="00C640F4">
        <w:rPr>
          <w:sz w:val="20"/>
          <w:szCs w:val="20"/>
        </w:rPr>
        <w:t xml:space="preserve"> </w:t>
      </w:r>
      <w:r w:rsidR="0088332A" w:rsidRPr="00C640F4">
        <w:rPr>
          <w:sz w:val="20"/>
          <w:szCs w:val="20"/>
        </w:rPr>
        <w:fldChar w:fldCharType="begin">
          <w:fldData xml:space="preserve">PEVuZE5vdGU+PENpdGU+PEF1dGhvcj5NYWVqaW1hPC9BdXRob3I+PFllYXI+MjAxNDwvWWVhcj48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0NDA0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NYWVqaW1hPC9BdXRob3I+PFllYXI+MjAxNDwvWWVhcj48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0NDA0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1]</w:t>
      </w:r>
      <w:r w:rsidR="0088332A" w:rsidRPr="00C640F4">
        <w:rPr>
          <w:sz w:val="20"/>
          <w:szCs w:val="20"/>
        </w:rPr>
        <w:fldChar w:fldCharType="end"/>
      </w:r>
      <w:r w:rsidR="001963C1" w:rsidRPr="00C640F4">
        <w:rPr>
          <w:sz w:val="20"/>
          <w:szCs w:val="20"/>
        </w:rPr>
        <w:t xml:space="preserve">, thereby </w:t>
      </w:r>
      <w:r w:rsidR="00E4034F" w:rsidRPr="00C640F4">
        <w:rPr>
          <w:sz w:val="20"/>
          <w:szCs w:val="20"/>
        </w:rPr>
        <w:t xml:space="preserve">triggering </w:t>
      </w:r>
      <w:r w:rsidR="00D337E0" w:rsidRPr="00C640F4">
        <w:rPr>
          <w:sz w:val="20"/>
          <w:szCs w:val="20"/>
        </w:rPr>
        <w:t xml:space="preserve">a </w:t>
      </w:r>
      <w:r w:rsidR="00E4034F" w:rsidRPr="00C640F4">
        <w:rPr>
          <w:sz w:val="20"/>
          <w:szCs w:val="20"/>
        </w:rPr>
        <w:t>key anorexigenic signal in the homeostatic control of eating.</w:t>
      </w:r>
      <w:r w:rsidR="001963C1" w:rsidRPr="00C640F4">
        <w:rPr>
          <w:sz w:val="20"/>
          <w:szCs w:val="20"/>
        </w:rPr>
        <w:t xml:space="preserve"> </w:t>
      </w:r>
      <w:r w:rsidRPr="00C640F4">
        <w:rPr>
          <w:sz w:val="20"/>
          <w:szCs w:val="20"/>
        </w:rPr>
        <w:t>While the ablation of oxytocin neurons in adult animals kept on a regular diet does not affect body weight, food intake and energy expenditure, these mice nevertheless display reduced sensitivity to the anorexigenic effect of leptin and are more likely to develop DIO via reductions in energy expenditure</w:t>
      </w:r>
      <w:r w:rsidR="00F15D04" w:rsidRPr="00C640F4">
        <w:rPr>
          <w:sz w:val="20"/>
          <w:szCs w:val="20"/>
        </w:rPr>
        <w:t xml:space="preserve"> </w:t>
      </w:r>
      <w:r w:rsidR="0088332A" w:rsidRPr="00C640F4">
        <w:rPr>
          <w:sz w:val="20"/>
          <w:szCs w:val="20"/>
        </w:rPr>
        <w:fldChar w:fldCharType="begin">
          <w:fldData xml:space="preserve">PEVuZE5vdGU+PENpdGU+PEF1dGhvcj5XdTwvQXV0aG9yPjxZZWFyPjIwMTI8L1llYXI+PFJlY051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1MTY3PC9wYWdlcz48dm9sdW1l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XdTwvQXV0aG9yPjxZZWFyPjIwMTI8L1llYXI+PFJlY051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1MTY3PC9wYWdlcz48dm9sdW1l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46]</w:t>
      </w:r>
      <w:r w:rsidR="0088332A" w:rsidRPr="00C640F4">
        <w:rPr>
          <w:sz w:val="20"/>
          <w:szCs w:val="20"/>
        </w:rPr>
        <w:fldChar w:fldCharType="end"/>
      </w:r>
      <w:r w:rsidRPr="00C640F4">
        <w:rPr>
          <w:sz w:val="20"/>
          <w:szCs w:val="20"/>
        </w:rPr>
        <w:t xml:space="preserve">. Hypothalamic </w:t>
      </w:r>
      <w:proofErr w:type="spellStart"/>
      <w:r w:rsidRPr="00C640F4">
        <w:rPr>
          <w:sz w:val="20"/>
          <w:szCs w:val="20"/>
        </w:rPr>
        <w:t>oxytocinergic</w:t>
      </w:r>
      <w:proofErr w:type="spellEnd"/>
      <w:r w:rsidRPr="00C640F4">
        <w:rPr>
          <w:sz w:val="20"/>
          <w:szCs w:val="20"/>
        </w:rPr>
        <w:t xml:space="preserve"> neurons connect to pivotal parts of the brain reward circuit such as the </w:t>
      </w:r>
      <w:r w:rsidR="00123796" w:rsidRPr="00C640F4">
        <w:rPr>
          <w:sz w:val="20"/>
          <w:szCs w:val="20"/>
        </w:rPr>
        <w:t xml:space="preserve">nucleus </w:t>
      </w:r>
      <w:proofErr w:type="spellStart"/>
      <w:r w:rsidR="00123796" w:rsidRPr="00C640F4">
        <w:rPr>
          <w:sz w:val="20"/>
          <w:szCs w:val="20"/>
        </w:rPr>
        <w:t>accumbens</w:t>
      </w:r>
      <w:proofErr w:type="spellEnd"/>
      <w:r w:rsidR="00123796" w:rsidRPr="00C640F4">
        <w:rPr>
          <w:sz w:val="20"/>
          <w:szCs w:val="20"/>
        </w:rPr>
        <w:t xml:space="preserve"> (</w:t>
      </w:r>
      <w:proofErr w:type="spellStart"/>
      <w:r w:rsidRPr="00C640F4">
        <w:rPr>
          <w:sz w:val="20"/>
          <w:szCs w:val="20"/>
        </w:rPr>
        <w:t>NAcc</w:t>
      </w:r>
      <w:proofErr w:type="spellEnd"/>
      <w:r w:rsidR="00123796" w:rsidRPr="00C640F4">
        <w:rPr>
          <w:sz w:val="20"/>
          <w:szCs w:val="20"/>
        </w:rPr>
        <w:t>)</w:t>
      </w:r>
      <w:r w:rsidR="00F15D04" w:rsidRPr="00C640F4">
        <w:rPr>
          <w:sz w:val="20"/>
          <w:szCs w:val="20"/>
        </w:rPr>
        <w:t xml:space="preserve"> </w:t>
      </w:r>
      <w:r w:rsidR="0088332A" w:rsidRPr="00C640F4">
        <w:rPr>
          <w:sz w:val="20"/>
          <w:szCs w:val="20"/>
        </w:rPr>
        <w:fldChar w:fldCharType="begin">
          <w:fldData xml:space="preserve">PEVuZE5vdGU+PENpdGU+PEF1dGhvcj5Sb3NzPC9BdXRob3I+PFllYXI+MjAwOTwvWWVhcj48UmVj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4OTItOTAzPC9wYWdlcz48dm9sdW1lPjE2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Sb3NzPC9BdXRob3I+PFllYXI+MjAwOTwvWWVhcj48UmVj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4OTItOTAzPC9wYWdlcz48dm9sdW1lPjE2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2]</w:t>
      </w:r>
      <w:r w:rsidR="0088332A" w:rsidRPr="00C640F4">
        <w:rPr>
          <w:sz w:val="20"/>
          <w:szCs w:val="20"/>
        </w:rPr>
        <w:fldChar w:fldCharType="end"/>
      </w:r>
      <w:r w:rsidRPr="00C640F4">
        <w:rPr>
          <w:sz w:val="20"/>
          <w:szCs w:val="20"/>
        </w:rPr>
        <w:t xml:space="preserve">, and oxytocin administration attenuates dopamine signaling in </w:t>
      </w:r>
      <w:proofErr w:type="spellStart"/>
      <w:r w:rsidRPr="00C640F4">
        <w:rPr>
          <w:sz w:val="20"/>
          <w:szCs w:val="20"/>
        </w:rPr>
        <w:t>NAcc</w:t>
      </w:r>
      <w:proofErr w:type="spellEnd"/>
      <w:r w:rsidRPr="00C640F4">
        <w:rPr>
          <w:sz w:val="20"/>
          <w:szCs w:val="20"/>
        </w:rPr>
        <w:t xml:space="preserve"> and striatum</w:t>
      </w:r>
      <w:r w:rsidR="00F15D04" w:rsidRPr="00C640F4">
        <w:rPr>
          <w:sz w:val="20"/>
          <w:szCs w:val="20"/>
        </w:rPr>
        <w:t xml:space="preserve"> </w:t>
      </w:r>
      <w:r w:rsidR="0088332A" w:rsidRPr="00C640F4">
        <w:rPr>
          <w:sz w:val="20"/>
          <w:szCs w:val="20"/>
        </w:rPr>
        <w:fldChar w:fldCharType="begin">
          <w:fldData xml:space="preserve">PEVuZE5vdGU+PENpdGU+PEF1dGhvcj5RaTwvQXV0aG9yPjxZZWFyPjIwMDg8L1llYXI+PFJlY051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=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RaTwvQXV0aG9yPjxZZWFyPjIwMDg8L1llYXI+PFJlY051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=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3]</w:t>
      </w:r>
      <w:r w:rsidR="0088332A" w:rsidRPr="00C640F4">
        <w:rPr>
          <w:sz w:val="20"/>
          <w:szCs w:val="20"/>
        </w:rPr>
        <w:fldChar w:fldCharType="end"/>
      </w:r>
      <w:r w:rsidRPr="00C640F4">
        <w:rPr>
          <w:sz w:val="20"/>
          <w:szCs w:val="20"/>
        </w:rPr>
        <w:t>. Therefore, the peptide may also attenuate eating behavior by modulating reward-related signaling. This notion has received support in experiments in humans</w:t>
      </w:r>
      <w:r w:rsidR="00075C5D" w:rsidRPr="00C640F4">
        <w:rPr>
          <w:sz w:val="20"/>
          <w:szCs w:val="20"/>
        </w:rPr>
        <w:t xml:space="preserve"> that are discussed in the following paragraph</w:t>
      </w:r>
      <w:r w:rsidRPr="00C640F4">
        <w:rPr>
          <w:sz w:val="20"/>
          <w:szCs w:val="20"/>
        </w:rPr>
        <w:t xml:space="preserve">.  </w:t>
      </w:r>
    </w:p>
    <w:p w:rsidR="00EF030A" w:rsidRPr="00C640F4" w:rsidRDefault="00EF030A" w:rsidP="00E4705C">
      <w:pPr>
        <w:spacing w:after="120" w:line="220" w:lineRule="exact"/>
        <w:ind w:firstLine="360"/>
        <w:jc w:val="both"/>
        <w:rPr>
          <w:b/>
          <w:sz w:val="20"/>
          <w:szCs w:val="20"/>
        </w:rPr>
      </w:pPr>
      <w:r w:rsidRPr="00C640F4">
        <w:rPr>
          <w:b/>
          <w:sz w:val="20"/>
          <w:szCs w:val="20"/>
        </w:rPr>
        <w:t>3.2. Studies in humans</w:t>
      </w:r>
    </w:p>
    <w:p w:rsidR="00CE7954" w:rsidRPr="00C640F4" w:rsidRDefault="00CE7954" w:rsidP="00CE7954">
      <w:pPr>
        <w:spacing w:after="120" w:line="220" w:lineRule="exact"/>
        <w:jc w:val="both"/>
        <w:rPr>
          <w:sz w:val="20"/>
          <w:szCs w:val="20"/>
        </w:rPr>
      </w:pPr>
      <w:r w:rsidRPr="00C640F4">
        <w:rPr>
          <w:sz w:val="20"/>
          <w:szCs w:val="20"/>
        </w:rPr>
        <w:t xml:space="preserve">The first study to address the impact of intranasal oxytocin on ingestive behavior showed that in normal-weight male subjects, the peptide decreases the consumption of palatable snacks (in this case chocolate cookies) in the aftermath of ad-libitum breakfast intake, i.e., in the postprandial period when eating can be assumed to be primarily reward-driven </w:t>
      </w:r>
      <w:r w:rsidR="0088332A" w:rsidRPr="00C640F4">
        <w:rPr>
          <w:sz w:val="20"/>
          <w:szCs w:val="20"/>
        </w:rPr>
        <w:fldChar w:fldCharType="begin">
          <w:fldData xml:space="preserve">PEVuZE5vdGU+PENpdGU+PEF1dGhvcj5PdHQ8L0F1dGhvcj48WWVhcj4yMDEzPC9ZZWFyPjxSZWNO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zQxOC0yNTwvcGFnZXM+PHZvbHVtZT42Mjwvdm9sdW1lPjxudW1i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PdHQ8L0F1dGhvcj48WWVhcj4yMDEzPC9ZZWFyPjxSZWNO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zQxOC0yNTwvcGFnZXM+PHZvbHVtZT42Mjwvdm9sdW1lPjxudW1i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4]</w:t>
      </w:r>
      <w:r w:rsidR="0088332A" w:rsidRPr="00C640F4">
        <w:rPr>
          <w:sz w:val="20"/>
          <w:szCs w:val="20"/>
        </w:rPr>
        <w:fldChar w:fldCharType="end"/>
      </w:r>
      <w:r w:rsidRPr="00C640F4">
        <w:rPr>
          <w:sz w:val="20"/>
          <w:szCs w:val="20"/>
        </w:rPr>
        <w:t>. Preceding breakfast intake in the fasted state was not altered, but endocrine stress axis activity was suppressed by oxytocin</w:t>
      </w:r>
      <w:r w:rsidR="00562BCA" w:rsidRPr="00C640F4">
        <w:rPr>
          <w:sz w:val="20"/>
          <w:szCs w:val="20"/>
        </w:rPr>
        <w:t xml:space="preserve"> </w:t>
      </w:r>
      <w:r w:rsidR="0088332A" w:rsidRPr="00C640F4">
        <w:rPr>
          <w:sz w:val="20"/>
          <w:szCs w:val="20"/>
        </w:rPr>
        <w:fldChar w:fldCharType="begin">
          <w:fldData xml:space="preserve">PEVuZE5vdGU+PENpdGU+PEF1dGhvcj5PdHQ8L0F1dGhvcj48WWVhcj4yMDEzPC9ZZWFyPjxSZWNO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zQxOC0yNTwvcGFnZXM+PHZvbHVtZT42Mjwvdm9sdW1lPjxudW1i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PdHQ8L0F1dGhvcj48WWVhcj4yMDEzPC9ZZWFyPjxSZWNO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zQxOC0yNTwvcGFnZXM+PHZvbHVtZT42Mjwvdm9sdW1lPjxudW1i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4]</w:t>
      </w:r>
      <w:r w:rsidR="0088332A" w:rsidRPr="00C640F4">
        <w:rPr>
          <w:sz w:val="20"/>
          <w:szCs w:val="20"/>
        </w:rPr>
        <w:fldChar w:fldCharType="end"/>
      </w:r>
      <w:r w:rsidRPr="00C640F4">
        <w:rPr>
          <w:sz w:val="20"/>
          <w:szCs w:val="20"/>
        </w:rPr>
        <w:t>, an effect in accordance with experiments in humans</w:t>
      </w:r>
      <w:r w:rsidR="00562BCA" w:rsidRPr="00C640F4">
        <w:rPr>
          <w:sz w:val="20"/>
          <w:szCs w:val="20"/>
        </w:rPr>
        <w:t xml:space="preserve"> </w:t>
      </w:r>
      <w:r w:rsidR="0088332A" w:rsidRPr="00C640F4">
        <w:rPr>
          <w:sz w:val="20"/>
          <w:szCs w:val="20"/>
        </w:rPr>
        <w:fldChar w:fldCharType="begin">
          <w:fldData xml:space="preserve">PEVuZE5vdGU+PENpdGU+PEF1dGhvcj5IZWlucmljaHM8L0F1dGhvcj48WWVhcj4yMDAzPC9ZZWFy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IZWlucmljaHM8L0F1dGhvcj48WWVhcj4yMDAzPC9ZZWFy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5]</w:t>
      </w:r>
      <w:r w:rsidR="0088332A" w:rsidRPr="00C640F4">
        <w:rPr>
          <w:sz w:val="20"/>
          <w:szCs w:val="20"/>
        </w:rPr>
        <w:fldChar w:fldCharType="end"/>
      </w:r>
      <w:r w:rsidRPr="00C640F4">
        <w:rPr>
          <w:sz w:val="20"/>
          <w:szCs w:val="20"/>
        </w:rPr>
        <w:t xml:space="preserve"> and animals</w:t>
      </w:r>
      <w:r w:rsidR="00F661F9" w:rsidRPr="00C640F4">
        <w:rPr>
          <w:sz w:val="20"/>
          <w:szCs w:val="20"/>
        </w:rPr>
        <w:t xml:space="preserve"> </w:t>
      </w:r>
      <w:r w:rsidR="0088332A" w:rsidRPr="00C640F4">
        <w:rPr>
          <w:sz w:val="20"/>
          <w:szCs w:val="20"/>
        </w:rPr>
        <w:fldChar w:fldCharType="begin">
          <w:fldData xml:space="preserve">PEVuZE5vdGU+PENpdGU+PEF1dGhvcj5Nb3J0b248L0F1dGhvcj48WWVhcj4yMDEyPC9ZZWFyPjxS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TM0LTQ0PC9wYWdlcz48dm9sdW1lPjMwMjwvdm9sdW1lPjxudW1iZXI+MTwvbnVtYmVyPjxl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TU2NTwvcGFnZXM+PHZvbHVtZT42PC92b2x1bWU+PG51bWJlcj45PC9udW1iZXI+PGVkaXRp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Nb3J0b248L0F1dGhvcj48WWVhcj4yMDEyPC9ZZWFyPjxS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TM0LTQ0PC9wYWdlcz48dm9sdW1lPjMwMjwvdm9sdW1lPjxudW1iZXI+MTwvbnVtYmVyPjxl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TU2NTwvcGFnZXM+PHZvbHVtZT42PC92b2x1bWU+PG51bWJlcj45PC9udW1iZXI+PGVkaXRp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37, 42]</w:t>
      </w:r>
      <w:r w:rsidR="0088332A" w:rsidRPr="00C640F4">
        <w:rPr>
          <w:sz w:val="20"/>
          <w:szCs w:val="20"/>
        </w:rPr>
        <w:fldChar w:fldCharType="end"/>
      </w:r>
      <w:r w:rsidRPr="00C640F4">
        <w:rPr>
          <w:sz w:val="20"/>
          <w:szCs w:val="20"/>
        </w:rPr>
        <w:t>. Signs of an oxytocin-induced enhancement in glucose tolerance in this study</w:t>
      </w:r>
      <w:r w:rsidR="00441B02" w:rsidRPr="00C640F4">
        <w:rPr>
          <w:sz w:val="20"/>
          <w:szCs w:val="20"/>
        </w:rPr>
        <w:t xml:space="preserve"> have </w:t>
      </w:r>
      <w:r w:rsidR="00441B02" w:rsidRPr="00C640F4">
        <w:rPr>
          <w:sz w:val="20"/>
          <w:szCs w:val="20"/>
        </w:rPr>
        <w:lastRenderedPageBreak/>
        <w:t xml:space="preserve">been confirmed in systematic investigations: oxytocin administered </w:t>
      </w:r>
      <w:proofErr w:type="spellStart"/>
      <w:r w:rsidR="00441B02" w:rsidRPr="00C640F4">
        <w:rPr>
          <w:sz w:val="20"/>
          <w:szCs w:val="20"/>
        </w:rPr>
        <w:t>intranasally</w:t>
      </w:r>
      <w:proofErr w:type="spellEnd"/>
      <w:r w:rsidR="00441B02" w:rsidRPr="00C640F4">
        <w:rPr>
          <w:sz w:val="20"/>
          <w:szCs w:val="20"/>
        </w:rPr>
        <w:t xml:space="preserve"> to fasted young men before a</w:t>
      </w:r>
      <w:r w:rsidRPr="00C640F4">
        <w:rPr>
          <w:sz w:val="20"/>
          <w:szCs w:val="20"/>
        </w:rPr>
        <w:t>n oral glucose tolerance test</w:t>
      </w:r>
      <w:r w:rsidR="00441B02" w:rsidRPr="00C640F4">
        <w:rPr>
          <w:sz w:val="20"/>
          <w:szCs w:val="20"/>
        </w:rPr>
        <w:t xml:space="preserve"> induced pronounced increases in beta-cell responsivity and glucose tolerance</w:t>
      </w:r>
      <w:r w:rsidR="00F661F9" w:rsidRPr="00C640F4">
        <w:rPr>
          <w:sz w:val="20"/>
          <w:szCs w:val="20"/>
        </w:rPr>
        <w:t xml:space="preserve"> </w:t>
      </w:r>
      <w:r w:rsidR="0088332A" w:rsidRPr="00C640F4">
        <w:rPr>
          <w:sz w:val="20"/>
          <w:szCs w:val="20"/>
        </w:rPr>
        <w:fldChar w:fldCharType="begin">
          <w:fldData xml:space="preserve">PEVuZE5vdGU+PENpdGU+PEF1dGhvcj5LbGVtZW50PC9BdXRob3I+PFllYXI+MjAxNzwvWWVhcj48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Y0LTI3MTwvcGFnZXM+PHZvbHVtZT42Njwvdm9sdW1lPjxudW1iZXI+MjwvbnVtYmVyPjxl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LbGVtZW50PC9BdXRob3I+PFllYXI+MjAxNzwvWWVhcj48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Y0LTI3MTwvcGFnZXM+PHZvbHVtZT42Njwvdm9sdW1lPjxudW1iZXI+MjwvbnVtYmVyPjxl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6]</w:t>
      </w:r>
      <w:r w:rsidR="0088332A" w:rsidRPr="00C640F4">
        <w:rPr>
          <w:sz w:val="20"/>
          <w:szCs w:val="20"/>
        </w:rPr>
        <w:fldChar w:fldCharType="end"/>
      </w:r>
      <w:r w:rsidRPr="00C640F4">
        <w:rPr>
          <w:sz w:val="20"/>
          <w:szCs w:val="20"/>
        </w:rPr>
        <w:t xml:space="preserve">. When the effect of oxytocin on food intake was compared between normal-weight and </w:t>
      </w:r>
      <w:proofErr w:type="gramStart"/>
      <w:r w:rsidRPr="00C640F4">
        <w:rPr>
          <w:sz w:val="20"/>
          <w:szCs w:val="20"/>
        </w:rPr>
        <w:t>obese men</w:t>
      </w:r>
      <w:r w:rsidR="00F661F9" w:rsidRPr="00C640F4">
        <w:rPr>
          <w:sz w:val="20"/>
          <w:szCs w:val="20"/>
        </w:rPr>
        <w:t xml:space="preserve"> </w:t>
      </w:r>
      <w:r w:rsidR="0088332A" w:rsidRPr="00C640F4">
        <w:rPr>
          <w:sz w:val="20"/>
          <w:szCs w:val="20"/>
        </w:rPr>
        <w:fldChar w:fldCharType="begin">
          <w:fldData xml:space="preserve">PEVuZE5vdGU+PENpdGU+PEF1dGhvcj5UaGllbmVsPC9BdXRob3I+PFllYXI+MjAxNjwvWWVhcj48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zA3LTE3MTQ8L3BhZ2VzPjx2b2x1bWU+NDA8L3ZvbHVtZT48
bnVtYmVyPjExPC9udW1iZXI+PGVkaXRpb24+MjAxNi8wOC8yNTwvZWRpdGlvbj48ZGF0ZXM+PHll
YXI+MjAxNjwveWVhcj48cHViLWRhdGVzPjxkYXRlPk5vdjwvZGF0ZT48L3B1Yi1kYXRlcz48L2Rh
dGVzPjxpc2JuPjAzMDctMDU2NTwvaXNibj48YWNjZXNzaW9uLW51bT4yNzU1MzcxMjwvYWNjZXNz
aW9uLW51bT48dXJscz48L3VybHM+PGN1c3RvbTI+UE1DNTExNjA2MzwvY3VzdG9tMj48ZWxlY3Ry
b25pYy1yZXNvdXJjZS1udW0+MTAuMTAzOC9pam8uMjAxNi4xNDk8L2VsZWN0cm9uaWMtcmVzb3Vy
Y2UtbnVtPjxyZW1vdGUtZGF0YWJhc2UtcHJvdmlkZXI+TkxNPC9yZW1vdGUtZGF0YWJhc2UtcHJv
dmlkZXI+PGxhbmd1YWdlPmVuZzwvbGFuZ3VhZ2U+PC9yZWNvcmQ+PC9DaXRlPjwvRW5kTm90ZT5=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UaGllbmVsPC9BdXRob3I+PFllYXI+MjAxNjwvWWVhcj48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zA3LTE3MTQ8L3BhZ2VzPjx2b2x1bWU+NDA8L3ZvbHVtZT48
bnVtYmVyPjExPC9udW1iZXI+PGVkaXRpb24+MjAxNi8wOC8yNTwvZWRpdGlvbj48ZGF0ZXM+PHll
YXI+MjAxNjwveWVhcj48cHViLWRhdGVzPjxkYXRlPk5vdjwvZGF0ZT48L3B1Yi1kYXRlcz48L2Rh
dGVzPjxpc2JuPjAzMDctMDU2NTwvaXNibj48YWNjZXNzaW9uLW51bT4yNzU1MzcxMjwvYWNjZXNz
aW9uLW51bT48dXJscz48L3VybHM+PGN1c3RvbTI+UE1DNTExNjA2MzwvY3VzdG9tMj48ZWxlY3Ry
b25pYy1yZXNvdXJjZS1udW0+MTAuMTAzOC9pam8uMjAxNi4xNDk8L2VsZWN0cm9uaWMtcmVzb3Vy
Y2UtbnVtPjxyZW1vdGUtZGF0YWJhc2UtcHJvdmlkZXI+TkxNPC9yZW1vdGUtZGF0YWJhc2UtcHJv
dmlkZXI+PGxhbmd1YWdlPmVuZzwvbGFuZ3VhZ2U+PC9yZWNvcmQ+PC9DaXRlPjwvRW5kTm90ZT5=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7]</w:t>
      </w:r>
      <w:r w:rsidR="0088332A" w:rsidRPr="00C640F4">
        <w:rPr>
          <w:sz w:val="20"/>
          <w:szCs w:val="20"/>
        </w:rPr>
        <w:fldChar w:fldCharType="end"/>
      </w:r>
      <w:r w:rsidRPr="00C640F4">
        <w:rPr>
          <w:sz w:val="20"/>
          <w:szCs w:val="20"/>
        </w:rPr>
        <w:t>, cookie intake was</w:t>
      </w:r>
      <w:proofErr w:type="gramEnd"/>
      <w:r w:rsidRPr="00C640F4">
        <w:rPr>
          <w:sz w:val="20"/>
          <w:szCs w:val="20"/>
        </w:rPr>
        <w:t xml:space="preserve"> likewise reduced in the obese participants. Of note, the obese men moreover reduced breakfast size after oxytocin administration, showing a </w:t>
      </w:r>
      <w:r w:rsidR="00EC4EB4" w:rsidRPr="00C640F4">
        <w:rPr>
          <w:sz w:val="20"/>
          <w:szCs w:val="20"/>
        </w:rPr>
        <w:t>decrease in</w:t>
      </w:r>
      <w:r w:rsidRPr="00C640F4">
        <w:rPr>
          <w:sz w:val="20"/>
          <w:szCs w:val="20"/>
        </w:rPr>
        <w:t xml:space="preserve"> hunger-driven calorie intake that was absent in normal-weight humans. Oxytocin-induced reductions in fasted-state breakfast consumption were found in obese, but also normal-weight subjects in related studies</w:t>
      </w:r>
      <w:r w:rsidR="0017330E" w:rsidRPr="00C640F4">
        <w:rPr>
          <w:sz w:val="20"/>
          <w:szCs w:val="20"/>
        </w:rPr>
        <w:t xml:space="preserve"> by the group of Elizabeth Lawson</w:t>
      </w:r>
      <w:r w:rsidRPr="00C640F4">
        <w:rPr>
          <w:sz w:val="20"/>
          <w:szCs w:val="20"/>
        </w:rPr>
        <w:t xml:space="preserve"> </w:t>
      </w:r>
      <w:r w:rsidR="0088332A" w:rsidRPr="00C640F4">
        <w:rPr>
          <w:sz w:val="20"/>
          <w:szCs w:val="20"/>
        </w:rPr>
        <w:fldChar w:fldCharType="begin">
          <w:fldData xml:space="preserve">PEVuZE5vdGU+PENpdGU+PEF1dGhvcj5MYXdzb248L0F1dGhvcj48WWVhcj4yMDE1PC9ZZWFyPjxS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MYXdzb248L0F1dGhvcj48WWVhcj4yMDE1PC9ZZWFyPjxS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58]</w:t>
      </w:r>
      <w:r w:rsidR="0088332A" w:rsidRPr="00C640F4">
        <w:rPr>
          <w:sz w:val="20"/>
          <w:szCs w:val="20"/>
        </w:rPr>
        <w:fldChar w:fldCharType="end"/>
      </w:r>
      <w:r w:rsidRPr="00C640F4">
        <w:rPr>
          <w:sz w:val="20"/>
          <w:szCs w:val="20"/>
        </w:rPr>
        <w:t>.</w:t>
      </w:r>
    </w:p>
    <w:p w:rsidR="00CE7954" w:rsidRPr="00C640F4" w:rsidRDefault="00CE7954" w:rsidP="00CE7954">
      <w:pPr>
        <w:spacing w:after="120" w:line="220" w:lineRule="exact"/>
        <w:jc w:val="both"/>
        <w:rPr>
          <w:sz w:val="20"/>
          <w:szCs w:val="20"/>
        </w:rPr>
      </w:pPr>
      <w:r w:rsidRPr="00C640F4">
        <w:rPr>
          <w:sz w:val="20"/>
          <w:szCs w:val="20"/>
        </w:rPr>
        <w:t>That obese animals and humans display intact (or even enhanced) sensitivity to the anorexigenic impact of oxytocin (e.g.,</w:t>
      </w:r>
      <w:r w:rsidR="00F661F9" w:rsidRPr="00C640F4">
        <w:rPr>
          <w:sz w:val="20"/>
          <w:szCs w:val="20"/>
        </w:rPr>
        <w:t xml:space="preserve"> </w:t>
      </w:r>
      <w:r w:rsidR="0088332A" w:rsidRPr="00C640F4">
        <w:rPr>
          <w:sz w:val="20"/>
          <w:szCs w:val="20"/>
        </w:rPr>
        <w:fldChar w:fldCharType="begin">
          <w:fldData xml:space="preserve">PEVuZE5vdGU+PENpdGU+PEF1dGhvcj5Nb3J0b248L0F1dGhvcj48WWVhcj4yMDEyPC9ZZWFyPjxS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MzQtNDQ8L3BhZ2VzPjx2b2x1bWU+MzAyPC92b2x1bWU+PG51bWJlcj4xPC9u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0MTg5LTIwMTwvcGFnZXM+PHZvbHVtZT4xNTU8L3ZvbHVtZT48bnVtYmVyPjExPC9udW1iZXI+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Nb3J0b248L0F1dGhvcj48WWVhcj4yMDEyPC9ZZWFyPjxS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MzQtNDQ8L3BhZ2VzPjx2b2x1bWU+MzAyPC92b2x1bWU+PG51bWJlcj4xPC9u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0MTg5LTIwMTwvcGFnZXM+PHZvbHVtZT4xNTU8L3ZvbHVtZT48bnVtYmVyPjExPC9udW1iZXI+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37, 38, 40, 57]</w:t>
      </w:r>
      <w:r w:rsidR="0088332A" w:rsidRPr="00C640F4">
        <w:rPr>
          <w:sz w:val="20"/>
          <w:szCs w:val="20"/>
        </w:rPr>
        <w:fldChar w:fldCharType="end"/>
      </w:r>
      <w:r w:rsidR="00EC4EB4" w:rsidRPr="00C640F4">
        <w:rPr>
          <w:sz w:val="20"/>
          <w:szCs w:val="20"/>
        </w:rPr>
        <w:t>)</w:t>
      </w:r>
      <w:r w:rsidR="002834F2" w:rsidRPr="00C640F4">
        <w:rPr>
          <w:sz w:val="20"/>
          <w:szCs w:val="20"/>
        </w:rPr>
        <w:t xml:space="preserve"> </w:t>
      </w:r>
      <w:r w:rsidRPr="00C640F4">
        <w:rPr>
          <w:sz w:val="20"/>
          <w:szCs w:val="20"/>
        </w:rPr>
        <w:t>may be due to relatively increased cholesterol levels in obesity boosting high-affinity binding of oxytocin to its receptor</w:t>
      </w:r>
      <w:r w:rsidR="00F661F9" w:rsidRPr="00C640F4">
        <w:rPr>
          <w:sz w:val="20"/>
          <w:szCs w:val="20"/>
        </w:rPr>
        <w:t xml:space="preserve"> </w:t>
      </w:r>
      <w:r w:rsidR="0088332A" w:rsidRPr="00C640F4">
        <w:rPr>
          <w:sz w:val="20"/>
          <w:szCs w:val="20"/>
        </w:rPr>
        <w:fldChar w:fldCharType="begin">
          <w:fldData xml:space="preserve">PEVuZE5vdGU+PENpdGU+PEF1dGhvcj5HaW1wbDwvQXV0aG9yPjxZZWFyPjIwMDE8L1llYXI+PFJl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1ODktOTY8L3BhZ2VzPjx2b2x1bWU+MTU0PC92b2x1bWU+PG51bWJlcj4yPC9udW1iZXI+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HaW1wbDwvQXV0aG9yPjxZZWFyPjIwMDE8L1llYXI+PFJl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1ODktOTY8L3BhZ2VzPjx2b2x1bWU+MTU0PC92b2x1bWU+PG51bWJlcj4yPC9udW1iZXI+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5, 59]</w:t>
      </w:r>
      <w:r w:rsidR="0088332A" w:rsidRPr="00C640F4">
        <w:rPr>
          <w:sz w:val="20"/>
          <w:szCs w:val="20"/>
        </w:rPr>
        <w:fldChar w:fldCharType="end"/>
      </w:r>
      <w:r w:rsidRPr="00C640F4">
        <w:rPr>
          <w:sz w:val="20"/>
          <w:szCs w:val="20"/>
        </w:rPr>
        <w:t xml:space="preserve">. The </w:t>
      </w:r>
      <w:r w:rsidR="00D0088A" w:rsidRPr="00C640F4">
        <w:rPr>
          <w:sz w:val="20"/>
          <w:szCs w:val="20"/>
        </w:rPr>
        <w:t xml:space="preserve">notion </w:t>
      </w:r>
      <w:r w:rsidRPr="00C640F4">
        <w:rPr>
          <w:sz w:val="20"/>
          <w:szCs w:val="20"/>
        </w:rPr>
        <w:t xml:space="preserve">that oxytocin signaling per se is altered in obesity is supported by links between the oxytocin receptor gene and body weight </w:t>
      </w:r>
      <w:r w:rsidR="0088332A" w:rsidRPr="00C640F4">
        <w:rPr>
          <w:sz w:val="20"/>
          <w:szCs w:val="20"/>
        </w:rPr>
        <w:fldChar w:fldCharType="begin">
          <w:fldData xml:space="preserve">PEVuZE5vdGU+PENpdGU+PEF1dGhvcj5CdXNoPC9BdXRob3I+PFllYXI+MjAxNzwvWWVhcj48UmVj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TEz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CdXNoPC9BdXRob3I+PFllYXI+MjAxNzwvWWVhcj48UmVj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TEz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60, 61]</w:t>
      </w:r>
      <w:r w:rsidR="0088332A" w:rsidRPr="00C640F4">
        <w:rPr>
          <w:sz w:val="20"/>
          <w:szCs w:val="20"/>
        </w:rPr>
        <w:fldChar w:fldCharType="end"/>
      </w:r>
      <w:r w:rsidR="005D5681" w:rsidRPr="00C640F4">
        <w:rPr>
          <w:sz w:val="20"/>
          <w:szCs w:val="20"/>
        </w:rPr>
        <w:t>. Circulating oxytocin concentrations have been found to be higher</w:t>
      </w:r>
      <w:r w:rsidR="00AA5E5E" w:rsidRPr="00C640F4">
        <w:rPr>
          <w:sz w:val="20"/>
          <w:szCs w:val="20"/>
        </w:rPr>
        <w:t xml:space="preserve"> </w:t>
      </w:r>
      <w:r w:rsidR="0088332A" w:rsidRPr="00C640F4">
        <w:rPr>
          <w:sz w:val="20"/>
          <w:szCs w:val="20"/>
        </w:rPr>
        <w:fldChar w:fldCharType="begin">
          <w:fldData xml:space="preserve">PEVuZE5vdGU+PENpdGU+PEF1dGhvcj5TdG9jazwvQXV0aG9yPjxZZWFyPjE5ODk8L1llYXI+PFJl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I4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TdG9jazwvQXV0aG9yPjxZZWFyPjE5ODk8L1llYXI+PFJl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I4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62, 63]</w:t>
      </w:r>
      <w:r w:rsidR="0088332A" w:rsidRPr="00C640F4">
        <w:rPr>
          <w:sz w:val="20"/>
          <w:szCs w:val="20"/>
        </w:rPr>
        <w:fldChar w:fldCharType="end"/>
      </w:r>
      <w:r w:rsidR="005D5681" w:rsidRPr="00C640F4">
        <w:rPr>
          <w:sz w:val="20"/>
          <w:szCs w:val="20"/>
        </w:rPr>
        <w:t>, unchanged</w:t>
      </w:r>
      <w:r w:rsidR="00AA5E5E" w:rsidRPr="00C640F4">
        <w:rPr>
          <w:sz w:val="20"/>
          <w:szCs w:val="20"/>
        </w:rPr>
        <w:t xml:space="preserve"> </w:t>
      </w:r>
      <w:r w:rsidR="0088332A" w:rsidRPr="00C640F4">
        <w:rPr>
          <w:sz w:val="20"/>
          <w:szCs w:val="20"/>
        </w:rPr>
        <w:fldChar w:fldCharType="begin">
          <w:fldData xml:space="preserve">PEVuZE5vdGU+PENpdGU+PEF1dGhvcj5Db2lybzwvQXV0aG9yPjxZZWFyPjE5ODg8L1llYXI+PFJl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=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Db2lybzwvQXV0aG9yPjxZZWFyPjE5ODg8L1llYXI+PFJl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=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64]</w:t>
      </w:r>
      <w:r w:rsidR="0088332A" w:rsidRPr="00C640F4">
        <w:rPr>
          <w:sz w:val="20"/>
          <w:szCs w:val="20"/>
        </w:rPr>
        <w:fldChar w:fldCharType="end"/>
      </w:r>
      <w:r w:rsidR="005D5681" w:rsidRPr="00C640F4">
        <w:rPr>
          <w:sz w:val="20"/>
          <w:szCs w:val="20"/>
        </w:rPr>
        <w:t xml:space="preserve"> or decreased </w:t>
      </w:r>
      <w:r w:rsidR="0088332A" w:rsidRPr="00C640F4">
        <w:rPr>
          <w:sz w:val="20"/>
          <w:szCs w:val="20"/>
        </w:rPr>
        <w:fldChar w:fldCharType="begin">
          <w:fldData xml:space="preserve">PEVuZE5vdGU+PENpdGU+PEF1dGhvcj5RaWFuPC9BdXRob3I+PFllYXI+MjAxNDwvWWVhcj48UmVj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0NjgzLTk8L3BhZ2VzPjx2b2x1bWU+OTk8L3ZvbHVtZT48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RaWFuPC9BdXRob3I+PFllYXI+MjAxNDwvWWVhcj48UmVj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0NjgzLTk8L3BhZ2VzPjx2b2x1bWU+OTk8L3ZvbHVtZT48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65]</w:t>
      </w:r>
      <w:r w:rsidR="0088332A" w:rsidRPr="00C640F4">
        <w:rPr>
          <w:sz w:val="20"/>
          <w:szCs w:val="20"/>
        </w:rPr>
        <w:fldChar w:fldCharType="end"/>
      </w:r>
      <w:r w:rsidR="005D5681" w:rsidRPr="00C640F4">
        <w:rPr>
          <w:sz w:val="20"/>
          <w:szCs w:val="20"/>
        </w:rPr>
        <w:t xml:space="preserve"> in obese compared to normal-weight </w:t>
      </w:r>
      <w:r w:rsidR="000E5E2C" w:rsidRPr="00C640F4">
        <w:rPr>
          <w:sz w:val="20"/>
          <w:szCs w:val="20"/>
        </w:rPr>
        <w:t>subjects</w:t>
      </w:r>
      <w:r w:rsidR="005D5681" w:rsidRPr="00C640F4">
        <w:rPr>
          <w:sz w:val="20"/>
          <w:szCs w:val="20"/>
        </w:rPr>
        <w:t xml:space="preserve">. Since </w:t>
      </w:r>
      <w:r w:rsidR="009859D4" w:rsidRPr="00C640F4">
        <w:rPr>
          <w:sz w:val="20"/>
          <w:szCs w:val="20"/>
        </w:rPr>
        <w:t>parameters such as</w:t>
      </w:r>
      <w:r w:rsidRPr="00C640F4">
        <w:rPr>
          <w:sz w:val="20"/>
          <w:szCs w:val="20"/>
        </w:rPr>
        <w:t xml:space="preserve"> </w:t>
      </w:r>
      <w:r w:rsidR="00130F1F" w:rsidRPr="00C640F4">
        <w:rPr>
          <w:sz w:val="20"/>
          <w:szCs w:val="20"/>
        </w:rPr>
        <w:t xml:space="preserve">sex, </w:t>
      </w:r>
      <w:r w:rsidR="005D5681" w:rsidRPr="00C640F4">
        <w:rPr>
          <w:sz w:val="20"/>
          <w:szCs w:val="20"/>
        </w:rPr>
        <w:t xml:space="preserve">age, </w:t>
      </w:r>
      <w:proofErr w:type="gramStart"/>
      <w:r w:rsidR="005D5681" w:rsidRPr="00C640F4">
        <w:rPr>
          <w:sz w:val="20"/>
          <w:szCs w:val="20"/>
        </w:rPr>
        <w:t>BMI</w:t>
      </w:r>
      <w:proofErr w:type="gramEnd"/>
      <w:r w:rsidR="00130F1F" w:rsidRPr="00C640F4">
        <w:rPr>
          <w:sz w:val="20"/>
          <w:szCs w:val="20"/>
        </w:rPr>
        <w:t xml:space="preserve"> and</w:t>
      </w:r>
      <w:r w:rsidR="005D5681" w:rsidRPr="00C640F4">
        <w:rPr>
          <w:sz w:val="20"/>
          <w:szCs w:val="20"/>
        </w:rPr>
        <w:t xml:space="preserve"> </w:t>
      </w:r>
      <w:r w:rsidR="00130F1F" w:rsidRPr="00C640F4">
        <w:rPr>
          <w:sz w:val="20"/>
          <w:szCs w:val="20"/>
        </w:rPr>
        <w:t>blood glucose</w:t>
      </w:r>
      <w:r w:rsidR="005D5681" w:rsidRPr="00C640F4">
        <w:rPr>
          <w:sz w:val="20"/>
          <w:szCs w:val="20"/>
        </w:rPr>
        <w:t xml:space="preserve"> status of the subjects</w:t>
      </w:r>
      <w:r w:rsidR="009859D4" w:rsidRPr="00C640F4">
        <w:rPr>
          <w:sz w:val="20"/>
          <w:szCs w:val="20"/>
        </w:rPr>
        <w:t xml:space="preserve"> vary across these studies, it seems </w:t>
      </w:r>
      <w:r w:rsidR="000E5E2C" w:rsidRPr="00C640F4">
        <w:rPr>
          <w:sz w:val="20"/>
          <w:szCs w:val="20"/>
        </w:rPr>
        <w:t xml:space="preserve">that work in larger samples will be necessary to come to </w:t>
      </w:r>
      <w:r w:rsidR="00523FC5" w:rsidRPr="00C640F4">
        <w:rPr>
          <w:sz w:val="20"/>
          <w:szCs w:val="20"/>
        </w:rPr>
        <w:t xml:space="preserve">more </w:t>
      </w:r>
      <w:r w:rsidR="000E5E2C" w:rsidRPr="00C640F4">
        <w:rPr>
          <w:sz w:val="20"/>
          <w:szCs w:val="20"/>
        </w:rPr>
        <w:t>definite conclusions</w:t>
      </w:r>
      <w:r w:rsidRPr="00C640F4">
        <w:rPr>
          <w:sz w:val="20"/>
          <w:szCs w:val="20"/>
        </w:rPr>
        <w:t xml:space="preserve">. Patients suffering from </w:t>
      </w:r>
      <w:proofErr w:type="spellStart"/>
      <w:r w:rsidRPr="00C640F4">
        <w:rPr>
          <w:sz w:val="20"/>
          <w:szCs w:val="20"/>
        </w:rPr>
        <w:t>Prader</w:t>
      </w:r>
      <w:proofErr w:type="spellEnd"/>
      <w:r w:rsidRPr="00C640F4">
        <w:rPr>
          <w:sz w:val="20"/>
          <w:szCs w:val="20"/>
        </w:rPr>
        <w:t>-Willi syndrome</w:t>
      </w:r>
      <w:r w:rsidR="00D74B74" w:rsidRPr="00C640F4">
        <w:rPr>
          <w:sz w:val="20"/>
          <w:szCs w:val="20"/>
        </w:rPr>
        <w:t>, which</w:t>
      </w:r>
      <w:r w:rsidRPr="00C640F4">
        <w:rPr>
          <w:sz w:val="20"/>
          <w:szCs w:val="20"/>
        </w:rPr>
        <w:t xml:space="preserve"> is hallmarked by </w:t>
      </w:r>
      <w:proofErr w:type="spellStart"/>
      <w:r w:rsidRPr="00C640F4">
        <w:rPr>
          <w:sz w:val="20"/>
          <w:szCs w:val="20"/>
        </w:rPr>
        <w:t>hyperphagic</w:t>
      </w:r>
      <w:proofErr w:type="spellEnd"/>
      <w:r w:rsidRPr="00C640F4">
        <w:rPr>
          <w:sz w:val="20"/>
          <w:szCs w:val="20"/>
        </w:rPr>
        <w:t xml:space="preserve"> obesity as a consequence of persistent food craving, display a 40% reduction in the number and size of oxytocin neurons</w:t>
      </w:r>
      <w:r w:rsidR="00156670" w:rsidRPr="00C640F4">
        <w:rPr>
          <w:sz w:val="20"/>
          <w:szCs w:val="20"/>
        </w:rPr>
        <w:t xml:space="preserve"> </w:t>
      </w:r>
      <w:r w:rsidR="0088332A" w:rsidRPr="00C640F4">
        <w:rPr>
          <w:sz w:val="20"/>
          <w:szCs w:val="20"/>
        </w:rPr>
        <w:fldChar w:fldCharType="begin"/>
      </w:r>
      <w:r w:rsidR="00EB5BC0" w:rsidRPr="00C640F4">
        <w:rPr>
          <w:sz w:val="20"/>
          <w:szCs w:val="20"/>
        </w:rPr>
        <w:instrText xml:space="preserve"> ADDIN EN.CITE &lt;EndNote&gt;&lt;Cite&gt;&lt;Author&gt;Swaab&lt;/Author&gt;&lt;Year&gt;1995&lt;/Year&gt;&lt;RecNum&gt;49&lt;/RecNum&gt;&lt;DisplayText&gt;[66]&lt;/DisplayText&gt;&lt;record&gt;&lt;rec-number&gt;49&lt;/rec-number&gt;&lt;foreign-keys&gt;&lt;key app="EN" db-id="2ez20e9x59xzxhedtaqpp29yx005vtevsdvp" timestamp="1497391538"&gt;49&lt;/key&gt;&lt;/foreign-keys&gt;&lt;ref-type name="Journal Article"&gt;17&lt;/ref-type&gt;&lt;contributors&gt;&lt;authors&gt;&lt;author&gt;Swaab, D. F.&lt;/author&gt;&lt;author&gt;Purba, J. S.&lt;/author&gt;&lt;author&gt;Hofman, M. A.&lt;/author&gt;&lt;/authors&gt;&lt;/contributors&gt;&lt;auth-address&gt;Graduate School Neurosciences Amsterdam, Netherlands Institute for Brain Research.&lt;/auth-address&gt;&lt;titles&gt;&lt;title&gt;Alterations in the hypothalamic paraventricular nucleus and its oxytocin neurons (putative satiety cells) in Prader-Willi syndrome: a study of five case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573-9&lt;/pages&gt;&lt;volume&gt;80&lt;/volume&gt;&lt;number&gt;2&lt;/number&gt;&lt;edition&gt;1995/02/01&lt;/edition&gt;&lt;keywords&gt;&lt;keyword&gt;Adult&lt;/keyword&gt;&lt;keyword&gt;Female&lt;/keyword&gt;&lt;keyword&gt;Humans&lt;/keyword&gt;&lt;keyword&gt;Immunohistochemistry&lt;/keyword&gt;&lt;keyword&gt;Infant&lt;/keyword&gt;&lt;keyword&gt;Male&lt;/keyword&gt;&lt;keyword&gt;Middle Aged&lt;/keyword&gt;&lt;keyword&gt;Neurons/*pathology&lt;/keyword&gt;&lt;keyword&gt;Oxytocin/*metabolism&lt;/keyword&gt;&lt;keyword&gt;Paraventricular Hypothalamic Nucleus/*metabolism/*pathology&lt;/keyword&gt;&lt;keyword&gt;Prader-Willi Syndrome/*metabolism/*pathology&lt;/keyword&gt;&lt;/keywords&gt;&lt;dates&gt;&lt;year&gt;1995&lt;/year&gt;&lt;pub-dates&gt;&lt;date&gt;Feb&lt;/date&gt;&lt;/pub-dates&gt;&lt;/dates&gt;&lt;isbn&gt;0021-972X (Print)&amp;#xD;0021-972x&lt;/isbn&gt;&lt;accession-num&gt;7852523&lt;/accession-num&gt;&lt;urls&gt;&lt;/urls&gt;&lt;electronic-resource-num&gt;10.1210/jcem.80.2.7852523&lt;/electronic-resource-num&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66]</w:t>
      </w:r>
      <w:r w:rsidR="0088332A" w:rsidRPr="00C640F4">
        <w:rPr>
          <w:sz w:val="20"/>
          <w:szCs w:val="20"/>
        </w:rPr>
        <w:fldChar w:fldCharType="end"/>
      </w:r>
      <w:r w:rsidRPr="00C640F4">
        <w:rPr>
          <w:sz w:val="20"/>
          <w:szCs w:val="20"/>
        </w:rPr>
        <w:t>. While eight-week intranasal oxytocin administration to such patients did not lower body weight or improve psychosocial function</w:t>
      </w:r>
      <w:r w:rsidR="00156670" w:rsidRPr="00C640F4">
        <w:rPr>
          <w:sz w:val="20"/>
          <w:szCs w:val="20"/>
        </w:rPr>
        <w:t xml:space="preserve"> </w:t>
      </w:r>
      <w:r w:rsidR="0088332A" w:rsidRPr="00C640F4">
        <w:rPr>
          <w:sz w:val="20"/>
          <w:szCs w:val="20"/>
        </w:rPr>
        <w:fldChar w:fldCharType="begin">
          <w:fldData xml:space="preserve">PEVuZE5vdGU+PENpdGU+PEF1dGhvcj5FaW5mZWxkPC9BdXRob3I+PFllYXI+MjAxNDwvWWVhcj48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FaW5mZWxkPC9BdXRob3I+PFllYXI+MjAxNDwvWWVhcj48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67]</w:t>
      </w:r>
      <w:r w:rsidR="0088332A" w:rsidRPr="00C640F4">
        <w:rPr>
          <w:sz w:val="20"/>
          <w:szCs w:val="20"/>
        </w:rPr>
        <w:fldChar w:fldCharType="end"/>
      </w:r>
      <w:r w:rsidRPr="00C640F4">
        <w:rPr>
          <w:sz w:val="20"/>
          <w:szCs w:val="20"/>
        </w:rPr>
        <w:t>, young children with the syndrome displayed enhanced social and food-related behavior after a four-week oxytocin intervention</w:t>
      </w:r>
      <w:r w:rsidR="00156670" w:rsidRPr="00C640F4">
        <w:rPr>
          <w:sz w:val="20"/>
          <w:szCs w:val="20"/>
        </w:rPr>
        <w:t xml:space="preserve"> </w:t>
      </w:r>
      <w:r w:rsidR="0088332A" w:rsidRPr="00C640F4">
        <w:rPr>
          <w:sz w:val="20"/>
          <w:szCs w:val="20"/>
        </w:rPr>
        <w:fldChar w:fldCharType="begin"/>
      </w:r>
      <w:r w:rsidR="00EB5BC0" w:rsidRPr="00C640F4">
        <w:rPr>
          <w:sz w:val="20"/>
          <w:szCs w:val="20"/>
        </w:rPr>
        <w:instrText xml:space="preserve"> ADDIN EN.CITE &lt;EndNote&gt;&lt;Cite&gt;&lt;Author&gt;Kuppens&lt;/Author&gt;&lt;Year&gt;2016&lt;/Year&gt;&lt;RecNum&gt;47&lt;/RecNum&gt;&lt;DisplayText&gt;[68]&lt;/DisplayText&gt;&lt;record&gt;&lt;rec-number&gt;47&lt;/rec-number&gt;&lt;foreign-keys&gt;&lt;key app="EN" db-id="2ez20e9x59xzxhedtaqpp29yx005vtevsdvp" timestamp="1497391520"&gt;47&lt;/key&gt;&lt;/foreign-keys&gt;&lt;ref-type name="Journal Article"&gt;17&lt;/ref-type&gt;&lt;contributors&gt;&lt;authors&gt;&lt;author&gt;Kuppens, R. J.&lt;/author&gt;&lt;author&gt;Donze, S. H.&lt;/author&gt;&lt;author&gt;Hokken-Koelega, A. C.&lt;/author&gt;&lt;/authors&gt;&lt;/contributors&gt;&lt;auth-address&gt;Dutch Growth Research Foundation, Rotterdam, The Netherlands.&amp;#xD;Erasmus University Medical Center-Sophia Children&amp;apos;s Hospital, Subdivision of Endocrinology, Department of Pediatrics, Rotterdam, The Netherlands.&lt;/auth-address&gt;&lt;titles&gt;&lt;title&gt;Promising effects of oxytocin on social and food-related behaviour in young children with Prader-Willi syndrome: a randomized, double-blind, controlled crossover trial&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979-987&lt;/pages&gt;&lt;volume&gt;85&lt;/volume&gt;&lt;number&gt;6&lt;/number&gt;&lt;edition&gt;2016/08/04&lt;/edition&gt;&lt;dates&gt;&lt;year&gt;2016&lt;/year&gt;&lt;pub-dates&gt;&lt;date&gt;Dec&lt;/date&gt;&lt;/pub-dates&gt;&lt;/dates&gt;&lt;isbn&gt;0300-0664&lt;/isbn&gt;&lt;accession-num&gt;27486141&lt;/accession-num&gt;&lt;urls&gt;&lt;/urls&gt;&lt;electronic-resource-num&gt;10.1111/cen.13169&lt;/electronic-resource-num&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68]</w:t>
      </w:r>
      <w:r w:rsidR="0088332A" w:rsidRPr="00C640F4">
        <w:rPr>
          <w:sz w:val="20"/>
          <w:szCs w:val="20"/>
        </w:rPr>
        <w:fldChar w:fldCharType="end"/>
      </w:r>
      <w:r w:rsidRPr="00C640F4">
        <w:rPr>
          <w:sz w:val="20"/>
          <w:szCs w:val="20"/>
        </w:rPr>
        <w:t>.</w:t>
      </w:r>
      <w:r w:rsidR="00710F3F" w:rsidRPr="00C640F4">
        <w:rPr>
          <w:sz w:val="20"/>
          <w:szCs w:val="20"/>
        </w:rPr>
        <w:t xml:space="preserve"> The reported basic and</w:t>
      </w:r>
      <w:r w:rsidR="002D5540" w:rsidRPr="00C640F4">
        <w:rPr>
          <w:sz w:val="20"/>
          <w:szCs w:val="20"/>
        </w:rPr>
        <w:br/>
      </w:r>
      <w:r w:rsidR="00710F3F" w:rsidRPr="00C640F4">
        <w:rPr>
          <w:sz w:val="20"/>
          <w:szCs w:val="20"/>
        </w:rPr>
        <w:t>(pre-)clinical results, although limited in number, have sparked some interest in the role of oxytocin as an anorexigenic factor in healthy humans and, in particular, in patients suffering from disturbed eating behavior.</w:t>
      </w:r>
    </w:p>
    <w:p w:rsidR="0002384A" w:rsidRPr="00C640F4" w:rsidRDefault="0002384A" w:rsidP="00CE7954">
      <w:pPr>
        <w:spacing w:after="120" w:line="220" w:lineRule="exact"/>
        <w:jc w:val="both"/>
        <w:rPr>
          <w:sz w:val="20"/>
          <w:szCs w:val="20"/>
        </w:rPr>
      </w:pPr>
    </w:p>
    <w:p w:rsidR="00594F18" w:rsidRPr="00C640F4" w:rsidRDefault="00594F18" w:rsidP="00594F18">
      <w:pPr>
        <w:pStyle w:val="06-Heading-1"/>
        <w:numPr>
          <w:ilvl w:val="0"/>
          <w:numId w:val="12"/>
        </w:numPr>
        <w:rPr>
          <w:bCs/>
        </w:rPr>
      </w:pPr>
      <w:r w:rsidRPr="00C640F4">
        <w:rPr>
          <w:bCs/>
        </w:rPr>
        <w:t>why study oxytocin function in eating disorders?</w:t>
      </w:r>
    </w:p>
    <w:p w:rsidR="006C6B4F" w:rsidRPr="00C640F4" w:rsidRDefault="0067002B" w:rsidP="00EC4EB4">
      <w:pPr>
        <w:pStyle w:val="05-ArticleText"/>
        <w:tabs>
          <w:tab w:val="clear" w:pos="284"/>
          <w:tab w:val="left" w:pos="0"/>
        </w:tabs>
      </w:pPr>
      <w:r w:rsidRPr="00C640F4">
        <w:t xml:space="preserve">Taking a closer look at typical symptoms of eating disorders, assumptions of current explanatory models and the </w:t>
      </w:r>
      <w:r w:rsidR="00BA0048" w:rsidRPr="00C640F4">
        <w:t>many psychophysiological</w:t>
      </w:r>
      <w:r w:rsidRPr="00C640F4">
        <w:t xml:space="preserve"> </w:t>
      </w:r>
      <w:r w:rsidR="00BA0048" w:rsidRPr="00C640F4">
        <w:t>aspects</w:t>
      </w:r>
      <w:r w:rsidRPr="00C640F4">
        <w:t xml:space="preserve"> of oxytocin </w:t>
      </w:r>
      <w:r w:rsidR="00BA0048" w:rsidRPr="00C640F4">
        <w:t>as shortly outlined above</w:t>
      </w:r>
      <w:r w:rsidRPr="00C640F4">
        <w:t>, d</w:t>
      </w:r>
      <w:r w:rsidR="006C6B4F" w:rsidRPr="00C640F4">
        <w:t xml:space="preserve">ifferent potential pathways </w:t>
      </w:r>
      <w:r w:rsidRPr="00C640F4">
        <w:t xml:space="preserve">emerge by </w:t>
      </w:r>
      <w:r w:rsidR="006C6B4F" w:rsidRPr="00C640F4">
        <w:t xml:space="preserve">which oxytocin might contribute to </w:t>
      </w:r>
      <w:r w:rsidR="00BA0048" w:rsidRPr="00C640F4">
        <w:t xml:space="preserve">the </w:t>
      </w:r>
      <w:r w:rsidR="006C6B4F" w:rsidRPr="00C640F4">
        <w:t xml:space="preserve">etiology and maintenance </w:t>
      </w:r>
      <w:r w:rsidR="00A05BED" w:rsidRPr="00C640F4">
        <w:t xml:space="preserve">of </w:t>
      </w:r>
      <w:r w:rsidRPr="00C640F4">
        <w:t xml:space="preserve">eating disorders. </w:t>
      </w:r>
      <w:r w:rsidR="00FA0698" w:rsidRPr="00C640F4">
        <w:t>While there are certainly more areas that might be of relevance in this regard, here w</w:t>
      </w:r>
      <w:r w:rsidRPr="00C640F4">
        <w:t xml:space="preserve">e focus on </w:t>
      </w:r>
      <w:r w:rsidR="00CA475D" w:rsidRPr="00C640F4">
        <w:t>two</w:t>
      </w:r>
      <w:r w:rsidRPr="00C640F4">
        <w:t xml:space="preserve"> major </w:t>
      </w:r>
      <w:r w:rsidR="00FA0698" w:rsidRPr="00C640F4">
        <w:t>aspects</w:t>
      </w:r>
      <w:r w:rsidRPr="00C640F4">
        <w:t xml:space="preserve">, </w:t>
      </w:r>
      <w:r w:rsidR="00FA0698" w:rsidRPr="00C640F4">
        <w:t xml:space="preserve">i.e., </w:t>
      </w:r>
      <w:r w:rsidRPr="00C640F4">
        <w:t>processes associated with (a) attachment</w:t>
      </w:r>
      <w:r w:rsidR="00CA475D" w:rsidRPr="00C640F4">
        <w:t xml:space="preserve"> and </w:t>
      </w:r>
      <w:r w:rsidRPr="00C640F4">
        <w:t>(b) social cognition</w:t>
      </w:r>
      <w:r w:rsidR="00CA475D" w:rsidRPr="00C640F4">
        <w:t>.</w:t>
      </w:r>
      <w:r w:rsidRPr="00C640F4">
        <w:t xml:space="preserve"> Importantly, these pathways </w:t>
      </w:r>
      <w:r w:rsidR="00172C97" w:rsidRPr="00C640F4">
        <w:t xml:space="preserve">may be mutually intertwined </w:t>
      </w:r>
      <w:r w:rsidRPr="00C640F4">
        <w:t xml:space="preserve">and </w:t>
      </w:r>
      <w:r w:rsidR="00172C97" w:rsidRPr="00C640F4">
        <w:t>might interact with each other</w:t>
      </w:r>
      <w:r w:rsidRPr="00C640F4">
        <w:t>.</w:t>
      </w:r>
    </w:p>
    <w:p w:rsidR="009C1BA0" w:rsidRPr="00C640F4" w:rsidRDefault="00CE7954" w:rsidP="0002384A">
      <w:pPr>
        <w:pStyle w:val="07-Heading-2"/>
        <w:ind w:left="709" w:hanging="349"/>
      </w:pPr>
      <w:r w:rsidRPr="00C640F4">
        <w:t>4</w:t>
      </w:r>
      <w:r w:rsidR="009C1BA0" w:rsidRPr="00C640F4">
        <w:t xml:space="preserve">.1. </w:t>
      </w:r>
      <w:r w:rsidR="009C1BA0" w:rsidRPr="00C640F4">
        <w:tab/>
        <w:t>Attachment behavior and mother-infant interactions</w:t>
      </w:r>
    </w:p>
    <w:p w:rsidR="00172C97" w:rsidRPr="00C640F4" w:rsidRDefault="009C1BA0" w:rsidP="002664DE">
      <w:pPr>
        <w:pStyle w:val="05-ArticleText"/>
        <w:tabs>
          <w:tab w:val="clear" w:pos="284"/>
          <w:tab w:val="left" w:pos="0"/>
        </w:tabs>
      </w:pPr>
      <w:r w:rsidRPr="00C640F4">
        <w:t>I</w:t>
      </w:r>
      <w:r w:rsidR="003217ED" w:rsidRPr="00C640F4">
        <w:t xml:space="preserve">nsecure attachment and adverse attachment experiences have been discussed as risk factors for the development of eating disorders. </w:t>
      </w:r>
      <w:r w:rsidR="00DD3EDB" w:rsidRPr="00C640F4">
        <w:t>Two</w:t>
      </w:r>
      <w:r w:rsidR="003217ED" w:rsidRPr="00C640F4">
        <w:t xml:space="preserve"> recent review</w:t>
      </w:r>
      <w:r w:rsidR="00DD3EDB" w:rsidRPr="00C640F4">
        <w:t xml:space="preserve">s support this hypothesis </w:t>
      </w:r>
      <w:r w:rsidR="00DD3EDB" w:rsidRPr="00C640F4">
        <w:lastRenderedPageBreak/>
        <w:t>by showing higher levels of attachment insecurity in individuals with eating disorders and eating disorder pathology in adulthood</w:t>
      </w:r>
      <w:r w:rsidR="007D3C2F" w:rsidRPr="00C640F4">
        <w:t xml:space="preserve"> </w:t>
      </w:r>
      <w:r w:rsidR="0088332A" w:rsidRPr="00C640F4">
        <w:fldChar w:fldCharType="begin"/>
      </w:r>
      <w:r w:rsidR="00EB5BC0" w:rsidRPr="00C640F4">
        <w:instrText xml:space="preserve"> ADDIN EN.CITE &lt;EndNote&gt;&lt;Cite&gt;&lt;Author&gt;Tasca&lt;/Author&gt;&lt;Year&gt;2014&lt;/Year&gt;&lt;RecNum&gt;77&lt;/RecNum&gt;&lt;DisplayText&gt;[69]&lt;/DisplayText&gt;&lt;record&gt;&lt;rec-number&gt;77&lt;/rec-number&gt;&lt;foreign-keys&gt;&lt;key app="EN" db-id="2ez20e9x59xzxhedtaqpp29yx005vtevsdvp" timestamp="1497392932"&gt;77&lt;/key&gt;&lt;/foreign-keys&gt;&lt;ref-type name="Journal Article"&gt;17&lt;/ref-type&gt;&lt;contributors&gt;&lt;authors&gt;&lt;author&gt;Tasca, G. A.&lt;/author&gt;&lt;author&gt;Balfour, L.&lt;/author&gt;&lt;/authors&gt;&lt;/contributors&gt;&lt;auth-address&gt;The Ottawa Hospital, University of Ottawa, Ottawa, Ontario, Canada.&lt;/auth-address&gt;&lt;titles&gt;&lt;title&gt;Attachment and eating disorders: a review of current research&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710-7&lt;/pages&gt;&lt;volume&gt;47&lt;/volume&gt;&lt;number&gt;7&lt;/number&gt;&lt;edition&gt;2014/05/28&lt;/edition&gt;&lt;keywords&gt;&lt;keyword&gt;Adult&lt;/keyword&gt;&lt;keyword&gt;Anxiety Disorders/*psychology&lt;/keyword&gt;&lt;keyword&gt;Feeding and Eating Disorders/*psychology/therapy&lt;/keyword&gt;&lt;keyword&gt;Humans&lt;/keyword&gt;&lt;keyword&gt;Psychotherapy&lt;/keyword&gt;&lt;keyword&gt;Reactive Attachment Disorder/*psychology&lt;/keyword&gt;&lt;keyword&gt;Risk Factors&lt;/keyword&gt;&lt;keyword&gt;Treatment Outcome&lt;/keyword&gt;&lt;keyword&gt;anorexia nervosa&lt;/keyword&gt;&lt;keyword&gt;attachment&lt;/keyword&gt;&lt;keyword&gt;binge eating disorder&lt;/keyword&gt;&lt;keyword&gt;bulimia nervosa&lt;/keyword&gt;&lt;keyword&gt;eating disorders&lt;/keyword&gt;&lt;/keywords&gt;&lt;dates&gt;&lt;year&gt;2014&lt;/year&gt;&lt;pub-dates&gt;&lt;date&gt;Nov&lt;/date&gt;&lt;/pub-dates&gt;&lt;/dates&gt;&lt;isbn&gt;0276-3478&lt;/isbn&gt;&lt;accession-num&gt;24862477&lt;/accession-num&gt;&lt;urls&gt;&lt;/urls&gt;&lt;electronic-resource-num&gt;10.1002/eat.22302&lt;/electronic-resource-num&gt;&lt;remote-database-provider&gt;NLM&lt;/remote-database-provider&gt;&lt;language&gt;eng&lt;/language&gt;&lt;/record&gt;&lt;/Cite&gt;&lt;/EndNote&gt;</w:instrText>
      </w:r>
      <w:r w:rsidR="0088332A" w:rsidRPr="00C640F4">
        <w:fldChar w:fldCharType="separate"/>
      </w:r>
      <w:r w:rsidR="00EB5BC0" w:rsidRPr="00C640F4">
        <w:rPr>
          <w:noProof/>
        </w:rPr>
        <w:t>[69]</w:t>
      </w:r>
      <w:r w:rsidR="0088332A" w:rsidRPr="00C640F4">
        <w:fldChar w:fldCharType="end"/>
      </w:r>
      <w:r w:rsidR="00DD3EDB" w:rsidRPr="00C640F4">
        <w:t xml:space="preserve"> as well as in childhood and adolescence</w:t>
      </w:r>
      <w:r w:rsidR="007D3C2F" w:rsidRPr="00C640F4">
        <w:t xml:space="preserve"> </w:t>
      </w:r>
      <w:r w:rsidR="0088332A" w:rsidRPr="00C640F4">
        <w:fldChar w:fldCharType="begin">
          <w:fldData xml:space="preserve">PEVuZE5vdGU+PENpdGU+PEF1dGhvcj5KZXdlbGw8L0F1dGhvcj48WWVhcj4yMDE2PC9ZZWFyPjxS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</w:fldData>
        </w:fldChar>
      </w:r>
      <w:r w:rsidR="00EB5BC0" w:rsidRPr="00C640F4">
        <w:instrText xml:space="preserve"> ADDIN EN.CITE </w:instrText>
      </w:r>
      <w:r w:rsidR="0088332A" w:rsidRPr="00C640F4">
        <w:fldChar w:fldCharType="begin">
          <w:fldData xml:space="preserve">PEVuZE5vdGU+PENpdGU+PEF1dGhvcj5KZXdlbGw8L0F1dGhvcj48WWVhcj4yMDE2PC9ZZWFyPjxS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70]</w:t>
      </w:r>
      <w:r w:rsidR="0088332A" w:rsidRPr="00C640F4">
        <w:fldChar w:fldCharType="end"/>
      </w:r>
      <w:r w:rsidR="005C5B9E" w:rsidRPr="00C640F4">
        <w:t xml:space="preserve"> – although these predominantly cross-sectional and correlative data cannot be interpreted in terms of causality</w:t>
      </w:r>
      <w:r w:rsidR="00DD3EDB" w:rsidRPr="00C640F4">
        <w:t>.</w:t>
      </w:r>
      <w:r w:rsidR="003217ED" w:rsidRPr="00C640F4">
        <w:t xml:space="preserve"> </w:t>
      </w:r>
      <w:r w:rsidR="00172C97" w:rsidRPr="00C640F4">
        <w:t xml:space="preserve">Of note, attachment difficulties have been reported in a range of other mental disorders and hence do not represent a (putative) risk factor that is </w:t>
      </w:r>
      <w:r w:rsidRPr="00C640F4">
        <w:t>unique</w:t>
      </w:r>
      <w:r w:rsidR="00172C97" w:rsidRPr="00C640F4">
        <w:t xml:space="preserve"> for the </w:t>
      </w:r>
      <w:proofErr w:type="spellStart"/>
      <w:r w:rsidR="00172C97" w:rsidRPr="00C640F4">
        <w:t>etiopathology</w:t>
      </w:r>
      <w:proofErr w:type="spellEnd"/>
      <w:r w:rsidR="00172C97" w:rsidRPr="00C640F4">
        <w:t xml:space="preserve"> of eating disorders. Yet, </w:t>
      </w:r>
      <w:r w:rsidR="002D5540" w:rsidRPr="00C640F4">
        <w:t xml:space="preserve">to a certain extent </w:t>
      </w:r>
      <w:r w:rsidR="00172C97" w:rsidRPr="00C640F4">
        <w:t xml:space="preserve">attachment might </w:t>
      </w:r>
      <w:r w:rsidRPr="00C640F4">
        <w:t>play a specific and complex role in the development of eating disorders as – especially in early infancy – a significant part of bonding activity takes place around (breast) feeding</w:t>
      </w:r>
      <w:r w:rsidR="00BA0048" w:rsidRPr="00C640F4">
        <w:t>,</w:t>
      </w:r>
      <w:r w:rsidRPr="00C640F4">
        <w:t xml:space="preserve"> and eating interactions and bonding is amongst others established and experienced within these feeding / eating situations.  </w:t>
      </w:r>
    </w:p>
    <w:p w:rsidR="004F7127" w:rsidRPr="00C640F4" w:rsidRDefault="005C5B9E" w:rsidP="002664DE">
      <w:pPr>
        <w:pStyle w:val="05-ArticleText"/>
        <w:tabs>
          <w:tab w:val="clear" w:pos="284"/>
          <w:tab w:val="left" w:pos="0"/>
        </w:tabs>
        <w:rPr>
          <w:lang w:eastAsia="de-DE"/>
        </w:rPr>
      </w:pPr>
      <w:r w:rsidRPr="00C640F4">
        <w:t>Early mother-infant interactions and attachment difficulties</w:t>
      </w:r>
      <w:r w:rsidR="00557BB4" w:rsidRPr="00C640F4">
        <w:t xml:space="preserve"> might also represent a potential pathway that adds to an intergenerational perpetuation of eating disorders. Studies </w:t>
      </w:r>
      <w:r w:rsidR="00BA0048" w:rsidRPr="00C640F4">
        <w:t xml:space="preserve">have shown </w:t>
      </w:r>
      <w:r w:rsidR="00557BB4" w:rsidRPr="00C640F4">
        <w:t xml:space="preserve">that </w:t>
      </w:r>
      <w:r w:rsidR="00AA5D2A" w:rsidRPr="00C640F4">
        <w:t>w</w:t>
      </w:r>
      <w:r w:rsidR="003217ED" w:rsidRPr="00C640F4">
        <w:t xml:space="preserve">omen with an </w:t>
      </w:r>
      <w:r w:rsidRPr="00C640F4">
        <w:t>eating disorder</w:t>
      </w:r>
      <w:r w:rsidR="003217ED" w:rsidRPr="00C640F4">
        <w:t xml:space="preserve"> have </w:t>
      </w:r>
      <w:r w:rsidR="003217ED" w:rsidRPr="00C640F4">
        <w:rPr>
          <w:lang w:eastAsia="de-DE"/>
        </w:rPr>
        <w:t xml:space="preserve">more difficulties feeding their children and interacting with them </w:t>
      </w:r>
      <w:r w:rsidR="0088332A" w:rsidRPr="00C640F4">
        <w:rPr>
          <w:lang w:eastAsia="de-DE"/>
        </w:rPr>
        <w:fldChar w:fldCharType="begin">
          <w:fldData xml:space="preserve">PEVuZE5vdGU+PENpdGU+PEF1dGhvcj5TcXVpcmVzPC9BdXRob3I+PFllYXI+MjAxNDwvWWVhcj48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</w:fldData>
        </w:fldChar>
      </w:r>
      <w:r w:rsidR="00EB5BC0" w:rsidRPr="00C640F4">
        <w:rPr>
          <w:lang w:eastAsia="de-DE"/>
        </w:rPr>
        <w:instrText xml:space="preserve"> ADDIN EN.CITE </w:instrText>
      </w:r>
      <w:r w:rsidR="0088332A" w:rsidRPr="00C640F4">
        <w:rPr>
          <w:lang w:eastAsia="de-DE"/>
        </w:rPr>
        <w:fldChar w:fldCharType="begin">
          <w:fldData xml:space="preserve">PEVuZE5vdGU+PENpdGU+PEF1dGhvcj5TcXVpcmVzPC9BdXRob3I+PFllYXI+MjAxNDwvWWVhcj48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</w:fldData>
        </w:fldChar>
      </w:r>
      <w:r w:rsidR="00EB5BC0" w:rsidRPr="00C640F4">
        <w:rPr>
          <w:lang w:eastAsia="de-DE"/>
        </w:rPr>
        <w:instrText xml:space="preserve"> ADDIN EN.CITE.DATA </w:instrText>
      </w:r>
      <w:r w:rsidR="0088332A" w:rsidRPr="00C640F4">
        <w:rPr>
          <w:lang w:eastAsia="de-DE"/>
        </w:rPr>
      </w:r>
      <w:r w:rsidR="0088332A" w:rsidRPr="00C640F4">
        <w:rPr>
          <w:lang w:eastAsia="de-DE"/>
        </w:rPr>
        <w:fldChar w:fldCharType="end"/>
      </w:r>
      <w:r w:rsidR="0088332A" w:rsidRPr="00C640F4">
        <w:rPr>
          <w:lang w:eastAsia="de-DE"/>
        </w:rPr>
      </w:r>
      <w:r w:rsidR="0088332A" w:rsidRPr="00C640F4">
        <w:rPr>
          <w:lang w:eastAsia="de-DE"/>
        </w:rPr>
        <w:fldChar w:fldCharType="separate"/>
      </w:r>
      <w:r w:rsidR="00EB5BC0" w:rsidRPr="00C640F4">
        <w:rPr>
          <w:noProof/>
          <w:lang w:eastAsia="de-DE"/>
        </w:rPr>
        <w:t>[71]</w:t>
      </w:r>
      <w:r w:rsidR="0088332A" w:rsidRPr="00C640F4">
        <w:rPr>
          <w:lang w:eastAsia="de-DE"/>
        </w:rPr>
        <w:fldChar w:fldCharType="end"/>
      </w:r>
      <w:r w:rsidR="003217ED" w:rsidRPr="00C640F4">
        <w:t xml:space="preserve">, and they have general problems adjusting to motherhood </w:t>
      </w:r>
      <w:r w:rsidR="0088332A" w:rsidRPr="00C640F4">
        <w:fldChar w:fldCharType="begin">
          <w:fldData xml:space="preserve">PEVuZE5vdGU+PENpdGU+PEF1dGhvcj5Lb3ViYWE8L0F1dGhvcj48WWVhcj4yMDEzPC9ZZWFyPjxS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</w:fldData>
        </w:fldChar>
      </w:r>
      <w:r w:rsidR="00EB5BC0" w:rsidRPr="00C640F4">
        <w:instrText xml:space="preserve"> ADDIN EN.CITE </w:instrText>
      </w:r>
      <w:r w:rsidR="0088332A" w:rsidRPr="00C640F4">
        <w:fldChar w:fldCharType="begin">
          <w:fldData xml:space="preserve">PEVuZE5vdGU+PENpdGU+PEF1dGhvcj5Lb3ViYWE8L0F1dGhvcj48WWVhcj4yMDEzPC9ZZWFyPjxS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72]</w:t>
      </w:r>
      <w:r w:rsidR="0088332A" w:rsidRPr="00C640F4">
        <w:fldChar w:fldCharType="end"/>
      </w:r>
      <w:r w:rsidR="003217ED" w:rsidRPr="00C640F4">
        <w:rPr>
          <w:lang w:eastAsia="de-DE"/>
        </w:rPr>
        <w:t xml:space="preserve">. </w:t>
      </w:r>
    </w:p>
    <w:p w:rsidR="00D13BA3" w:rsidRPr="00C640F4" w:rsidRDefault="00D13BA3" w:rsidP="00EC4EB4">
      <w:pPr>
        <w:pStyle w:val="05-ArticleText"/>
        <w:tabs>
          <w:tab w:val="clear" w:pos="284"/>
          <w:tab w:val="left" w:pos="0"/>
        </w:tabs>
        <w:ind w:firstLine="426"/>
      </w:pPr>
      <w:r w:rsidRPr="00C640F4">
        <w:rPr>
          <w:lang w:eastAsia="de-DE"/>
        </w:rPr>
        <w:t xml:space="preserve">Oxytocin might play a crucial role in this putative </w:t>
      </w:r>
      <w:r w:rsidR="003E48FF" w:rsidRPr="00C640F4">
        <w:rPr>
          <w:lang w:eastAsia="de-DE"/>
        </w:rPr>
        <w:t>link between attachment and eating</w:t>
      </w:r>
      <w:r w:rsidRPr="00C640F4">
        <w:rPr>
          <w:lang w:eastAsia="de-DE"/>
        </w:rPr>
        <w:t>. As outlined above, oxytocin has long been known to play a crucial role in bonding behavior and attachment, e.g.</w:t>
      </w:r>
      <w:r w:rsidR="003E48FF" w:rsidRPr="00C640F4">
        <w:rPr>
          <w:lang w:eastAsia="de-DE"/>
        </w:rPr>
        <w:t>,</w:t>
      </w:r>
      <w:r w:rsidRPr="00C640F4">
        <w:rPr>
          <w:lang w:eastAsia="de-DE"/>
        </w:rPr>
        <w:t xml:space="preserve"> it increases positive parent-child interactions, fosters sensitivity and synchrony </w:t>
      </w:r>
      <w:r w:rsidR="0088332A" w:rsidRPr="00C640F4">
        <w:rPr>
          <w:lang w:eastAsia="de-DE"/>
        </w:rPr>
        <w:fldChar w:fldCharType="begin"/>
      </w:r>
      <w:r w:rsidR="00EB5BC0" w:rsidRPr="00C640F4">
        <w:rPr>
          <w:lang w:eastAsia="de-DE"/>
        </w:rPr>
        <w:instrText xml:space="preserve"> ADDIN EN.CITE &lt;EndNote&gt;&lt;Cite&gt;&lt;Author&gt;Szymanska&lt;/Author&gt;&lt;Year&gt;2017&lt;/Year&gt;&lt;RecNum&gt;76&lt;/RecNum&gt;&lt;DisplayText&gt;[73]&lt;/DisplayText&gt;&lt;record&gt;&lt;rec-number&gt;76&lt;/rec-number&gt;&lt;foreign-keys&gt;&lt;key app="EN" db-id="2ez20e9x59xzxhedtaqpp29yx005vtevsdvp" timestamp="1497392923"&gt;76&lt;/key&gt;&lt;/foreign-keys&gt;&lt;ref-type name="Journal Article"&gt;17&lt;/ref-type&gt;&lt;contributors&gt;&lt;authors&gt;&lt;author&gt;Szymanska, M.&lt;/author&gt;&lt;author&gt;Schneider, M.&lt;/author&gt;&lt;author&gt;Chateau-Smith, C.&lt;/author&gt;&lt;author&gt;Nezelof, S.&lt;/author&gt;&lt;author&gt;Vulliez-Coady, L.&lt;/author&gt;&lt;/authors&gt;&lt;/contributors&gt;&lt;auth-address&gt;Laboratory of Integrative and Clinical Neuroscience, EA 481, University of Burgundy Franche-Comte, COMUE Burgundy, CHRU Besancon, France.&amp;#xD;Department of Child and Adolescent Psychiatry, University Regional Hospital, Besancon, France.&amp;#xD;UFR SVTE, University of Burgundy Franche-Comte, COMUE Burgundy, Dijon, France.&lt;/auth-address&gt;&lt;titles&gt;&lt;title&gt;The psychophysiological effects of oxytocin on parent-child interactions: a literature review Oxytocin and parent-child interactions&lt;/title&gt;&lt;secondary-title&gt;Psychiatry Clin Neurosci&lt;/secondary-title&gt;&lt;alt-title&gt;Psychiatry and clinical neurosciences&lt;/alt-title&gt;&lt;/titles&gt;&lt;periodical&gt;&lt;full-title&gt;Psychiatry Clin Neurosci&lt;/full-title&gt;&lt;abbr-1&gt;Psychiatry and clinical neurosciences&lt;/abbr-1&gt;&lt;/periodical&gt;&lt;alt-periodical&gt;&lt;full-title&gt;Psychiatry Clin Neurosci&lt;/full-title&gt;&lt;abbr-1&gt;Psychiatry and clinical neurosciences&lt;/abbr-1&gt;&lt;/alt-periodical&gt;&lt;edition&gt;2017/06/03&lt;/edition&gt;&lt;keywords&gt;&lt;keyword&gt;bonding&lt;/keyword&gt;&lt;keyword&gt;caregiving&lt;/keyword&gt;&lt;keyword&gt;oxytocin (OT)&lt;/keyword&gt;&lt;keyword&gt;parenting&lt;/keyword&gt;&lt;keyword&gt;synchrony&lt;/keyword&gt;&lt;/keywords&gt;&lt;dates&gt;&lt;year&gt;2017&lt;/year&gt;&lt;pub-dates&gt;&lt;date&gt;Jun 02&lt;/date&gt;&lt;/pub-dates&gt;&lt;/dates&gt;&lt;isbn&gt;1323-1316&lt;/isbn&gt;&lt;accession-num&gt;28573830&lt;/accession-num&gt;&lt;urls&gt;&lt;/urls&gt;&lt;electronic-resource-num&gt;10.1111/pcn.12544&lt;/electronic-resource-num&gt;&lt;remote-database-provider&gt;NLM&lt;/remote-database-provider&gt;&lt;language&gt;eng&lt;/language&gt;&lt;/record&gt;&lt;/Cite&gt;&lt;/EndNote&gt;</w:instrText>
      </w:r>
      <w:r w:rsidR="0088332A" w:rsidRPr="00C640F4">
        <w:rPr>
          <w:lang w:eastAsia="de-DE"/>
        </w:rPr>
        <w:fldChar w:fldCharType="separate"/>
      </w:r>
      <w:r w:rsidR="00EB5BC0" w:rsidRPr="00C640F4">
        <w:rPr>
          <w:noProof/>
          <w:lang w:eastAsia="de-DE"/>
        </w:rPr>
        <w:t>[73]</w:t>
      </w:r>
      <w:r w:rsidR="0088332A" w:rsidRPr="00C640F4">
        <w:rPr>
          <w:lang w:eastAsia="de-DE"/>
        </w:rPr>
        <w:fldChar w:fldCharType="end"/>
      </w:r>
      <w:r w:rsidRPr="00C640F4">
        <w:rPr>
          <w:lang w:eastAsia="de-DE"/>
        </w:rPr>
        <w:t xml:space="preserve">. Moreover, it is released during breast feeding and is thus involved in the regulation of a behavior that closely interties the regulation of both, the mother-child social relationship and eating behavior. </w:t>
      </w:r>
    </w:p>
    <w:p w:rsidR="00D71EA8" w:rsidRPr="00C640F4" w:rsidRDefault="00FC635A" w:rsidP="0002384A">
      <w:pPr>
        <w:pStyle w:val="05-ArticleText"/>
        <w:tabs>
          <w:tab w:val="clear" w:pos="284"/>
          <w:tab w:val="left" w:pos="0"/>
        </w:tabs>
        <w:ind w:firstLine="426"/>
        <w:rPr>
          <w:lang w:eastAsia="de-DE"/>
        </w:rPr>
      </w:pPr>
      <w:r w:rsidRPr="00C640F4">
        <w:rPr>
          <w:lang w:eastAsia="de-DE"/>
        </w:rPr>
        <w:t>An earlier neurodevelopme</w:t>
      </w:r>
      <w:r w:rsidR="008561BE" w:rsidRPr="00C640F4">
        <w:rPr>
          <w:lang w:eastAsia="de-DE"/>
        </w:rPr>
        <w:t>ntal model of anorexia nervosa by</w:t>
      </w:r>
      <w:r w:rsidR="0002384A" w:rsidRPr="00C640F4">
        <w:rPr>
          <w:lang w:eastAsia="de-DE"/>
        </w:rPr>
        <w:t xml:space="preserve"> Janet Treasure and colleagues</w:t>
      </w:r>
      <w:r w:rsidR="008561BE" w:rsidRPr="00C640F4">
        <w:rPr>
          <w:lang w:eastAsia="de-DE"/>
        </w:rPr>
        <w:t xml:space="preserve"> </w:t>
      </w:r>
      <w:r w:rsidR="0088332A" w:rsidRPr="00C640F4">
        <w:rPr>
          <w:lang w:eastAsia="de-DE"/>
        </w:rPr>
        <w:fldChar w:fldCharType="begin">
          <w:fldData xml:space="preserve">PEVuZE5vdGU+PENpdGU+PEF1dGhvcj5Db25uYW48L0F1dGhvcj48WWVhcj4yMDAzPC9ZZWFyPjxS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</w:fldData>
        </w:fldChar>
      </w:r>
      <w:r w:rsidR="00EB5BC0" w:rsidRPr="00C640F4">
        <w:rPr>
          <w:lang w:eastAsia="de-DE"/>
        </w:rPr>
        <w:instrText xml:space="preserve"> ADDIN EN.CITE </w:instrText>
      </w:r>
      <w:r w:rsidR="0088332A" w:rsidRPr="00C640F4">
        <w:rPr>
          <w:lang w:eastAsia="de-DE"/>
        </w:rPr>
        <w:fldChar w:fldCharType="begin">
          <w:fldData xml:space="preserve">PEVuZE5vdGU+PENpdGU+PEF1dGhvcj5Db25uYW48L0F1dGhvcj48WWVhcj4yMDAzPC9ZZWFyPjxS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</w:fldData>
        </w:fldChar>
      </w:r>
      <w:r w:rsidR="00EB5BC0" w:rsidRPr="00C640F4">
        <w:rPr>
          <w:lang w:eastAsia="de-DE"/>
        </w:rPr>
        <w:instrText xml:space="preserve"> ADDIN EN.CITE.DATA </w:instrText>
      </w:r>
      <w:r w:rsidR="0088332A" w:rsidRPr="00C640F4">
        <w:rPr>
          <w:lang w:eastAsia="de-DE"/>
        </w:rPr>
      </w:r>
      <w:r w:rsidR="0088332A" w:rsidRPr="00C640F4">
        <w:rPr>
          <w:lang w:eastAsia="de-DE"/>
        </w:rPr>
        <w:fldChar w:fldCharType="end"/>
      </w:r>
      <w:r w:rsidR="0088332A" w:rsidRPr="00C640F4">
        <w:rPr>
          <w:lang w:eastAsia="de-DE"/>
        </w:rPr>
      </w:r>
      <w:r w:rsidR="0088332A" w:rsidRPr="00C640F4">
        <w:rPr>
          <w:lang w:eastAsia="de-DE"/>
        </w:rPr>
        <w:fldChar w:fldCharType="separate"/>
      </w:r>
      <w:r w:rsidR="00EB5BC0" w:rsidRPr="00C640F4">
        <w:rPr>
          <w:noProof/>
          <w:lang w:eastAsia="de-DE"/>
        </w:rPr>
        <w:t>[74]</w:t>
      </w:r>
      <w:r w:rsidR="0088332A" w:rsidRPr="00C640F4">
        <w:rPr>
          <w:lang w:eastAsia="de-DE"/>
        </w:rPr>
        <w:fldChar w:fldCharType="end"/>
      </w:r>
      <w:r w:rsidR="007D3C2F" w:rsidRPr="00C640F4">
        <w:rPr>
          <w:lang w:eastAsia="de-DE"/>
        </w:rPr>
        <w:t xml:space="preserve"> </w:t>
      </w:r>
      <w:r w:rsidRPr="00C640F4">
        <w:rPr>
          <w:lang w:eastAsia="de-DE"/>
        </w:rPr>
        <w:t xml:space="preserve">has already integrated </w:t>
      </w:r>
      <w:r w:rsidR="00621A99" w:rsidRPr="00C640F4">
        <w:rPr>
          <w:lang w:eastAsia="de-DE"/>
        </w:rPr>
        <w:t xml:space="preserve">(insecure) </w:t>
      </w:r>
      <w:r w:rsidR="00756FB2" w:rsidRPr="00C640F4">
        <w:rPr>
          <w:lang w:eastAsia="de-DE"/>
        </w:rPr>
        <w:t>attachment as a putative early vulnerability factor in the e</w:t>
      </w:r>
      <w:r w:rsidR="00621A99" w:rsidRPr="00C640F4">
        <w:rPr>
          <w:lang w:eastAsia="de-DE"/>
        </w:rPr>
        <w:t xml:space="preserve">tiology of this eating disorder. Interestingly, the authors also briefly mention </w:t>
      </w:r>
      <w:r w:rsidR="003E48FF" w:rsidRPr="00C640F4">
        <w:rPr>
          <w:lang w:eastAsia="de-DE"/>
        </w:rPr>
        <w:t xml:space="preserve">that </w:t>
      </w:r>
      <w:r w:rsidR="00621A99" w:rsidRPr="00C640F4">
        <w:rPr>
          <w:lang w:eastAsia="de-DE"/>
        </w:rPr>
        <w:t xml:space="preserve">oxytocin </w:t>
      </w:r>
      <w:r w:rsidR="003E48FF" w:rsidRPr="00C640F4">
        <w:rPr>
          <w:lang w:eastAsia="de-DE"/>
        </w:rPr>
        <w:t>may be</w:t>
      </w:r>
      <w:r w:rsidR="00621A99" w:rsidRPr="00C640F4">
        <w:rPr>
          <w:lang w:eastAsia="de-DE"/>
        </w:rPr>
        <w:t xml:space="preserve"> involved in the response to social stress, but do not go into further detail on this hormone. However, they also</w:t>
      </w:r>
      <w:r w:rsidR="00756FB2" w:rsidRPr="00C640F4">
        <w:rPr>
          <w:lang w:eastAsia="de-DE"/>
        </w:rPr>
        <w:t xml:space="preserve"> </w:t>
      </w:r>
      <w:r w:rsidR="003E48FF" w:rsidRPr="00C640F4">
        <w:rPr>
          <w:lang w:eastAsia="de-DE"/>
        </w:rPr>
        <w:t xml:space="preserve">ponder </w:t>
      </w:r>
      <w:r w:rsidR="00756FB2" w:rsidRPr="00C640F4">
        <w:rPr>
          <w:lang w:eastAsia="de-DE"/>
        </w:rPr>
        <w:t xml:space="preserve">potential </w:t>
      </w:r>
      <w:r w:rsidR="00D71EA8" w:rsidRPr="00C640F4">
        <w:rPr>
          <w:lang w:eastAsia="de-DE"/>
        </w:rPr>
        <w:t>psycho</w:t>
      </w:r>
      <w:r w:rsidR="00756FB2" w:rsidRPr="00C640F4">
        <w:rPr>
          <w:lang w:eastAsia="de-DE"/>
        </w:rPr>
        <w:t>biological mechanisms underlying the relationship between attachment insecurity and eating disorder pathology.</w:t>
      </w:r>
      <w:r w:rsidR="00D71EA8" w:rsidRPr="00C640F4">
        <w:rPr>
          <w:lang w:eastAsia="de-DE"/>
        </w:rPr>
        <w:t xml:space="preserve"> </w:t>
      </w:r>
      <w:r w:rsidR="00E4253E" w:rsidRPr="00C640F4">
        <w:rPr>
          <w:lang w:eastAsia="de-DE"/>
        </w:rPr>
        <w:t>These putative mechanisms endorse that adverse attachment experiences in early life might modulate the stress response system</w:t>
      </w:r>
      <w:r w:rsidR="003E48FF" w:rsidRPr="00C640F4">
        <w:rPr>
          <w:lang w:eastAsia="de-DE"/>
        </w:rPr>
        <w:t>,</w:t>
      </w:r>
      <w:r w:rsidR="00E4253E" w:rsidRPr="00C640F4">
        <w:rPr>
          <w:lang w:eastAsia="de-DE"/>
        </w:rPr>
        <w:t xml:space="preserve"> i.e.</w:t>
      </w:r>
      <w:r w:rsidR="003E48FF" w:rsidRPr="00C640F4">
        <w:rPr>
          <w:lang w:eastAsia="de-DE"/>
        </w:rPr>
        <w:t>,</w:t>
      </w:r>
      <w:r w:rsidR="00E4253E" w:rsidRPr="00C640F4">
        <w:rPr>
          <w:lang w:eastAsia="de-DE"/>
        </w:rPr>
        <w:t xml:space="preserve"> result in hyperactivity of the </w:t>
      </w:r>
      <w:r w:rsidR="00123796" w:rsidRPr="00C640F4">
        <w:rPr>
          <w:lang w:eastAsia="de-DE"/>
        </w:rPr>
        <w:t xml:space="preserve">hypothalamus-pituitary-adrenal </w:t>
      </w:r>
      <w:r w:rsidR="003E48FF" w:rsidRPr="00C640F4">
        <w:rPr>
          <w:lang w:eastAsia="de-DE"/>
        </w:rPr>
        <w:t>axis</w:t>
      </w:r>
      <w:r w:rsidR="00E4253E" w:rsidRPr="00C640F4">
        <w:rPr>
          <w:lang w:eastAsia="de-DE"/>
        </w:rPr>
        <w:t>, leading to problems in</w:t>
      </w:r>
      <w:r w:rsidR="00D71EA8" w:rsidRPr="00C640F4">
        <w:rPr>
          <w:lang w:eastAsia="de-DE"/>
        </w:rPr>
        <w:t xml:space="preserve"> emotional processing</w:t>
      </w:r>
      <w:r w:rsidR="00E4253E" w:rsidRPr="00C640F4">
        <w:rPr>
          <w:lang w:eastAsia="de-DE"/>
        </w:rPr>
        <w:t xml:space="preserve"> and self-</w:t>
      </w:r>
      <w:r w:rsidR="00D71EA8" w:rsidRPr="00C640F4">
        <w:rPr>
          <w:lang w:eastAsia="de-DE"/>
        </w:rPr>
        <w:t>regulation</w:t>
      </w:r>
      <w:r w:rsidR="00E4253E" w:rsidRPr="00C640F4">
        <w:rPr>
          <w:lang w:eastAsia="de-DE"/>
        </w:rPr>
        <w:t>. Eventually,</w:t>
      </w:r>
      <w:r w:rsidR="008561BE" w:rsidRPr="00C640F4">
        <w:rPr>
          <w:lang w:eastAsia="de-DE"/>
        </w:rPr>
        <w:t xml:space="preserve"> dysfunctional eating</w:t>
      </w:r>
      <w:r w:rsidR="00D71EA8" w:rsidRPr="00C640F4">
        <w:rPr>
          <w:lang w:eastAsia="de-DE"/>
        </w:rPr>
        <w:t xml:space="preserve"> </w:t>
      </w:r>
      <w:r w:rsidR="008561BE" w:rsidRPr="00C640F4">
        <w:rPr>
          <w:lang w:eastAsia="de-DE"/>
        </w:rPr>
        <w:t>behavior might represent an attempt to regulate emotions</w:t>
      </w:r>
      <w:r w:rsidR="00C71B02" w:rsidRPr="00C640F4">
        <w:rPr>
          <w:lang w:eastAsia="de-DE"/>
        </w:rPr>
        <w:t xml:space="preserve"> and stress</w:t>
      </w:r>
      <w:r w:rsidR="008561BE" w:rsidRPr="00C640F4">
        <w:rPr>
          <w:lang w:eastAsia="de-DE"/>
        </w:rPr>
        <w:t>. T</w:t>
      </w:r>
      <w:r w:rsidR="00D71EA8" w:rsidRPr="00C640F4">
        <w:rPr>
          <w:lang w:eastAsia="de-DE"/>
        </w:rPr>
        <w:t xml:space="preserve">his </w:t>
      </w:r>
      <w:r w:rsidR="003E48FF" w:rsidRPr="00C640F4">
        <w:rPr>
          <w:lang w:eastAsia="de-DE"/>
        </w:rPr>
        <w:t xml:space="preserve">presumed </w:t>
      </w:r>
      <w:r w:rsidR="008561BE" w:rsidRPr="00C640F4">
        <w:rPr>
          <w:lang w:eastAsia="de-DE"/>
        </w:rPr>
        <w:t>mechanism</w:t>
      </w:r>
      <w:r w:rsidR="00D71EA8" w:rsidRPr="00C640F4">
        <w:rPr>
          <w:lang w:eastAsia="de-DE"/>
        </w:rPr>
        <w:t xml:space="preserve"> represents a close link to processes of social cognition which are also </w:t>
      </w:r>
      <w:r w:rsidR="003E48FF" w:rsidRPr="00C640F4">
        <w:rPr>
          <w:lang w:eastAsia="de-DE"/>
        </w:rPr>
        <w:t xml:space="preserve">modulated </w:t>
      </w:r>
      <w:r w:rsidR="00D71EA8" w:rsidRPr="00C640F4">
        <w:rPr>
          <w:lang w:eastAsia="de-DE"/>
        </w:rPr>
        <w:t xml:space="preserve">by oxytocin (see </w:t>
      </w:r>
      <w:r w:rsidR="00CE7954" w:rsidRPr="00C640F4">
        <w:rPr>
          <w:lang w:eastAsia="de-DE"/>
        </w:rPr>
        <w:t>4</w:t>
      </w:r>
      <w:r w:rsidR="00D71EA8" w:rsidRPr="00C640F4">
        <w:rPr>
          <w:lang w:eastAsia="de-DE"/>
        </w:rPr>
        <w:t>.2.).</w:t>
      </w:r>
      <w:r w:rsidR="00AD1E59" w:rsidRPr="00C640F4">
        <w:rPr>
          <w:lang w:eastAsia="de-DE"/>
        </w:rPr>
        <w:t xml:space="preserve"> </w:t>
      </w:r>
      <w:r w:rsidR="00621A99" w:rsidRPr="00C640F4">
        <w:rPr>
          <w:lang w:eastAsia="de-DE"/>
        </w:rPr>
        <w:t xml:space="preserve">Although originally formulated for the development of anorexia nervosa, the assumptions of this model </w:t>
      </w:r>
      <w:r w:rsidR="00AD1E59" w:rsidRPr="00C640F4">
        <w:rPr>
          <w:lang w:eastAsia="de-DE"/>
        </w:rPr>
        <w:t xml:space="preserve">might also explain mechanisms underlying eating disorders associated with binge eating, including bulimia nervosa and binge eating disorder. </w:t>
      </w:r>
      <w:r w:rsidR="003E48FF" w:rsidRPr="00C640F4">
        <w:rPr>
          <w:lang w:eastAsia="de-DE"/>
        </w:rPr>
        <w:t>Thus,</w:t>
      </w:r>
      <w:r w:rsidR="00AD1E59" w:rsidRPr="00C640F4">
        <w:rPr>
          <w:lang w:eastAsia="de-DE"/>
        </w:rPr>
        <w:t xml:space="preserve"> difficulties in emotion regulation have been found to trigger binge eating in patients with binge eating disorder</w:t>
      </w:r>
      <w:r w:rsidR="007D3C2F" w:rsidRPr="00C640F4">
        <w:rPr>
          <w:lang w:eastAsia="de-DE"/>
        </w:rPr>
        <w:t xml:space="preserve"> </w:t>
      </w:r>
      <w:r w:rsidR="0088332A" w:rsidRPr="00C640F4">
        <w:rPr>
          <w:lang w:eastAsia="de-DE"/>
        </w:rPr>
        <w:fldChar w:fldCharType="begin">
          <w:fldData xml:space="preserve">PEVuZE5vdGU+PENpdGU+PEF1dGhvcj5MZWVocjwvQXV0aG9yPjxZZWFyPjIwMTU8L1llYXI+PFJl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</w:fldData>
        </w:fldChar>
      </w:r>
      <w:r w:rsidR="00EB5BC0" w:rsidRPr="00C640F4">
        <w:rPr>
          <w:lang w:eastAsia="de-DE"/>
        </w:rPr>
        <w:instrText xml:space="preserve"> ADDIN EN.CITE </w:instrText>
      </w:r>
      <w:r w:rsidR="0088332A" w:rsidRPr="00C640F4">
        <w:rPr>
          <w:lang w:eastAsia="de-DE"/>
        </w:rPr>
        <w:fldChar w:fldCharType="begin">
          <w:fldData xml:space="preserve">PEVuZE5vdGU+PENpdGU+PEF1dGhvcj5MZWVocjwvQXV0aG9yPjxZZWFyPjIwMTU8L1llYXI+PFJl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</w:fldData>
        </w:fldChar>
      </w:r>
      <w:r w:rsidR="00EB5BC0" w:rsidRPr="00C640F4">
        <w:rPr>
          <w:lang w:eastAsia="de-DE"/>
        </w:rPr>
        <w:instrText xml:space="preserve"> ADDIN EN.CITE.DATA </w:instrText>
      </w:r>
      <w:r w:rsidR="0088332A" w:rsidRPr="00C640F4">
        <w:rPr>
          <w:lang w:eastAsia="de-DE"/>
        </w:rPr>
      </w:r>
      <w:r w:rsidR="0088332A" w:rsidRPr="00C640F4">
        <w:rPr>
          <w:lang w:eastAsia="de-DE"/>
        </w:rPr>
        <w:fldChar w:fldCharType="end"/>
      </w:r>
      <w:r w:rsidR="0088332A" w:rsidRPr="00C640F4">
        <w:rPr>
          <w:lang w:eastAsia="de-DE"/>
        </w:rPr>
      </w:r>
      <w:r w:rsidR="0088332A" w:rsidRPr="00C640F4">
        <w:rPr>
          <w:lang w:eastAsia="de-DE"/>
        </w:rPr>
        <w:fldChar w:fldCharType="separate"/>
      </w:r>
      <w:r w:rsidR="00EB5BC0" w:rsidRPr="00C640F4">
        <w:rPr>
          <w:noProof/>
          <w:lang w:eastAsia="de-DE"/>
        </w:rPr>
        <w:t>[75]</w:t>
      </w:r>
      <w:r w:rsidR="0088332A" w:rsidRPr="00C640F4">
        <w:rPr>
          <w:lang w:eastAsia="de-DE"/>
        </w:rPr>
        <w:fldChar w:fldCharType="end"/>
      </w:r>
      <w:r w:rsidR="00AD1E59" w:rsidRPr="00C640F4">
        <w:rPr>
          <w:lang w:eastAsia="de-DE"/>
        </w:rPr>
        <w:t>.</w:t>
      </w:r>
      <w:r w:rsidR="00621A99" w:rsidRPr="00C640F4">
        <w:rPr>
          <w:lang w:eastAsia="de-DE"/>
        </w:rPr>
        <w:t xml:space="preserve"> </w:t>
      </w:r>
    </w:p>
    <w:p w:rsidR="002D5540" w:rsidRPr="00C640F4" w:rsidRDefault="002D5540" w:rsidP="0002384A">
      <w:pPr>
        <w:pStyle w:val="05-ArticleText"/>
        <w:tabs>
          <w:tab w:val="clear" w:pos="284"/>
          <w:tab w:val="left" w:pos="0"/>
        </w:tabs>
        <w:ind w:firstLine="426"/>
        <w:rPr>
          <w:lang w:eastAsia="de-DE"/>
        </w:rPr>
      </w:pPr>
    </w:p>
    <w:p w:rsidR="004F7127" w:rsidRPr="00C640F4" w:rsidRDefault="001C58E3" w:rsidP="0002384A">
      <w:pPr>
        <w:pStyle w:val="07-Heading-2"/>
        <w:ind w:firstLine="426"/>
      </w:pPr>
      <w:r w:rsidRPr="00C640F4">
        <w:lastRenderedPageBreak/>
        <w:t>4</w:t>
      </w:r>
      <w:r w:rsidR="004F7127" w:rsidRPr="00C640F4">
        <w:t xml:space="preserve">.2. Social cognition </w:t>
      </w:r>
    </w:p>
    <w:p w:rsidR="00192FC8" w:rsidRPr="00C640F4" w:rsidRDefault="008B4FCF" w:rsidP="004F7127">
      <w:pPr>
        <w:pStyle w:val="05-ArticleText"/>
        <w:tabs>
          <w:tab w:val="clear" w:pos="284"/>
          <w:tab w:val="left" w:pos="0"/>
        </w:tabs>
      </w:pPr>
      <w:r w:rsidRPr="00C640F4">
        <w:t>Social cognition is an umbrella term which includes a variety of processes and competencies that are related to</w:t>
      </w:r>
      <w:r w:rsidR="00BF7FBA" w:rsidRPr="00C640F4">
        <w:t xml:space="preserve"> the processing, evaluation and application of information related to other individuals and social situations. Subcomponents e.g.</w:t>
      </w:r>
      <w:r w:rsidR="00044089" w:rsidRPr="00C640F4">
        <w:t xml:space="preserve"> include emotional recognition or the understanding of</w:t>
      </w:r>
      <w:r w:rsidR="00B65ABE" w:rsidRPr="00C640F4">
        <w:t xml:space="preserve"> one’s</w:t>
      </w:r>
      <w:r w:rsidR="00044089" w:rsidRPr="00C640F4">
        <w:t xml:space="preserve"> own and others’ mental states. </w:t>
      </w:r>
      <w:r w:rsidR="00192FC8" w:rsidRPr="00C640F4">
        <w:t xml:space="preserve">Patients with eating disorders </w:t>
      </w:r>
      <w:r w:rsidR="00BF7FBA" w:rsidRPr="00C640F4">
        <w:t xml:space="preserve">and obesity </w:t>
      </w:r>
      <w:r w:rsidR="00192FC8" w:rsidRPr="00C640F4">
        <w:t xml:space="preserve">have been found to show impairments in a range of </w:t>
      </w:r>
      <w:proofErr w:type="spellStart"/>
      <w:r w:rsidR="00192FC8" w:rsidRPr="00C640F4">
        <w:t>subcompetencies</w:t>
      </w:r>
      <w:proofErr w:type="spellEnd"/>
      <w:r w:rsidR="00192FC8" w:rsidRPr="00C640F4">
        <w:t xml:space="preserve"> of social cognition</w:t>
      </w:r>
      <w:r w:rsidR="00044089" w:rsidRPr="00C640F4">
        <w:t xml:space="preserve"> (</w:t>
      </w:r>
      <w:r w:rsidR="0088332A" w:rsidRPr="00C640F4">
        <w:fldChar w:fldCharType="begin">
          <w:fldData xml:space="preserve">PEVuZE5vdGU+PENpdGU+PEF1dGhvcj5DYWdsYXItTmF6YWxpPC9BdXRob3I+PFllYXI+MjAxNDwv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</w:fldData>
        </w:fldChar>
      </w:r>
      <w:r w:rsidR="00EB5BC0" w:rsidRPr="00C640F4">
        <w:instrText xml:space="preserve"> ADDIN EN.CITE </w:instrText>
      </w:r>
      <w:r w:rsidR="0088332A" w:rsidRPr="00C640F4">
        <w:fldChar w:fldCharType="begin">
          <w:fldData xml:space="preserve">PEVuZE5vdGU+PENpdGU+PEF1dGhvcj5DYWdsYXItTmF6YWxpPC9BdXRob3I+PFllYXI+MjAxNDwv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76]</w:t>
      </w:r>
      <w:r w:rsidR="0088332A" w:rsidRPr="00C640F4">
        <w:fldChar w:fldCharType="end"/>
      </w:r>
      <w:r w:rsidR="00044089" w:rsidRPr="00C640F4">
        <w:t xml:space="preserve">; </w:t>
      </w:r>
      <w:r w:rsidR="002D5540" w:rsidRPr="00C640F4">
        <w:t xml:space="preserve">see </w:t>
      </w:r>
      <w:r w:rsidR="0088332A" w:rsidRPr="00C640F4">
        <w:fldChar w:fldCharType="begin">
          <w:fldData xml:space="preserve">PEVuZE5vdGU+PENpdGU+PEF1dGhvcj5HaWVsPC9BdXRob3I+PFllYXI+MjAxNjwvWWVhcj48UmVj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</w:fldData>
        </w:fldChar>
      </w:r>
      <w:r w:rsidR="00EB5BC0" w:rsidRPr="00C640F4">
        <w:instrText xml:space="preserve"> ADDIN EN.CITE </w:instrText>
      </w:r>
      <w:r w:rsidR="0088332A" w:rsidRPr="00C640F4">
        <w:fldChar w:fldCharType="begin">
          <w:fldData xml:space="preserve">PEVuZE5vdGU+PENpdGU+PEF1dGhvcj5HaWVsPC9BdXRob3I+PFllYXI+MjAxNjwvWWVhcj48UmVj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77]</w:t>
      </w:r>
      <w:r w:rsidR="0088332A" w:rsidRPr="00C640F4">
        <w:fldChar w:fldCharType="end"/>
      </w:r>
      <w:r w:rsidR="002D5540" w:rsidRPr="00C640F4">
        <w:t xml:space="preserve"> for a review</w:t>
      </w:r>
      <w:r w:rsidR="00044089" w:rsidRPr="00C640F4">
        <w:t>)</w:t>
      </w:r>
      <w:r w:rsidR="00192FC8" w:rsidRPr="00C640F4">
        <w:t>.</w:t>
      </w:r>
      <w:r w:rsidR="005B468D" w:rsidRPr="00C640F4">
        <w:t xml:space="preserve"> These impairments contribute to profound problems in interpersonal function and have been discussed as </w:t>
      </w:r>
      <w:r w:rsidR="0002384A" w:rsidRPr="00C640F4">
        <w:t xml:space="preserve">a </w:t>
      </w:r>
      <w:r w:rsidR="005B468D" w:rsidRPr="00C640F4">
        <w:t xml:space="preserve">putative </w:t>
      </w:r>
      <w:r w:rsidR="00192FC8" w:rsidRPr="00C640F4">
        <w:t xml:space="preserve">developmental </w:t>
      </w:r>
      <w:r w:rsidR="005B468D" w:rsidRPr="00C640F4">
        <w:t xml:space="preserve">/ </w:t>
      </w:r>
      <w:r w:rsidR="00192FC8" w:rsidRPr="00C640F4">
        <w:t>maintenance mechanism of eating disorders</w:t>
      </w:r>
      <w:r w:rsidR="007D3C2F" w:rsidRPr="00C640F4">
        <w:t xml:space="preserve"> </w:t>
      </w:r>
      <w:r w:rsidR="0088332A" w:rsidRPr="00C640F4">
        <w:fldChar w:fldCharType="begin">
          <w:fldData xml:space="preserve">PEVuZE5vdGU+PENpdGU+PEF1dGhvcj5BcmNlbHVzPC9BdXRob3I+PFllYXI+MjAxMzwvWWVhcj48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</w:fldData>
        </w:fldChar>
      </w:r>
      <w:r w:rsidR="00EB5BC0" w:rsidRPr="00C640F4">
        <w:instrText xml:space="preserve"> ADDIN EN.CITE </w:instrText>
      </w:r>
      <w:r w:rsidR="0088332A" w:rsidRPr="00C640F4">
        <w:fldChar w:fldCharType="begin">
          <w:fldData xml:space="preserve">PEVuZE5vdGU+PENpdGU+PEF1dGhvcj5BcmNlbHVzPC9BdXRob3I+PFllYXI+MjAxMzwvWWVhcj48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</w:fldData>
        </w:fldChar>
      </w:r>
      <w:r w:rsidR="00EB5BC0" w:rsidRPr="00C640F4">
        <w:instrText xml:space="preserve"> ADDIN EN.CITE.DATA </w:instrText>
      </w:r>
      <w:r w:rsidR="0088332A" w:rsidRPr="00C640F4">
        <w:fldChar w:fldCharType="end"/>
      </w:r>
      <w:r w:rsidR="0088332A" w:rsidRPr="00C640F4">
        <w:fldChar w:fldCharType="separate"/>
      </w:r>
      <w:r w:rsidR="00EB5BC0" w:rsidRPr="00C640F4">
        <w:rPr>
          <w:noProof/>
        </w:rPr>
        <w:t>[78, 79]</w:t>
      </w:r>
      <w:r w:rsidR="0088332A" w:rsidRPr="00C640F4">
        <w:fldChar w:fldCharType="end"/>
      </w:r>
      <w:r w:rsidR="00192FC8" w:rsidRPr="00C640F4">
        <w:t>.</w:t>
      </w:r>
      <w:r w:rsidR="005B468D" w:rsidRPr="00C640F4">
        <w:t xml:space="preserve"> In their cognitive-interpersonal maintenance model of anorexia nervosa,</w:t>
      </w:r>
      <w:r w:rsidR="002834F2" w:rsidRPr="00C640F4">
        <w:t xml:space="preserve"> </w:t>
      </w:r>
      <w:r w:rsidR="005B468D" w:rsidRPr="00C640F4">
        <w:t xml:space="preserve">Treasure </w:t>
      </w:r>
      <w:r w:rsidR="0002384A" w:rsidRPr="00C640F4">
        <w:t>and</w:t>
      </w:r>
      <w:r w:rsidR="005B468D" w:rsidRPr="00C640F4">
        <w:t xml:space="preserve"> Schmid</w:t>
      </w:r>
      <w:r w:rsidR="008E2737" w:rsidRPr="00C640F4">
        <w:t>t</w:t>
      </w:r>
      <w:r w:rsidR="005B468D" w:rsidRPr="00C640F4">
        <w:t xml:space="preserve"> </w:t>
      </w:r>
      <w:r w:rsidR="0088332A" w:rsidRPr="00C640F4">
        <w:fldChar w:fldCharType="begin"/>
      </w:r>
      <w:r w:rsidR="00EB5BC0" w:rsidRPr="00C640F4">
        <w:instrText xml:space="preserve"> ADDIN EN.CITE &lt;EndNote&gt;&lt;Cite&gt;&lt;Author&gt;Treasure&lt;/Author&gt;&lt;Year&gt;2013&lt;/Year&gt;&lt;RecNum&gt;81&lt;/RecNum&gt;&lt;DisplayText&gt;[79]&lt;/DisplayText&gt;&lt;record&gt;&lt;rec-number&gt;81&lt;/rec-number&gt;&lt;foreign-keys&gt;&lt;key app="EN" db-id="2ez20e9x59xzxhedtaqpp29yx005vtevsdvp" timestamp="1497393974"&gt;81&lt;/key&gt;&lt;/foreign-keys&gt;&lt;ref-type name="Journal Article"&gt;17&lt;/ref-type&gt;&lt;contributors&gt;&lt;authors&gt;&lt;author&gt;Treasure, J.&lt;/author&gt;&lt;author&gt;Schmidt, U.&lt;/author&gt;&lt;/authors&gt;&lt;/contributors&gt;&lt;auth-address&gt;Department of Psychological Medicine, King&amp;apos;s College London, Institute of Psychiatry, The Basement, P059, 103 Denmark Hill, London, SE5 8AF, UK.&lt;/auth-address&gt;&lt;titles&gt;&lt;title&gt;The cognitive-interpersonal maintenance model of anorexia nervosa revisited: a summary of the evidence for cognitive, socio-emotional and interpersonal predisposing and perpetuating factors&lt;/title&gt;&lt;secondary-title&gt;J Eat Disord&lt;/secondary-title&gt;&lt;alt-title&gt;Journal of eating disorders&lt;/alt-title&gt;&lt;/titles&gt;&lt;periodical&gt;&lt;full-title&gt;J Eat Disord&lt;/full-title&gt;&lt;abbr-1&gt;Journal of eating disorders&lt;/abbr-1&gt;&lt;/periodical&gt;&lt;alt-periodical&gt;&lt;full-title&gt;J Eat Disord&lt;/full-title&gt;&lt;abbr-1&gt;Journal of eating disorders&lt;/abbr-1&gt;&lt;/alt-periodical&gt;&lt;pages&gt;13&lt;/pages&gt;&lt;volume&gt;1&lt;/volume&gt;&lt;edition&gt;2013/01/01&lt;/edition&gt;&lt;keywords&gt;&lt;keyword&gt;Anorexia nervosa&lt;/keyword&gt;&lt;keyword&gt;Complex intervention&lt;/keyword&gt;&lt;keyword&gt;Eating disorder&lt;/keyword&gt;&lt;keyword&gt;Model&lt;/keyword&gt;&lt;/keywords&gt;&lt;dates&gt;&lt;year&gt;2013&lt;/year&gt;&lt;/dates&gt;&lt;isbn&gt;2050-2974&lt;/isbn&gt;&lt;accession-num&gt;24999394&lt;/accession-num&gt;&lt;urls&gt;&lt;/urls&gt;&lt;custom2&gt;PMC4081714&lt;/custom2&gt;&lt;electronic-resource-num&gt;10.1186/2050-2974-1-13&lt;/electronic-resource-num&gt;&lt;remote-database-provider&gt;NLM&lt;/remote-database-provider&gt;&lt;language&gt;eng&lt;/language&gt;&lt;/record&gt;&lt;/Cite&gt;&lt;/EndNote&gt;</w:instrText>
      </w:r>
      <w:r w:rsidR="0088332A" w:rsidRPr="00C640F4">
        <w:fldChar w:fldCharType="separate"/>
      </w:r>
      <w:r w:rsidR="00EB5BC0" w:rsidRPr="00C640F4">
        <w:rPr>
          <w:noProof/>
        </w:rPr>
        <w:t>[79]</w:t>
      </w:r>
      <w:r w:rsidR="0088332A" w:rsidRPr="00C640F4">
        <w:fldChar w:fldCharType="end"/>
      </w:r>
      <w:r w:rsidR="002834F2" w:rsidRPr="00C640F4">
        <w:t xml:space="preserve"> </w:t>
      </w:r>
      <w:r w:rsidR="005B468D" w:rsidRPr="00C640F4">
        <w:t xml:space="preserve">have integrated </w:t>
      </w:r>
      <w:r w:rsidR="008E2737" w:rsidRPr="00C640F4">
        <w:t>impaired social processes</w:t>
      </w:r>
      <w:r w:rsidR="005B468D" w:rsidRPr="00C640F4">
        <w:t xml:space="preserve"> as </w:t>
      </w:r>
      <w:r w:rsidR="008E2737" w:rsidRPr="00C640F4">
        <w:t xml:space="preserve">one central maintenance factor of anorexia nervosa. The model moreover assumes, as these socio-emotional problems might also partly run in </w:t>
      </w:r>
      <w:proofErr w:type="gramStart"/>
      <w:r w:rsidR="008E2737" w:rsidRPr="00C640F4">
        <w:t>families, tha</w:t>
      </w:r>
      <w:r w:rsidR="00B65ABE" w:rsidRPr="00C640F4">
        <w:t>t</w:t>
      </w:r>
      <w:proofErr w:type="gramEnd"/>
      <w:r w:rsidR="008E2737" w:rsidRPr="00C640F4">
        <w:t xml:space="preserve"> they contribute to difficult interpersonal communication within affected families</w:t>
      </w:r>
      <w:r w:rsidR="005455E2" w:rsidRPr="00C640F4">
        <w:t>,</w:t>
      </w:r>
      <w:r w:rsidR="008E2737" w:rsidRPr="00C640F4">
        <w:t xml:space="preserve"> which additionally maintain</w:t>
      </w:r>
      <w:r w:rsidR="005455E2" w:rsidRPr="00C640F4">
        <w:t>s</w:t>
      </w:r>
      <w:r w:rsidR="008E2737" w:rsidRPr="00C640F4">
        <w:t xml:space="preserve"> the disorder.</w:t>
      </w:r>
      <w:r w:rsidR="002834F2" w:rsidRPr="00C640F4">
        <w:t xml:space="preserve"> </w:t>
      </w:r>
      <w:r w:rsidR="0002384A" w:rsidRPr="00C640F4">
        <w:t>The authors</w:t>
      </w:r>
      <w:r w:rsidR="008E2737" w:rsidRPr="00C640F4">
        <w:t xml:space="preserve"> also mention the putative role of dysregulated oxytocin function as </w:t>
      </w:r>
      <w:r w:rsidR="00B65ABE" w:rsidRPr="00C640F4">
        <w:t xml:space="preserve">a </w:t>
      </w:r>
      <w:r w:rsidR="008E2737" w:rsidRPr="00C640F4">
        <w:t>potential contributing factor to impaired social cognition in anorexia nervosa</w:t>
      </w:r>
      <w:r w:rsidR="0002384A" w:rsidRPr="00C640F4">
        <w:t xml:space="preserve"> </w:t>
      </w:r>
      <w:r w:rsidR="0088332A" w:rsidRPr="00C640F4">
        <w:fldChar w:fldCharType="begin"/>
      </w:r>
      <w:r w:rsidR="00EB5BC0" w:rsidRPr="00C640F4">
        <w:instrText xml:space="preserve"> ADDIN EN.CITE &lt;EndNote&gt;&lt;Cite&gt;&lt;Author&gt;Treasure&lt;/Author&gt;&lt;Year&gt;2013&lt;/Year&gt;&lt;RecNum&gt;81&lt;/RecNum&gt;&lt;DisplayText&gt;[79]&lt;/DisplayText&gt;&lt;record&gt;&lt;rec-number&gt;81&lt;/rec-number&gt;&lt;foreign-keys&gt;&lt;key app="EN" db-id="2ez20e9x59xzxhedtaqpp29yx005vtevsdvp" timestamp="1497393974"&gt;81&lt;/key&gt;&lt;/foreign-keys&gt;&lt;ref-type name="Journal Article"&gt;17&lt;/ref-type&gt;&lt;contributors&gt;&lt;authors&gt;&lt;author&gt;Treasure, J.&lt;/author&gt;&lt;author&gt;Schmidt, U.&lt;/author&gt;&lt;/authors&gt;&lt;/contributors&gt;&lt;auth-address&gt;Department of Psychological Medicine, King&amp;apos;s College London, Institute of Psychiatry, The Basement, P059, 103 Denmark Hill, London, SE5 8AF, UK.&lt;/auth-address&gt;&lt;titles&gt;&lt;title&gt;The cognitive-interpersonal maintenance model of anorexia nervosa revisited: a summary of the evidence for cognitive, socio-emotional and interpersonal predisposing and perpetuating factors&lt;/title&gt;&lt;secondary-title&gt;J Eat Disord&lt;/secondary-title&gt;&lt;alt-title&gt;Journal of eating disorders&lt;/alt-title&gt;&lt;/titles&gt;&lt;periodical&gt;&lt;full-title&gt;J Eat Disord&lt;/full-title&gt;&lt;abbr-1&gt;Journal of eating disorders&lt;/abbr-1&gt;&lt;/periodical&gt;&lt;alt-periodical&gt;&lt;full-title&gt;J Eat Disord&lt;/full-title&gt;&lt;abbr-1&gt;Journal of eating disorders&lt;/abbr-1&gt;&lt;/alt-periodical&gt;&lt;pages&gt;13&lt;/pages&gt;&lt;volume&gt;1&lt;/volume&gt;&lt;edition&gt;2013/01/01&lt;/edition&gt;&lt;keywords&gt;&lt;keyword&gt;Anorexia nervosa&lt;/keyword&gt;&lt;keyword&gt;Complex intervention&lt;/keyword&gt;&lt;keyword&gt;Eating disorder&lt;/keyword&gt;&lt;keyword&gt;Model&lt;/keyword&gt;&lt;/keywords&gt;&lt;dates&gt;&lt;year&gt;2013&lt;/year&gt;&lt;/dates&gt;&lt;isbn&gt;2050-2974&lt;/isbn&gt;&lt;accession-num&gt;24999394&lt;/accession-num&gt;&lt;urls&gt;&lt;/urls&gt;&lt;custom2&gt;PMC4081714&lt;/custom2&gt;&lt;electronic-resource-num&gt;10.1186/2050-2974-1-13&lt;/electronic-resource-num&gt;&lt;remote-database-provider&gt;NLM&lt;/remote-database-provider&gt;&lt;language&gt;eng&lt;/language&gt;&lt;/record&gt;&lt;/Cite&gt;&lt;/EndNote&gt;</w:instrText>
      </w:r>
      <w:r w:rsidR="0088332A" w:rsidRPr="00C640F4">
        <w:fldChar w:fldCharType="separate"/>
      </w:r>
      <w:r w:rsidR="00EB5BC0" w:rsidRPr="00C640F4">
        <w:rPr>
          <w:noProof/>
        </w:rPr>
        <w:t>[79]</w:t>
      </w:r>
      <w:r w:rsidR="0088332A" w:rsidRPr="00C640F4">
        <w:fldChar w:fldCharType="end"/>
      </w:r>
      <w:r w:rsidR="008E2737" w:rsidRPr="00C640F4">
        <w:t xml:space="preserve">.  </w:t>
      </w:r>
      <w:r w:rsidR="005B468D" w:rsidRPr="00C640F4">
        <w:t xml:space="preserve"> </w:t>
      </w:r>
      <w:r w:rsidR="00192FC8" w:rsidRPr="00C640F4">
        <w:t xml:space="preserve"> </w:t>
      </w:r>
    </w:p>
    <w:p w:rsidR="00633C13" w:rsidRPr="00C640F4" w:rsidRDefault="00B65ABE" w:rsidP="0002384A">
      <w:pPr>
        <w:pStyle w:val="05-ArticleText"/>
        <w:tabs>
          <w:tab w:val="clear" w:pos="284"/>
          <w:tab w:val="left" w:pos="-567"/>
        </w:tabs>
        <w:ind w:firstLine="426"/>
      </w:pPr>
      <w:r w:rsidRPr="00C640F4">
        <w:t xml:space="preserve">Not only dysfunctional </w:t>
      </w:r>
      <w:r w:rsidR="005B468D" w:rsidRPr="00C640F4">
        <w:t>attachment experiences (see 4.</w:t>
      </w:r>
      <w:r w:rsidR="005455E2" w:rsidRPr="00C640F4">
        <w:t>1</w:t>
      </w:r>
      <w:r w:rsidR="005B468D" w:rsidRPr="00C640F4">
        <w:t xml:space="preserve">.), </w:t>
      </w:r>
      <w:r w:rsidRPr="00C640F4">
        <w:t xml:space="preserve">but also </w:t>
      </w:r>
      <w:r w:rsidR="00633C13" w:rsidRPr="00C640F4">
        <w:t xml:space="preserve">difficulties </w:t>
      </w:r>
      <w:r w:rsidR="005B468D" w:rsidRPr="00C640F4">
        <w:t xml:space="preserve">in the field of social cognition </w:t>
      </w:r>
      <w:r w:rsidR="00633C13" w:rsidRPr="00C640F4">
        <w:t xml:space="preserve">have been </w:t>
      </w:r>
      <w:r w:rsidR="0002384A" w:rsidRPr="00C640F4">
        <w:t xml:space="preserve">likewise </w:t>
      </w:r>
      <w:r w:rsidR="00633C13" w:rsidRPr="00C640F4">
        <w:t xml:space="preserve">reported in </w:t>
      </w:r>
      <w:r w:rsidR="005B468D" w:rsidRPr="00C640F4">
        <w:t xml:space="preserve">other </w:t>
      </w:r>
      <w:r w:rsidR="00633C13" w:rsidRPr="00C640F4">
        <w:t>mental disorders</w:t>
      </w:r>
      <w:r w:rsidR="005B468D" w:rsidRPr="00C640F4">
        <w:t xml:space="preserve">. But </w:t>
      </w:r>
      <w:r w:rsidRPr="00C640F4">
        <w:t xml:space="preserve">once </w:t>
      </w:r>
      <w:r w:rsidR="005B468D" w:rsidRPr="00C640F4">
        <w:t>again, they might</w:t>
      </w:r>
      <w:r w:rsidR="00633C13" w:rsidRPr="00C640F4">
        <w:t xml:space="preserve"> play a specific and complex role in the development of eating disorders</w:t>
      </w:r>
      <w:r w:rsidRPr="00C640F4">
        <w:t>,</w:t>
      </w:r>
      <w:r w:rsidR="00633C13" w:rsidRPr="00C640F4">
        <w:t xml:space="preserve"> as </w:t>
      </w:r>
      <w:r w:rsidR="005B468D" w:rsidRPr="00C640F4">
        <w:t>eating often takes place in social contexts and the social context itself strongly influences our eating behavior</w:t>
      </w:r>
      <w:r w:rsidR="00083CF2" w:rsidRPr="00C640F4">
        <w:t xml:space="preserve"> [5]</w:t>
      </w:r>
      <w:r w:rsidR="005B468D" w:rsidRPr="00C640F4">
        <w:t xml:space="preserve">. Patients affected by eating disorders often generally suffer from social withdrawal, and they often especially withdraw from social eating contexts and rather eat alone, </w:t>
      </w:r>
      <w:r w:rsidRPr="00C640F4">
        <w:t>which</w:t>
      </w:r>
      <w:r w:rsidR="005B468D" w:rsidRPr="00C640F4">
        <w:t xml:space="preserve"> might partly be due to shame associated with overeating during binge eating episodes. Hence, difficulties in interpersonal functioning and socio-emotional processing might be closely </w:t>
      </w:r>
      <w:r w:rsidRPr="00C640F4">
        <w:t xml:space="preserve">intertwined </w:t>
      </w:r>
      <w:r w:rsidR="005B468D" w:rsidRPr="00C640F4">
        <w:t xml:space="preserve">with dysfunctional eating. </w:t>
      </w:r>
      <w:r w:rsidR="00633C13" w:rsidRPr="00C640F4">
        <w:t xml:space="preserve">  </w:t>
      </w:r>
    </w:p>
    <w:p w:rsidR="00687846" w:rsidRPr="00C640F4" w:rsidRDefault="00794D6B" w:rsidP="0002384A">
      <w:pPr>
        <w:pStyle w:val="05-ArticleText"/>
        <w:tabs>
          <w:tab w:val="clear" w:pos="284"/>
          <w:tab w:val="left" w:pos="0"/>
        </w:tabs>
        <w:ind w:firstLine="426"/>
        <w:rPr>
          <w:lang w:val="en-GB"/>
        </w:rPr>
      </w:pPr>
      <w:r w:rsidRPr="00C640F4">
        <w:rPr>
          <w:lang w:val="en-GB"/>
        </w:rPr>
        <w:t xml:space="preserve">Oxytocin </w:t>
      </w:r>
      <w:r w:rsidR="00B65ABE" w:rsidRPr="00C640F4">
        <w:rPr>
          <w:lang w:val="en-GB"/>
        </w:rPr>
        <w:t xml:space="preserve">is a neuroendocrine key player </w:t>
      </w:r>
      <w:r w:rsidR="00F02BD7" w:rsidRPr="00C640F4">
        <w:rPr>
          <w:lang w:val="en-GB"/>
        </w:rPr>
        <w:t>in the regulation of social relationships, and hence, it is not surprising that it also seems to play a role in social cognition. However, its effects on socio-emotional processing seem very complex and might strongly depend on the social context, i.e.</w:t>
      </w:r>
      <w:r w:rsidR="005455E2" w:rsidRPr="00C640F4">
        <w:rPr>
          <w:lang w:val="en-GB"/>
        </w:rPr>
        <w:t>,</w:t>
      </w:r>
      <w:r w:rsidR="00F02BD7" w:rsidRPr="00C640F4">
        <w:rPr>
          <w:lang w:val="en-GB"/>
        </w:rPr>
        <w:t xml:space="preserve"> on intra- and intergroup circumstances and the evaluation of the safety of the situation (</w:t>
      </w:r>
      <w:r w:rsidR="00BF5306" w:rsidRPr="00C640F4">
        <w:rPr>
          <w:lang w:val="en-GB"/>
        </w:rPr>
        <w:t>see</w:t>
      </w:r>
      <w:r w:rsidR="007D3C2F" w:rsidRPr="00C640F4">
        <w:rPr>
          <w:lang w:val="en-GB"/>
        </w:rPr>
        <w:t xml:space="preserve"> </w:t>
      </w:r>
      <w:r w:rsidR="0088332A" w:rsidRPr="00C640F4">
        <w:rPr>
          <w:lang w:val="en-GB"/>
        </w:rPr>
        <w:fldChar w:fldCharType="begin">
          <w:fldData xml:space="preserve">PEVuZE5vdGU+PENpdGU+PEF1dGhvcj5Sb21hbm88L0F1dGhvcj48WWVhcj4yMDE1PC9ZZWFyPjxS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</w:fldData>
        </w:fldChar>
      </w:r>
      <w:r w:rsidR="00EB5BC0" w:rsidRPr="00C640F4">
        <w:rPr>
          <w:lang w:val="en-GB"/>
        </w:rPr>
        <w:instrText xml:space="preserve"> ADDIN EN.CITE </w:instrText>
      </w:r>
      <w:r w:rsidR="0088332A" w:rsidRPr="00C640F4">
        <w:rPr>
          <w:lang w:val="en-GB"/>
        </w:rPr>
        <w:fldChar w:fldCharType="begin">
          <w:fldData xml:space="preserve">PEVuZE5vdGU+PENpdGU+PEF1dGhvcj5Sb21hbm88L0F1dGhvcj48WWVhcj4yMDE1PC9ZZWFyPjxS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</w:fldData>
        </w:fldChar>
      </w:r>
      <w:r w:rsidR="00EB5BC0" w:rsidRPr="00C640F4">
        <w:rPr>
          <w:lang w:val="en-GB"/>
        </w:rPr>
        <w:instrText xml:space="preserve"> ADDIN EN.CITE.DATA </w:instrText>
      </w:r>
      <w:r w:rsidR="0088332A" w:rsidRPr="00C640F4">
        <w:rPr>
          <w:lang w:val="en-GB"/>
        </w:rPr>
      </w:r>
      <w:r w:rsidR="0088332A" w:rsidRPr="00C640F4">
        <w:rPr>
          <w:lang w:val="en-GB"/>
        </w:rPr>
        <w:fldChar w:fldCharType="end"/>
      </w:r>
      <w:r w:rsidR="0088332A" w:rsidRPr="00C640F4">
        <w:rPr>
          <w:lang w:val="en-GB"/>
        </w:rPr>
      </w:r>
      <w:r w:rsidR="0088332A" w:rsidRPr="00C640F4">
        <w:rPr>
          <w:lang w:val="en-GB"/>
        </w:rPr>
        <w:fldChar w:fldCharType="separate"/>
      </w:r>
      <w:r w:rsidR="00EB5BC0" w:rsidRPr="00C640F4">
        <w:rPr>
          <w:noProof/>
          <w:lang w:val="en-GB"/>
        </w:rPr>
        <w:t>[80, 81]</w:t>
      </w:r>
      <w:r w:rsidR="0088332A" w:rsidRPr="00C640F4">
        <w:rPr>
          <w:lang w:val="en-GB"/>
        </w:rPr>
        <w:fldChar w:fldCharType="end"/>
      </w:r>
      <w:r w:rsidR="00BF5306" w:rsidRPr="00C640F4">
        <w:rPr>
          <w:lang w:val="en-GB"/>
        </w:rPr>
        <w:t xml:space="preserve"> for reviews</w:t>
      </w:r>
      <w:r w:rsidR="00F02BD7" w:rsidRPr="00C640F4">
        <w:rPr>
          <w:lang w:val="en-GB"/>
        </w:rPr>
        <w:t xml:space="preserve">). Evidence from </w:t>
      </w:r>
      <w:r w:rsidR="006F14CF" w:rsidRPr="00C640F4">
        <w:rPr>
          <w:lang w:val="en-GB"/>
        </w:rPr>
        <w:t xml:space="preserve">studies relying on </w:t>
      </w:r>
      <w:r w:rsidR="00F02BD7" w:rsidRPr="00C640F4">
        <w:rPr>
          <w:lang w:val="en-GB"/>
        </w:rPr>
        <w:t xml:space="preserve">intranasal oxytocin </w:t>
      </w:r>
      <w:r w:rsidR="006F14CF" w:rsidRPr="00C640F4">
        <w:rPr>
          <w:lang w:val="en-GB"/>
        </w:rPr>
        <w:t xml:space="preserve">administration </w:t>
      </w:r>
      <w:r w:rsidR="00F02BD7" w:rsidRPr="00C640F4">
        <w:rPr>
          <w:lang w:val="en-GB"/>
        </w:rPr>
        <w:t xml:space="preserve">suggests that the hormone increases </w:t>
      </w:r>
      <w:r w:rsidR="00271685" w:rsidRPr="00C640F4">
        <w:rPr>
          <w:lang w:val="en-GB"/>
        </w:rPr>
        <w:t xml:space="preserve">emotion recognition, expression of positive emotions, </w:t>
      </w:r>
      <w:r w:rsidR="00F02BD7" w:rsidRPr="00C640F4">
        <w:rPr>
          <w:lang w:val="en-GB"/>
        </w:rPr>
        <w:t>social recognition, social memory, empathy and interpersonal trust (</w:t>
      </w:r>
      <w:r w:rsidR="00271685" w:rsidRPr="00C640F4">
        <w:rPr>
          <w:lang w:val="en-GB"/>
        </w:rPr>
        <w:t>see</w:t>
      </w:r>
      <w:r w:rsidR="007D3C2F" w:rsidRPr="00C640F4">
        <w:rPr>
          <w:lang w:val="en-GB"/>
        </w:rPr>
        <w:t xml:space="preserve"> </w:t>
      </w:r>
      <w:r w:rsidR="0088332A" w:rsidRPr="00C640F4">
        <w:rPr>
          <w:lang w:val="en-GB"/>
        </w:rPr>
        <w:fldChar w:fldCharType="begin">
          <w:fldData xml:space="preserve">PEVuZE5vdGU+PENpdGU+PEF1dGhvcj5MZXBwYW5lbjwvQXV0aG9yPjxZZWFyPjIwMTc8L1llYXI+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</w:fldData>
        </w:fldChar>
      </w:r>
      <w:r w:rsidR="00EB5BC0" w:rsidRPr="00C640F4">
        <w:rPr>
          <w:lang w:val="en-GB"/>
        </w:rPr>
        <w:instrText xml:space="preserve"> ADDIN EN.CITE </w:instrText>
      </w:r>
      <w:r w:rsidR="0088332A" w:rsidRPr="00C640F4">
        <w:rPr>
          <w:lang w:val="en-GB"/>
        </w:rPr>
        <w:fldChar w:fldCharType="begin">
          <w:fldData xml:space="preserve">PEVuZE5vdGU+PENpdGU+PEF1dGhvcj5MZXBwYW5lbjwvQXV0aG9yPjxZZWFyPjIwMTc8L1llYXI+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</w:fldData>
        </w:fldChar>
      </w:r>
      <w:r w:rsidR="00EB5BC0" w:rsidRPr="00C640F4">
        <w:rPr>
          <w:lang w:val="en-GB"/>
        </w:rPr>
        <w:instrText xml:space="preserve"> ADDIN EN.CITE.DATA </w:instrText>
      </w:r>
      <w:r w:rsidR="0088332A" w:rsidRPr="00C640F4">
        <w:rPr>
          <w:lang w:val="en-GB"/>
        </w:rPr>
      </w:r>
      <w:r w:rsidR="0088332A" w:rsidRPr="00C640F4">
        <w:rPr>
          <w:lang w:val="en-GB"/>
        </w:rPr>
        <w:fldChar w:fldCharType="end"/>
      </w:r>
      <w:r w:rsidR="0088332A" w:rsidRPr="00C640F4">
        <w:rPr>
          <w:lang w:val="en-GB"/>
        </w:rPr>
      </w:r>
      <w:r w:rsidR="0088332A" w:rsidRPr="00C640F4">
        <w:rPr>
          <w:lang w:val="en-GB"/>
        </w:rPr>
        <w:fldChar w:fldCharType="separate"/>
      </w:r>
      <w:r w:rsidR="00EB5BC0" w:rsidRPr="00C640F4">
        <w:rPr>
          <w:noProof/>
          <w:lang w:val="en-GB"/>
        </w:rPr>
        <w:t>[2, 82]</w:t>
      </w:r>
      <w:r w:rsidR="0088332A" w:rsidRPr="00C640F4">
        <w:rPr>
          <w:lang w:val="en-GB"/>
        </w:rPr>
        <w:fldChar w:fldCharType="end"/>
      </w:r>
      <w:r w:rsidR="00271685" w:rsidRPr="00C640F4">
        <w:rPr>
          <w:lang w:val="en-GB"/>
        </w:rPr>
        <w:t xml:space="preserve"> for reviews</w:t>
      </w:r>
      <w:r w:rsidR="00F02BD7" w:rsidRPr="00C640F4">
        <w:rPr>
          <w:lang w:val="en-GB"/>
        </w:rPr>
        <w:t xml:space="preserve">) </w:t>
      </w:r>
      <w:r w:rsidR="00BF5306" w:rsidRPr="00C640F4">
        <w:rPr>
          <w:lang w:val="en-GB"/>
        </w:rPr>
        <w:t xml:space="preserve">and </w:t>
      </w:r>
      <w:r w:rsidR="00F02BD7" w:rsidRPr="00C640F4">
        <w:rPr>
          <w:lang w:val="en-GB"/>
        </w:rPr>
        <w:t>dec</w:t>
      </w:r>
      <w:r w:rsidR="00687846" w:rsidRPr="00C640F4">
        <w:rPr>
          <w:lang w:val="en-GB"/>
        </w:rPr>
        <w:t>reases attention to threat and increases attention to positive emotions (i.e.</w:t>
      </w:r>
      <w:r w:rsidR="006F14CF" w:rsidRPr="00C640F4">
        <w:rPr>
          <w:lang w:val="en-GB"/>
        </w:rPr>
        <w:t>,</w:t>
      </w:r>
      <w:r w:rsidR="00687846" w:rsidRPr="00C640F4">
        <w:rPr>
          <w:lang w:val="en-GB"/>
        </w:rPr>
        <w:t xml:space="preserve"> happiness)</w:t>
      </w:r>
      <w:r w:rsidR="007D3C2F" w:rsidRPr="00C640F4">
        <w:rPr>
          <w:lang w:val="en-GB"/>
        </w:rPr>
        <w:t xml:space="preserve"> </w:t>
      </w:r>
      <w:r w:rsidR="0088332A" w:rsidRPr="00C640F4">
        <w:rPr>
          <w:lang w:val="en-GB"/>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lang w:val="en-GB"/>
        </w:rPr>
        <w:instrText xml:space="preserve"> ADDIN EN.CITE </w:instrText>
      </w:r>
      <w:r w:rsidR="0088332A" w:rsidRPr="00C640F4">
        <w:rPr>
          <w:lang w:val="en-GB"/>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lang w:val="en-GB"/>
        </w:rPr>
        <w:instrText xml:space="preserve"> ADDIN EN.CITE.DATA </w:instrText>
      </w:r>
      <w:r w:rsidR="0088332A" w:rsidRPr="00C640F4">
        <w:rPr>
          <w:lang w:val="en-GB"/>
        </w:rPr>
      </w:r>
      <w:r w:rsidR="0088332A" w:rsidRPr="00C640F4">
        <w:rPr>
          <w:lang w:val="en-GB"/>
        </w:rPr>
        <w:fldChar w:fldCharType="end"/>
      </w:r>
      <w:r w:rsidR="0088332A" w:rsidRPr="00C640F4">
        <w:rPr>
          <w:lang w:val="en-GB"/>
        </w:rPr>
      </w:r>
      <w:r w:rsidR="0088332A" w:rsidRPr="00C640F4">
        <w:rPr>
          <w:lang w:val="en-GB"/>
        </w:rPr>
        <w:fldChar w:fldCharType="separate"/>
      </w:r>
      <w:r w:rsidR="00EB5BC0" w:rsidRPr="00C640F4">
        <w:rPr>
          <w:noProof/>
          <w:lang w:val="en-GB"/>
        </w:rPr>
        <w:t>[83]</w:t>
      </w:r>
      <w:r w:rsidR="0088332A" w:rsidRPr="00C640F4">
        <w:rPr>
          <w:lang w:val="en-GB"/>
        </w:rPr>
        <w:fldChar w:fldCharType="end"/>
      </w:r>
      <w:r w:rsidR="00687846" w:rsidRPr="00C640F4">
        <w:rPr>
          <w:lang w:val="en-GB"/>
        </w:rPr>
        <w:t>.</w:t>
      </w:r>
    </w:p>
    <w:p w:rsidR="0002384A" w:rsidRPr="00C640F4" w:rsidRDefault="0002384A" w:rsidP="0002384A">
      <w:pPr>
        <w:pStyle w:val="05-ArticleText"/>
        <w:tabs>
          <w:tab w:val="clear" w:pos="284"/>
          <w:tab w:val="left" w:pos="0"/>
        </w:tabs>
        <w:ind w:firstLine="426"/>
        <w:rPr>
          <w:lang w:val="en-GB"/>
        </w:rPr>
      </w:pPr>
    </w:p>
    <w:p w:rsidR="00172C97" w:rsidRPr="00C640F4" w:rsidRDefault="00172C97" w:rsidP="000E174E">
      <w:pPr>
        <w:pStyle w:val="06-Heading-1"/>
        <w:numPr>
          <w:ilvl w:val="0"/>
          <w:numId w:val="12"/>
        </w:numPr>
        <w:rPr>
          <w:bCs/>
        </w:rPr>
      </w:pPr>
      <w:r w:rsidRPr="00C640F4">
        <w:rPr>
          <w:bCs/>
        </w:rPr>
        <w:t xml:space="preserve">Empirical Findings on oxytocin </w:t>
      </w:r>
      <w:r w:rsidR="006F14CF" w:rsidRPr="00C640F4">
        <w:rPr>
          <w:bCs/>
        </w:rPr>
        <w:t>(DYS)</w:t>
      </w:r>
      <w:r w:rsidRPr="00C640F4">
        <w:rPr>
          <w:bCs/>
        </w:rPr>
        <w:t xml:space="preserve">function in eating disorders </w:t>
      </w:r>
    </w:p>
    <w:p w:rsidR="00323733" w:rsidRPr="00C640F4" w:rsidRDefault="00064EF2" w:rsidP="001C58E3">
      <w:pPr>
        <w:pStyle w:val="07-Heading-2"/>
        <w:rPr>
          <w:b w:val="0"/>
          <w:lang w:val="en-GB"/>
        </w:rPr>
      </w:pPr>
      <w:r w:rsidRPr="00C640F4">
        <w:rPr>
          <w:b w:val="0"/>
          <w:lang w:val="en-GB"/>
        </w:rPr>
        <w:t xml:space="preserve">While studies investigating oxytocin function in eating disorders are still </w:t>
      </w:r>
      <w:r w:rsidR="006B151C" w:rsidRPr="00C640F4">
        <w:rPr>
          <w:b w:val="0"/>
          <w:lang w:val="en-GB"/>
        </w:rPr>
        <w:t>rare</w:t>
      </w:r>
      <w:r w:rsidRPr="00C640F4">
        <w:rPr>
          <w:b w:val="0"/>
          <w:lang w:val="en-GB"/>
        </w:rPr>
        <w:t>, they have us</w:t>
      </w:r>
      <w:r w:rsidR="00083CF2" w:rsidRPr="00C640F4">
        <w:rPr>
          <w:b w:val="0"/>
          <w:lang w:val="en-GB"/>
        </w:rPr>
        <w:t>ed</w:t>
      </w:r>
      <w:r w:rsidR="00CA475D" w:rsidRPr="00C640F4">
        <w:rPr>
          <w:b w:val="0"/>
          <w:lang w:val="en-GB"/>
        </w:rPr>
        <w:t xml:space="preserve"> </w:t>
      </w:r>
      <w:r w:rsidRPr="00C640F4">
        <w:rPr>
          <w:b w:val="0"/>
          <w:lang w:val="en-GB"/>
        </w:rPr>
        <w:t>different methodological approaches</w:t>
      </w:r>
      <w:r w:rsidR="003D6D29" w:rsidRPr="00C640F4">
        <w:rPr>
          <w:b w:val="0"/>
          <w:lang w:val="en-GB"/>
        </w:rPr>
        <w:t xml:space="preserve">. These range from </w:t>
      </w:r>
      <w:r w:rsidRPr="00C640F4">
        <w:rPr>
          <w:b w:val="0"/>
          <w:lang w:val="en-GB"/>
        </w:rPr>
        <w:t xml:space="preserve">the </w:t>
      </w:r>
      <w:r w:rsidR="003D6D29" w:rsidRPr="00C640F4">
        <w:rPr>
          <w:b w:val="0"/>
          <w:lang w:val="en-GB"/>
        </w:rPr>
        <w:t>assessment of baseline oxytocin levels to the investigation of</w:t>
      </w:r>
      <w:r w:rsidR="006B151C" w:rsidRPr="00C640F4">
        <w:rPr>
          <w:b w:val="0"/>
          <w:lang w:val="en-GB"/>
        </w:rPr>
        <w:t xml:space="preserve"> </w:t>
      </w:r>
      <w:r w:rsidR="006B151C" w:rsidRPr="00C640F4">
        <w:rPr>
          <w:b w:val="0"/>
          <w:lang w:val="en-GB"/>
        </w:rPr>
        <w:lastRenderedPageBreak/>
        <w:t>oxytocin</w:t>
      </w:r>
      <w:r w:rsidR="003D6D29" w:rsidRPr="00C640F4">
        <w:rPr>
          <w:b w:val="0"/>
          <w:lang w:val="en-GB"/>
        </w:rPr>
        <w:t xml:space="preserve"> </w:t>
      </w:r>
      <w:r w:rsidRPr="00C640F4">
        <w:rPr>
          <w:b w:val="0"/>
          <w:lang w:val="en-GB"/>
        </w:rPr>
        <w:t xml:space="preserve">sensitivity </w:t>
      </w:r>
      <w:r w:rsidR="003D6D29" w:rsidRPr="00C640F4">
        <w:rPr>
          <w:b w:val="0"/>
          <w:lang w:val="en-GB"/>
        </w:rPr>
        <w:t>(i.e.</w:t>
      </w:r>
      <w:r w:rsidR="006B151C" w:rsidRPr="00C640F4">
        <w:rPr>
          <w:b w:val="0"/>
          <w:lang w:val="en-GB"/>
        </w:rPr>
        <w:t>,</w:t>
      </w:r>
      <w:r w:rsidR="003D6D29" w:rsidRPr="00C640F4">
        <w:rPr>
          <w:b w:val="0"/>
          <w:lang w:val="en-GB"/>
        </w:rPr>
        <w:t xml:space="preserve"> genetic variation in the oxytocin receptor gene) to more invasive and experimental approaches involving stimulation designs using intranasal oxytocin administration. A majority of studies have investigated populations with anorexia nervosa.  </w:t>
      </w:r>
    </w:p>
    <w:p w:rsidR="00172C97" w:rsidRPr="00C640F4" w:rsidRDefault="001C58E3" w:rsidP="00662BB7">
      <w:pPr>
        <w:pStyle w:val="07-Heading-2"/>
        <w:ind w:left="672" w:hanging="388"/>
      </w:pPr>
      <w:r w:rsidRPr="00C640F4">
        <w:t>5</w:t>
      </w:r>
      <w:r w:rsidR="00172C97" w:rsidRPr="00C640F4">
        <w:t xml:space="preserve">.1. </w:t>
      </w:r>
      <w:r w:rsidR="00CA475D" w:rsidRPr="00C640F4">
        <w:t>Alterations in oxytocin pathways in populations with eating disorders</w:t>
      </w:r>
    </w:p>
    <w:p w:rsidR="00CF17BC" w:rsidRPr="00C640F4" w:rsidRDefault="006A4F9F" w:rsidP="001C58E3">
      <w:pPr>
        <w:pStyle w:val="07-Heading-2"/>
        <w:rPr>
          <w:b w:val="0"/>
        </w:rPr>
      </w:pPr>
      <w:r w:rsidRPr="00C640F4">
        <w:rPr>
          <w:b w:val="0"/>
        </w:rPr>
        <w:t>Potential alterations in basal oxytocin functioning have predominantly been investigated in patients with anorexia nervosa, e.g.</w:t>
      </w:r>
      <w:r w:rsidR="00DF2247" w:rsidRPr="00C640F4">
        <w:rPr>
          <w:b w:val="0"/>
        </w:rPr>
        <w:t>,</w:t>
      </w:r>
      <w:r w:rsidRPr="00C640F4">
        <w:rPr>
          <w:b w:val="0"/>
        </w:rPr>
        <w:t xml:space="preserve"> by assessing </w:t>
      </w:r>
      <w:r w:rsidR="00436442" w:rsidRPr="00C640F4">
        <w:rPr>
          <w:b w:val="0"/>
        </w:rPr>
        <w:t>CSF</w:t>
      </w:r>
      <w:r w:rsidRPr="00C640F4">
        <w:rPr>
          <w:b w:val="0"/>
        </w:rPr>
        <w:t xml:space="preserve">, plasma or urinary oxytocin levels in affected and recovered individuals. </w:t>
      </w:r>
      <w:r w:rsidR="00DC5147" w:rsidRPr="00C640F4">
        <w:rPr>
          <w:b w:val="0"/>
        </w:rPr>
        <w:t xml:space="preserve">Recent evidence </w:t>
      </w:r>
      <w:r w:rsidRPr="00C640F4">
        <w:rPr>
          <w:b w:val="0"/>
        </w:rPr>
        <w:t xml:space="preserve">shows an oxytocin deficiency in the acute state </w:t>
      </w:r>
      <w:r w:rsidR="00D614E1" w:rsidRPr="00C640F4">
        <w:rPr>
          <w:b w:val="0"/>
        </w:rPr>
        <w:t>of anorexia nervosa (</w:t>
      </w:r>
      <w:r w:rsidR="0088332A" w:rsidRPr="00C640F4">
        <w:rPr>
          <w:b w:val="0"/>
        </w:rPr>
        <w:fldChar w:fldCharType="begin">
          <w:fldData xml:space="preserve">PEVuZE5vdGU+PENpdGU+PEF1dGhvcj5TY2hvcnI8L0F1dGhvcj48WWVhcj4yMDE3PC9ZZWFyPjxS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yODE0LTI4MjQ8L3Bh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</w:fldData>
        </w:fldChar>
      </w:r>
      <w:r w:rsidR="00EB5BC0" w:rsidRPr="00C640F4">
        <w:rPr>
          <w:b w:val="0"/>
        </w:rPr>
        <w:instrText xml:space="preserve"> ADDIN EN.CITE </w:instrText>
      </w:r>
      <w:r w:rsidR="0088332A" w:rsidRPr="00C640F4">
        <w:rPr>
          <w:b w:val="0"/>
        </w:rPr>
        <w:fldChar w:fldCharType="begin">
          <w:fldData xml:space="preserve">PEVuZE5vdGU+PENpdGU+PEF1dGhvcj5TY2hvcnI8L0F1dGhvcj48WWVhcj4yMDE3PC9ZZWFyPjxS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yODE0LTI4MjQ8L3Bh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63]</w:t>
      </w:r>
      <w:r w:rsidR="0088332A" w:rsidRPr="00C640F4">
        <w:rPr>
          <w:b w:val="0"/>
        </w:rPr>
        <w:fldChar w:fldCharType="end"/>
      </w:r>
      <w:r w:rsidR="006D093F" w:rsidRPr="00C640F4">
        <w:rPr>
          <w:b w:val="0"/>
        </w:rPr>
        <w:t>; see</w:t>
      </w:r>
      <w:r w:rsidR="00D666B2" w:rsidRPr="00C640F4">
        <w:rPr>
          <w:b w:val="0"/>
        </w:rPr>
        <w:t xml:space="preserve"> </w:t>
      </w:r>
      <w:r w:rsidR="0088332A" w:rsidRPr="00C640F4">
        <w:rPr>
          <w:b w:val="0"/>
        </w:rPr>
        <w:fldChar w:fldCharType="begin"/>
      </w:r>
      <w:r w:rsidR="00EB5BC0" w:rsidRPr="00C640F4">
        <w:rPr>
          <w:b w:val="0"/>
        </w:rPr>
        <w:instrText xml:space="preserve"> ADDIN EN.CITE &lt;EndNote&gt;&lt;Cite&gt;&lt;Author&gt;Culbert&lt;/Author&gt;&lt;Year&gt;2016&lt;/Year&gt;&lt;RecNum&gt;104&lt;/RecNum&gt;&lt;DisplayText&gt;[84]&lt;/DisplayText&gt;&lt;record&gt;&lt;rec-number&gt;104&lt;/rec-number&gt;&lt;foreign-keys&gt;&lt;key app="EN" db-id="2ez20e9x59xzxhedtaqpp29yx005vtevsdvp" timestamp="1497397205"&gt;104&lt;/key&gt;&lt;/foreign-keys&gt;&lt;ref-type name="Journal Article"&gt;17&lt;/ref-type&gt;&lt;contributors&gt;&lt;authors&gt;&lt;author&gt;Culbert, K. M.&lt;/author&gt;&lt;author&gt;Racine, S. E.&lt;/author&gt;&lt;author&gt;Klump, K. L.&lt;/author&gt;&lt;/authors&gt;&lt;/contributors&gt;&lt;auth-address&gt;Department of Psychology, University of Nevada, Las Vegas, 4505 Maryland Parkway (Mail Stop: 5030), Las Vegas, NV, 89154, USA. kristen.culbert@unlv.edu.&amp;#xD;Department of Psychology, Ohio University, Athens, OH, USA.&amp;#xD;Department of Psychology, Michigan State University, East Lansing, MI, USA.&lt;/auth-address&gt;&lt;titles&gt;&lt;title&gt;Hormonal Factors and Disturbances in Eating Disorder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65&lt;/pages&gt;&lt;volume&gt;18&lt;/volume&gt;&lt;number&gt;7&lt;/number&gt;&lt;edition&gt;2016/05/26&lt;/edition&gt;&lt;keywords&gt;&lt;keyword&gt;*Feeding and Eating Disorders/etiology/metabolism/psychology&lt;/keyword&gt;&lt;keyword&gt;Female&lt;/keyword&gt;&lt;keyword&gt;Hormones/*metabolism&lt;/keyword&gt;&lt;keyword&gt;Humans&lt;/keyword&gt;&lt;keyword&gt;Psychopathology&lt;/keyword&gt;&lt;keyword&gt;Stress, Psychological/*complications&lt;/keyword&gt;&lt;keyword&gt;Eating disorders&lt;/keyword&gt;&lt;keyword&gt;Eating pathology&lt;/keyword&gt;&lt;keyword&gt;Endocrine&lt;/keyword&gt;&lt;keyword&gt;Hormones&lt;/keyword&gt;&lt;keyword&gt;Review&lt;/keyword&gt;&lt;/keywords&gt;&lt;dates&gt;&lt;year&gt;2016&lt;/year&gt;&lt;pub-dates&gt;&lt;date&gt;Jul&lt;/date&gt;&lt;/pub-dates&gt;&lt;/dates&gt;&lt;isbn&gt;1523-3812&lt;/isbn&gt;&lt;accession-num&gt;27222139&lt;/accession-num&gt;&lt;urls&gt;&lt;/urls&gt;&lt;electronic-resource-num&gt;10.1007/s11920-016-0701-6&lt;/electronic-resource-num&gt;&lt;remote-database-provider&gt;NLM&lt;/remote-database-provider&gt;&lt;language&gt;eng&lt;/language&gt;&lt;/record&gt;&lt;/Cite&gt;&lt;/EndNote&gt;</w:instrText>
      </w:r>
      <w:r w:rsidR="0088332A" w:rsidRPr="00C640F4">
        <w:rPr>
          <w:b w:val="0"/>
        </w:rPr>
        <w:fldChar w:fldCharType="separate"/>
      </w:r>
      <w:r w:rsidR="00EB5BC0" w:rsidRPr="00C640F4">
        <w:rPr>
          <w:b w:val="0"/>
          <w:noProof/>
        </w:rPr>
        <w:t>[84]</w:t>
      </w:r>
      <w:r w:rsidR="0088332A" w:rsidRPr="00C640F4">
        <w:rPr>
          <w:b w:val="0"/>
        </w:rPr>
        <w:fldChar w:fldCharType="end"/>
      </w:r>
      <w:r w:rsidR="007D3C2F" w:rsidRPr="00C640F4">
        <w:rPr>
          <w:b w:val="0"/>
        </w:rPr>
        <w:t xml:space="preserve"> </w:t>
      </w:r>
      <w:r w:rsidR="00857CA7" w:rsidRPr="00C640F4">
        <w:rPr>
          <w:b w:val="0"/>
        </w:rPr>
        <w:t>for review). This seems surprising at first glance, given the known anorexigenic effect of oxytocin. Of note, postprandial oxytocin levels were found to be elevated in patients with anorexia nervosa, and they have been positively related to eating disorder symptoms, anxiety and depression</w:t>
      </w:r>
      <w:r w:rsidR="007D3C2F" w:rsidRPr="00C640F4">
        <w:rPr>
          <w:b w:val="0"/>
        </w:rPr>
        <w:t xml:space="preserve"> </w:t>
      </w:r>
      <w:r w:rsidR="0088332A" w:rsidRPr="00C640F4">
        <w:rPr>
          <w:b w:val="0"/>
        </w:rPr>
        <w:fldChar w:fldCharType="begin"/>
      </w:r>
      <w:r w:rsidR="00EB5BC0" w:rsidRPr="00C640F4">
        <w:rPr>
          <w:b w:val="0"/>
        </w:rPr>
        <w:instrText xml:space="preserve"> ADDIN EN.CITE &lt;EndNote&gt;&lt;Cite&gt;&lt;Author&gt;Culbert&lt;/Author&gt;&lt;Year&gt;2016&lt;/Year&gt;&lt;RecNum&gt;104&lt;/RecNum&gt;&lt;DisplayText&gt;[84]&lt;/DisplayText&gt;&lt;record&gt;&lt;rec-number&gt;104&lt;/rec-number&gt;&lt;foreign-keys&gt;&lt;key app="EN" db-id="2ez20e9x59xzxhedtaqpp29yx005vtevsdvp" timestamp="1497397205"&gt;104&lt;/key&gt;&lt;/foreign-keys&gt;&lt;ref-type name="Journal Article"&gt;17&lt;/ref-type&gt;&lt;contributors&gt;&lt;authors&gt;&lt;author&gt;Culbert, K. M.&lt;/author&gt;&lt;author&gt;Racine, S. E.&lt;/author&gt;&lt;author&gt;Klump, K. L.&lt;/author&gt;&lt;/authors&gt;&lt;/contributors&gt;&lt;auth-address&gt;Department of Psychology, University of Nevada, Las Vegas, 4505 Maryland Parkway (Mail Stop: 5030), Las Vegas, NV, 89154, USA. kristen.culbert@unlv.edu.&amp;#xD;Department of Psychology, Ohio University, Athens, OH, USA.&amp;#xD;Department of Psychology, Michigan State University, East Lansing, MI, USA.&lt;/auth-address&gt;&lt;titles&gt;&lt;title&gt;Hormonal Factors and Disturbances in Eating Disorders&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65&lt;/pages&gt;&lt;volume&gt;18&lt;/volume&gt;&lt;number&gt;7&lt;/number&gt;&lt;edition&gt;2016/05/26&lt;/edition&gt;&lt;keywords&gt;&lt;keyword&gt;*Feeding and Eating Disorders/etiology/metabolism/psychology&lt;/keyword&gt;&lt;keyword&gt;Female&lt;/keyword&gt;&lt;keyword&gt;Hormones/*metabolism&lt;/keyword&gt;&lt;keyword&gt;Humans&lt;/keyword&gt;&lt;keyword&gt;Psychopathology&lt;/keyword&gt;&lt;keyword&gt;Stress, Psychological/*complications&lt;/keyword&gt;&lt;keyword&gt;Eating disorders&lt;/keyword&gt;&lt;keyword&gt;Eating pathology&lt;/keyword&gt;&lt;keyword&gt;Endocrine&lt;/keyword&gt;&lt;keyword&gt;Hormones&lt;/keyword&gt;&lt;keyword&gt;Review&lt;/keyword&gt;&lt;/keywords&gt;&lt;dates&gt;&lt;year&gt;2016&lt;/year&gt;&lt;pub-dates&gt;&lt;date&gt;Jul&lt;/date&gt;&lt;/pub-dates&gt;&lt;/dates&gt;&lt;isbn&gt;1523-3812&lt;/isbn&gt;&lt;accession-num&gt;27222139&lt;/accession-num&gt;&lt;urls&gt;&lt;/urls&gt;&lt;electronic-resource-num&gt;10.1007/s11920-016-0701-6&lt;/electronic-resource-num&gt;&lt;remote-database-provider&gt;NLM&lt;/remote-database-provider&gt;&lt;language&gt;eng&lt;/language&gt;&lt;/record&gt;&lt;/Cite&gt;&lt;/EndNote&gt;</w:instrText>
      </w:r>
      <w:r w:rsidR="0088332A" w:rsidRPr="00C640F4">
        <w:rPr>
          <w:b w:val="0"/>
        </w:rPr>
        <w:fldChar w:fldCharType="separate"/>
      </w:r>
      <w:r w:rsidR="00EB5BC0" w:rsidRPr="00C640F4">
        <w:rPr>
          <w:b w:val="0"/>
          <w:noProof/>
        </w:rPr>
        <w:t>[84]</w:t>
      </w:r>
      <w:r w:rsidR="0088332A" w:rsidRPr="00C640F4">
        <w:rPr>
          <w:b w:val="0"/>
        </w:rPr>
        <w:fldChar w:fldCharType="end"/>
      </w:r>
      <w:r w:rsidR="00857CA7" w:rsidRPr="00C640F4">
        <w:rPr>
          <w:b w:val="0"/>
        </w:rPr>
        <w:t xml:space="preserve">. This pattern has led to different hypotheses on potential mechanisms behind this “paradoxical” oxytocin </w:t>
      </w:r>
      <w:r w:rsidR="00DF2247" w:rsidRPr="00C640F4">
        <w:rPr>
          <w:b w:val="0"/>
        </w:rPr>
        <w:t xml:space="preserve">pattern </w:t>
      </w:r>
      <w:r w:rsidR="00857CA7" w:rsidRPr="00C640F4">
        <w:rPr>
          <w:b w:val="0"/>
        </w:rPr>
        <w:t xml:space="preserve">in anorexia nervosa: </w:t>
      </w:r>
      <w:r w:rsidR="005455E2" w:rsidRPr="00C640F4">
        <w:rPr>
          <w:b w:val="0"/>
        </w:rPr>
        <w:t xml:space="preserve">low </w:t>
      </w:r>
      <w:r w:rsidR="00D715CA" w:rsidRPr="00C640F4">
        <w:rPr>
          <w:b w:val="0"/>
        </w:rPr>
        <w:t xml:space="preserve">fasting oxytocin levels might represent a trait variable favoring </w:t>
      </w:r>
      <w:r w:rsidR="005455E2" w:rsidRPr="00C640F4">
        <w:rPr>
          <w:b w:val="0"/>
        </w:rPr>
        <w:t xml:space="preserve">the </w:t>
      </w:r>
      <w:r w:rsidR="00D715CA" w:rsidRPr="00C640F4">
        <w:rPr>
          <w:b w:val="0"/>
        </w:rPr>
        <w:t xml:space="preserve">development of the disorder, or </w:t>
      </w:r>
      <w:r w:rsidR="005455E2" w:rsidRPr="00C640F4">
        <w:rPr>
          <w:b w:val="0"/>
        </w:rPr>
        <w:t xml:space="preserve">they </w:t>
      </w:r>
      <w:r w:rsidR="00D715CA" w:rsidRPr="00C640F4">
        <w:rPr>
          <w:b w:val="0"/>
        </w:rPr>
        <w:t>might be a secondary phenomenon constituting an adaption to chronic mal- and undernutrition.</w:t>
      </w:r>
      <w:r w:rsidR="005860F8" w:rsidRPr="00C640F4">
        <w:rPr>
          <w:b w:val="0"/>
        </w:rPr>
        <w:t xml:space="preserve"> </w:t>
      </w:r>
      <w:r w:rsidR="005014D8" w:rsidRPr="00C640F4">
        <w:rPr>
          <w:b w:val="0"/>
        </w:rPr>
        <w:t>A</w:t>
      </w:r>
      <w:r w:rsidR="005860F8" w:rsidRPr="00C640F4">
        <w:rPr>
          <w:b w:val="0"/>
        </w:rPr>
        <w:t xml:space="preserve">nimal experiments </w:t>
      </w:r>
      <w:r w:rsidR="005014D8" w:rsidRPr="00C640F4">
        <w:rPr>
          <w:b w:val="0"/>
        </w:rPr>
        <w:t xml:space="preserve">indicate that fasting acutely suppresses excitatory synaptic input to PVN oxytocin neurons, an effect that is reversible by food intake; in contrast, prolonged fasting may lead to </w:t>
      </w:r>
      <w:r w:rsidR="005860F8" w:rsidRPr="00C640F4">
        <w:rPr>
          <w:b w:val="0"/>
        </w:rPr>
        <w:t xml:space="preserve">persistent downregulation of </w:t>
      </w:r>
      <w:r w:rsidR="005014D8" w:rsidRPr="00C640F4">
        <w:rPr>
          <w:b w:val="0"/>
        </w:rPr>
        <w:t>oxytocin neurons, thereby triggering a vicious cycle that may contribute to the pathogenesis of anorexia nervosa</w:t>
      </w:r>
      <w:r w:rsidR="00C10D3C" w:rsidRPr="00C640F4">
        <w:rPr>
          <w:b w:val="0"/>
        </w:rPr>
        <w:t xml:space="preserve"> </w:t>
      </w:r>
      <w:r w:rsidR="0088332A" w:rsidRPr="00C640F4">
        <w:rPr>
          <w:b w:val="0"/>
        </w:rPr>
        <w:fldChar w:fldCharType="begin">
          <w:fldData xml:space="preserve">PEVuZE5vdGU+PENpdGU+PEF1dGhvcj5TdXlhbWE8L0F1dGhvcj48WWVhcj4yMDE2PC9ZZWFyPjxS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</w:fldData>
        </w:fldChar>
      </w:r>
      <w:r w:rsidR="00EB5BC0" w:rsidRPr="00C640F4">
        <w:rPr>
          <w:b w:val="0"/>
        </w:rPr>
        <w:instrText xml:space="preserve"> ADDIN EN.CITE </w:instrText>
      </w:r>
      <w:r w:rsidR="0088332A" w:rsidRPr="00C640F4">
        <w:rPr>
          <w:b w:val="0"/>
        </w:rPr>
        <w:fldChar w:fldCharType="begin">
          <w:fldData xml:space="preserve">PEVuZE5vdGU+PENpdGU+PEF1dGhvcj5TdXlhbWE8L0F1dGhvcj48WWVhcj4yMDE2PC9ZZWFyPjxS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5]</w:t>
      </w:r>
      <w:r w:rsidR="0088332A" w:rsidRPr="00C640F4">
        <w:rPr>
          <w:b w:val="0"/>
        </w:rPr>
        <w:fldChar w:fldCharType="end"/>
      </w:r>
      <w:r w:rsidR="006D093F" w:rsidRPr="00C640F4">
        <w:rPr>
          <w:b w:val="0"/>
        </w:rPr>
        <w:t xml:space="preserve">. </w:t>
      </w:r>
      <w:r w:rsidR="005860F8" w:rsidRPr="00C640F4">
        <w:rPr>
          <w:b w:val="0"/>
        </w:rPr>
        <w:t xml:space="preserve">Further </w:t>
      </w:r>
      <w:r w:rsidR="005014D8" w:rsidRPr="00C640F4">
        <w:rPr>
          <w:b w:val="0"/>
        </w:rPr>
        <w:t xml:space="preserve">clinical </w:t>
      </w:r>
      <w:r w:rsidR="005860F8" w:rsidRPr="00C640F4">
        <w:rPr>
          <w:b w:val="0"/>
        </w:rPr>
        <w:t>d</w:t>
      </w:r>
      <w:r w:rsidR="00D715CA" w:rsidRPr="00C640F4">
        <w:rPr>
          <w:b w:val="0"/>
        </w:rPr>
        <w:t xml:space="preserve">ata on oxytocin functioning in </w:t>
      </w:r>
      <w:r w:rsidR="00DC5147" w:rsidRPr="00C640F4">
        <w:rPr>
          <w:b w:val="0"/>
        </w:rPr>
        <w:t xml:space="preserve">current and </w:t>
      </w:r>
      <w:r w:rsidR="00D715CA" w:rsidRPr="00C640F4">
        <w:rPr>
          <w:b w:val="0"/>
        </w:rPr>
        <w:t xml:space="preserve">recovered patients, </w:t>
      </w:r>
      <w:proofErr w:type="gramStart"/>
      <w:r w:rsidR="00D715CA" w:rsidRPr="00C640F4">
        <w:rPr>
          <w:b w:val="0"/>
        </w:rPr>
        <w:t>which</w:t>
      </w:r>
      <w:proofErr w:type="gramEnd"/>
      <w:r w:rsidR="00D715CA" w:rsidRPr="00C640F4">
        <w:rPr>
          <w:b w:val="0"/>
        </w:rPr>
        <w:t xml:space="preserve"> could shed light on this question, </w:t>
      </w:r>
      <w:r w:rsidR="005455E2" w:rsidRPr="00C640F4">
        <w:rPr>
          <w:b w:val="0"/>
        </w:rPr>
        <w:t xml:space="preserve">are </w:t>
      </w:r>
      <w:r w:rsidR="00D715CA" w:rsidRPr="00C640F4">
        <w:rPr>
          <w:b w:val="0"/>
        </w:rPr>
        <w:t>mixed</w:t>
      </w:r>
      <w:r w:rsidR="00F30DBC" w:rsidRPr="00C640F4">
        <w:rPr>
          <w:b w:val="0"/>
        </w:rPr>
        <w:t xml:space="preserve">. </w:t>
      </w:r>
      <w:r w:rsidR="00EC191F" w:rsidRPr="00C640F4">
        <w:rPr>
          <w:b w:val="0"/>
        </w:rPr>
        <w:t xml:space="preserve">Basal plasma oxytocin concentrations were comparable between </w:t>
      </w:r>
      <w:r w:rsidR="008D7A57" w:rsidRPr="00C640F4">
        <w:rPr>
          <w:b w:val="0"/>
        </w:rPr>
        <w:t>female patients</w:t>
      </w:r>
      <w:r w:rsidR="00EC191F" w:rsidRPr="00C640F4">
        <w:rPr>
          <w:b w:val="0"/>
        </w:rPr>
        <w:t xml:space="preserve"> with anorexia nervosa or bulimia and normal controls</w:t>
      </w:r>
      <w:r w:rsidR="00C10D3C" w:rsidRPr="00C640F4">
        <w:rPr>
          <w:b w:val="0"/>
        </w:rPr>
        <w:t xml:space="preserve"> </w:t>
      </w:r>
      <w:r w:rsidR="0088332A" w:rsidRPr="00C640F4">
        <w:rPr>
          <w:b w:val="0"/>
        </w:rPr>
        <w:fldChar w:fldCharType="begin"/>
      </w:r>
      <w:r w:rsidR="00EB5BC0" w:rsidRPr="00C640F4">
        <w:rPr>
          <w:b w:val="0"/>
        </w:rPr>
        <w:instrText xml:space="preserve"> ADDIN EN.CITE &lt;EndNote&gt;&lt;Cite&gt;&lt;Author&gt;Chiodera&lt;/Author&gt;&lt;Year&gt;1991&lt;/Year&gt;&lt;RecNum&gt;102&lt;/RecNum&gt;&lt;DisplayText&gt;[86]&lt;/DisplayText&gt;&lt;record&gt;&lt;rec-number&gt;102&lt;/rec-number&gt;&lt;foreign-keys&gt;&lt;key app="EN" db-id="2ez20e9x59xzxhedtaqpp29yx005vtevsdvp" timestamp="1497397186"&gt;102&lt;/key&gt;&lt;/foreign-keys&gt;&lt;ref-type name="Journal Article"&gt;17&lt;/ref-type&gt;&lt;contributors&gt;&lt;authors&gt;&lt;author&gt;Chiodera, P.&lt;/author&gt;&lt;author&gt;Volpi, R.&lt;/author&gt;&lt;author&gt;Capretti, L.&lt;/author&gt;&lt;author&gt;Marchesi, C.&lt;/author&gt;&lt;author&gt;d&amp;apos;Amato, L.&lt;/author&gt;&lt;author&gt;De Ferri, A.&lt;/author&gt;&lt;author&gt;Bianconi, L.&lt;/author&gt;&lt;author&gt;Coiro, V.&lt;/author&gt;&lt;/authors&gt;&lt;/contributors&gt;&lt;auth-address&gt;Cattedra di Endocrinologia e Patologia Costituzionale, Universita di Parma, Italy.&lt;/auth-address&gt;&lt;titles&gt;&lt;title&gt;Effect of estrogen or insulin-induced hypoglycemia on plasma oxytocin levels in bulimia and anorexia nervosa&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226-30&lt;/pages&gt;&lt;volume&gt;40&lt;/volume&gt;&lt;number&gt;11&lt;/number&gt;&lt;edition&gt;1991/11/01&lt;/edition&gt;&lt;keywords&gt;&lt;keyword&gt;Anorexia Nervosa/*blood&lt;/keyword&gt;&lt;keyword&gt;Bulimia/*blood&lt;/keyword&gt;&lt;keyword&gt;Estrogens/*pharmacology&lt;/keyword&gt;&lt;keyword&gt;Female&lt;/keyword&gt;&lt;keyword&gt;Humans&lt;/keyword&gt;&lt;keyword&gt;Hypoglycemia/*blood/chemically induced&lt;/keyword&gt;&lt;keyword&gt;*Insulin&lt;/keyword&gt;&lt;keyword&gt;Oxytocin/*blood&lt;/keyword&gt;&lt;/keywords&gt;&lt;dates&gt;&lt;year&gt;1991&lt;/year&gt;&lt;pub-dates&gt;&lt;date&gt;Nov&lt;/date&gt;&lt;/pub-dates&gt;&lt;/dates&gt;&lt;isbn&gt;0026-0495 (Print)&amp;#xD;0026-0495&lt;/isbn&gt;&lt;accession-num&gt;1943752&lt;/accession-num&gt;&lt;urls&gt;&lt;/urls&gt;&lt;remote-database-provider&gt;NLM&lt;/remote-database-provider&gt;&lt;language&gt;eng&lt;/language&gt;&lt;/record&gt;&lt;/Cite&gt;&lt;/EndNote&gt;</w:instrText>
      </w:r>
      <w:r w:rsidR="0088332A" w:rsidRPr="00C640F4">
        <w:rPr>
          <w:b w:val="0"/>
        </w:rPr>
        <w:fldChar w:fldCharType="separate"/>
      </w:r>
      <w:r w:rsidR="00EB5BC0" w:rsidRPr="00C640F4">
        <w:rPr>
          <w:b w:val="0"/>
          <w:noProof/>
        </w:rPr>
        <w:t>[86]</w:t>
      </w:r>
      <w:r w:rsidR="0088332A" w:rsidRPr="00C640F4">
        <w:rPr>
          <w:b w:val="0"/>
        </w:rPr>
        <w:fldChar w:fldCharType="end"/>
      </w:r>
      <w:r w:rsidR="00BF675E" w:rsidRPr="00C640F4">
        <w:rPr>
          <w:b w:val="0"/>
        </w:rPr>
        <w:t>, and n</w:t>
      </w:r>
      <w:r w:rsidR="00F30DBC" w:rsidRPr="00C640F4">
        <w:rPr>
          <w:b w:val="0"/>
        </w:rPr>
        <w:t xml:space="preserve">ormal </w:t>
      </w:r>
      <w:r w:rsidR="00436442" w:rsidRPr="00C640F4">
        <w:rPr>
          <w:b w:val="0"/>
        </w:rPr>
        <w:t>CSF</w:t>
      </w:r>
      <w:r w:rsidR="00F30DBC" w:rsidRPr="00C640F4">
        <w:rPr>
          <w:b w:val="0"/>
        </w:rPr>
        <w:t xml:space="preserve"> oxytocin concentrations were </w:t>
      </w:r>
      <w:r w:rsidR="008D7A57" w:rsidRPr="00C640F4">
        <w:rPr>
          <w:b w:val="0"/>
        </w:rPr>
        <w:t>detected</w:t>
      </w:r>
      <w:r w:rsidR="00F30DBC" w:rsidRPr="00C640F4">
        <w:rPr>
          <w:b w:val="0"/>
        </w:rPr>
        <w:t xml:space="preserve"> in patients who had recovered from anorexia </w:t>
      </w:r>
      <w:r w:rsidR="0088332A" w:rsidRPr="00C640F4">
        <w:rPr>
          <w:b w:val="0"/>
        </w:rPr>
        <w:fldChar w:fldCharType="begin"/>
      </w:r>
      <w:r w:rsidR="00EB5BC0" w:rsidRPr="00C640F4">
        <w:rPr>
          <w:b w:val="0"/>
        </w:rPr>
        <w:instrText xml:space="preserve"> ADDIN EN.CITE &lt;EndNote&gt;&lt;Cite&gt;&lt;Author&gt;Frank&lt;/Author&gt;&lt;Year&gt;2000&lt;/Year&gt;&lt;RecNum&gt;103&lt;/RecNum&gt;&lt;DisplayText&gt;[87]&lt;/DisplayText&gt;&lt;record&gt;&lt;rec-number&gt;103&lt;/rec-number&gt;&lt;foreign-keys&gt;&lt;key app="EN" db-id="2ez20e9x59xzxhedtaqpp29yx005vtevsdvp" timestamp="1497397195"&gt;103&lt;/key&gt;&lt;/foreign-keys&gt;&lt;ref-type name="Journal Article"&gt;17&lt;/ref-type&gt;&lt;contributors&gt;&lt;authors&gt;&lt;author&gt;Frank, G. K.&lt;/author&gt;&lt;author&gt;Kaye, W. H.&lt;/author&gt;&lt;author&gt;Altemus, M.&lt;/author&gt;&lt;author&gt;Greeno, C. G.&lt;/author&gt;&lt;/authors&gt;&lt;/contributors&gt;&lt;auth-address&gt;Department of Psychiatry, University of Pittsburgh, School of Medicine, Western Psychiatric Institute and Clinic, PA 15213, USA.&lt;/auth-address&gt;&lt;titles&gt;&lt;title&gt;CSF oxytocin and vasopressin levels after recovery from bulimia nervosa and anorexia nervosa, bulimic subtype&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15-8&lt;/pages&gt;&lt;volume&gt;48&lt;/volume&gt;&lt;number&gt;4&lt;/number&gt;&lt;edition&gt;2000/08/26&lt;/edition&gt;&lt;keywords&gt;&lt;keyword&gt;Adult&lt;/keyword&gt;&lt;keyword&gt;Anorexia Nervosa/*metabolism/therapy&lt;/keyword&gt;&lt;keyword&gt;Bulimia/*metabolism/therapy&lt;/keyword&gt;&lt;keyword&gt;Female&lt;/keyword&gt;&lt;keyword&gt;Humans&lt;/keyword&gt;&lt;keyword&gt;Oxytocin/*cerebrospinal fluid&lt;/keyword&gt;&lt;keyword&gt;Time Factors&lt;/keyword&gt;&lt;keyword&gt;Vasopressins/*cerebrospinal fluid&lt;/keyword&gt;&lt;/keywords&gt;&lt;dates&gt;&lt;year&gt;2000&lt;/year&gt;&lt;pub-dates&gt;&lt;date&gt;Aug 15&lt;/date&gt;&lt;/pub-dates&gt;&lt;/dates&gt;&lt;isbn&gt;0006-3223 (Print)&amp;#xD;0006-3223&lt;/isbn&gt;&lt;accession-num&gt;10960163&lt;/accession-num&gt;&lt;urls&gt;&lt;/urls&gt;&lt;remote-database-provider&gt;NLM&lt;/remote-database-provider&gt;&lt;language&gt;eng&lt;/language&gt;&lt;/record&gt;&lt;/Cite&gt;&lt;/EndNote&gt;</w:instrText>
      </w:r>
      <w:r w:rsidR="0088332A" w:rsidRPr="00C640F4">
        <w:rPr>
          <w:b w:val="0"/>
        </w:rPr>
        <w:fldChar w:fldCharType="separate"/>
      </w:r>
      <w:r w:rsidR="00EB5BC0" w:rsidRPr="00C640F4">
        <w:rPr>
          <w:b w:val="0"/>
          <w:noProof/>
        </w:rPr>
        <w:t>[87]</w:t>
      </w:r>
      <w:r w:rsidR="0088332A" w:rsidRPr="00C640F4">
        <w:rPr>
          <w:b w:val="0"/>
        </w:rPr>
        <w:fldChar w:fldCharType="end"/>
      </w:r>
      <w:r w:rsidR="00BF675E" w:rsidRPr="00C640F4">
        <w:rPr>
          <w:b w:val="0"/>
        </w:rPr>
        <w:t>. However, while basal serum oxytocin levels were likewise found to be comparable between anorectic patients and healthy controls</w:t>
      </w:r>
      <w:r w:rsidR="008D7A57" w:rsidRPr="00C640F4">
        <w:rPr>
          <w:b w:val="0"/>
        </w:rPr>
        <w:t xml:space="preserve"> in related experiments</w:t>
      </w:r>
      <w:r w:rsidR="0017330E" w:rsidRPr="00C640F4">
        <w:rPr>
          <w:b w:val="0"/>
        </w:rPr>
        <w:t xml:space="preserve"> </w:t>
      </w:r>
      <w:r w:rsidR="0088332A" w:rsidRPr="00C640F4">
        <w:rPr>
          <w:b w:val="0"/>
        </w:rPr>
        <w:fldChar w:fldCharType="begin">
          <w:fldData xml:space="preserve">PEVuZE5vdGU+PENpdGU+PEF1dGhvcj5MYXdzb248L0F1dGhvcj48WWVhcj4yMDEyPC9ZZWFyPjxS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xODk4LTkwODwvcGFnZXM+PHZvbHVtZT45Nzwvdm9sdW1lPjxudW1iZXI+MTA8L251bWJl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MYXdzb248L0F1dGhvcj48WWVhcj4yMDEyPC9ZZWFyPjxS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xODk4LTkwODwvcGFnZXM+PHZvbHVtZT45Nzwvdm9sdW1lPjxudW1iZXI+MTA8L251bWJl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8]</w:t>
      </w:r>
      <w:r w:rsidR="0088332A" w:rsidRPr="00C640F4">
        <w:rPr>
          <w:b w:val="0"/>
        </w:rPr>
        <w:fldChar w:fldCharType="end"/>
      </w:r>
      <w:r w:rsidR="00EC191F" w:rsidRPr="00C640F4">
        <w:rPr>
          <w:b w:val="0"/>
        </w:rPr>
        <w:t xml:space="preserve">, </w:t>
      </w:r>
      <w:r w:rsidR="00BF675E" w:rsidRPr="00C640F4">
        <w:rPr>
          <w:b w:val="0"/>
        </w:rPr>
        <w:t>they turned out to be reduced in fully</w:t>
      </w:r>
      <w:r w:rsidR="00C10D3C" w:rsidRPr="00C640F4">
        <w:rPr>
          <w:b w:val="0"/>
        </w:rPr>
        <w:t xml:space="preserve"> </w:t>
      </w:r>
      <w:r w:rsidR="0088332A" w:rsidRPr="00C640F4">
        <w:rPr>
          <w:b w:val="0"/>
        </w:rPr>
        <w:fldChar w:fldCharType="begin">
          <w:fldData xml:space="preserve">PEVuZE5vdGU+PENpdGU+PEF1dGhvcj5MYXdzb248L0F1dGhvcj48WWVhcj4yMDEyPC9ZZWFyPjxS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xODk4LTkwODwvcGFnZXM+PHZvbHVtZT45Nzwvdm9sdW1lPjxudW1iZXI+MTA8L251bWJl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MYXdzb248L0F1dGhvcj48WWVhcj4yMDEyPC9ZZWFyPjxS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xODk4LTkwODwvcGFnZXM+PHZvbHVtZT45Nzwvdm9sdW1lPjxudW1iZXI+MTA8L251bWJl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8]</w:t>
      </w:r>
      <w:r w:rsidR="0088332A" w:rsidRPr="00C640F4">
        <w:rPr>
          <w:b w:val="0"/>
        </w:rPr>
        <w:fldChar w:fldCharType="end"/>
      </w:r>
      <w:r w:rsidR="00BF675E" w:rsidRPr="00C640F4">
        <w:rPr>
          <w:b w:val="0"/>
        </w:rPr>
        <w:t xml:space="preserve"> </w:t>
      </w:r>
      <w:r w:rsidR="00EC191F" w:rsidRPr="00C640F4">
        <w:rPr>
          <w:b w:val="0"/>
        </w:rPr>
        <w:t>and</w:t>
      </w:r>
      <w:r w:rsidR="005773FD" w:rsidRPr="00C640F4">
        <w:rPr>
          <w:b w:val="0"/>
        </w:rPr>
        <w:t xml:space="preserve"> partially recovered patients with anorexia nervosa </w:t>
      </w:r>
      <w:r w:rsidR="0088332A" w:rsidRPr="00C640F4">
        <w:rPr>
          <w:b w:val="0"/>
        </w:rPr>
        <w:fldChar w:fldCharType="begin">
          <w:fldData xml:space="preserve">PEVuZE5vdGU+PENpdGU+PEF1dGhvcj5BZmlub2dlbm92YTwvQXV0aG9yPjxZZWFyPjIwMTY8L1ll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</w:fldData>
        </w:fldChar>
      </w:r>
      <w:r w:rsidR="00EB5BC0" w:rsidRPr="00C640F4">
        <w:rPr>
          <w:b w:val="0"/>
        </w:rPr>
        <w:instrText xml:space="preserve"> ADDIN EN.CITE </w:instrText>
      </w:r>
      <w:r w:rsidR="0088332A" w:rsidRPr="00C640F4">
        <w:rPr>
          <w:b w:val="0"/>
        </w:rPr>
        <w:fldChar w:fldCharType="begin">
          <w:fldData xml:space="preserve">PEVuZE5vdGU+PENpdGU+PEF1dGhvcj5BZmlub2dlbm92YTwvQXV0aG9yPjxZZWFyPjIwMTY8L1ll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9]</w:t>
      </w:r>
      <w:r w:rsidR="0088332A" w:rsidRPr="00C640F4">
        <w:rPr>
          <w:b w:val="0"/>
        </w:rPr>
        <w:fldChar w:fldCharType="end"/>
      </w:r>
      <w:r w:rsidR="005773FD" w:rsidRPr="00C640F4">
        <w:rPr>
          <w:b w:val="0"/>
        </w:rPr>
        <w:t xml:space="preserve">. </w:t>
      </w:r>
      <w:r w:rsidR="00227C94" w:rsidRPr="00C640F4">
        <w:rPr>
          <w:b w:val="0"/>
        </w:rPr>
        <w:t xml:space="preserve">Other studies found reduced fasting oxytocin levels in </w:t>
      </w:r>
      <w:r w:rsidR="00436442" w:rsidRPr="00C640F4">
        <w:rPr>
          <w:b w:val="0"/>
        </w:rPr>
        <w:t>CSF</w:t>
      </w:r>
      <w:r w:rsidR="00E23BD0" w:rsidRPr="00C640F4">
        <w:rPr>
          <w:b w:val="0"/>
        </w:rPr>
        <w:t xml:space="preserve"> [</w:t>
      </w:r>
      <w:r w:rsidR="00B16E3D" w:rsidRPr="00C640F4">
        <w:rPr>
          <w:b w:val="0"/>
        </w:rPr>
        <w:t>90</w:t>
      </w:r>
      <w:r w:rsidR="00E23BD0" w:rsidRPr="00C640F4">
        <w:rPr>
          <w:b w:val="0"/>
        </w:rPr>
        <w:t>]</w:t>
      </w:r>
      <w:r w:rsidR="00227C94" w:rsidRPr="00C640F4">
        <w:rPr>
          <w:b w:val="0"/>
        </w:rPr>
        <w:t xml:space="preserve"> and plasma</w:t>
      </w:r>
      <w:r w:rsidR="00C10D3C" w:rsidRPr="00C640F4">
        <w:rPr>
          <w:b w:val="0"/>
        </w:rPr>
        <w:t xml:space="preserve"> </w:t>
      </w:r>
      <w:r w:rsidR="0088332A" w:rsidRPr="00C640F4">
        <w:rPr>
          <w:b w:val="0"/>
        </w:rPr>
        <w:fldChar w:fldCharType="begin">
          <w:fldData xml:space="preserve">PEVuZE5vdGU+PENpdGU+PEF1dGhvcj5Nb250ZWxlb25lPC9BdXRob3I+PFllYXI+MjAxNjwvWWVh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</w:fldData>
        </w:fldChar>
      </w:r>
      <w:r w:rsidR="00EB5BC0" w:rsidRPr="00C640F4">
        <w:rPr>
          <w:b w:val="0"/>
        </w:rPr>
        <w:instrText xml:space="preserve"> ADDIN EN.CITE </w:instrText>
      </w:r>
      <w:r w:rsidR="0088332A" w:rsidRPr="00C640F4">
        <w:rPr>
          <w:b w:val="0"/>
        </w:rPr>
        <w:fldChar w:fldCharType="begin">
          <w:fldData xml:space="preserve">PEVuZE5vdGU+PENpdGU+PEF1dGhvcj5Nb250ZWxlb25lPC9BdXRob3I+PFllYXI+MjAxNjwvWWVh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0D5D14" w:rsidRPr="00C640F4">
        <w:rPr>
          <w:b w:val="0"/>
          <w:noProof/>
        </w:rPr>
        <w:t>1</w:t>
      </w:r>
      <w:r w:rsidR="00EB5BC0" w:rsidRPr="00C640F4">
        <w:rPr>
          <w:b w:val="0"/>
          <w:noProof/>
        </w:rPr>
        <w:t>]</w:t>
      </w:r>
      <w:r w:rsidR="0088332A" w:rsidRPr="00C640F4">
        <w:rPr>
          <w:b w:val="0"/>
        </w:rPr>
        <w:fldChar w:fldCharType="end"/>
      </w:r>
      <w:r w:rsidR="00227C94" w:rsidRPr="00C640F4">
        <w:rPr>
          <w:b w:val="0"/>
        </w:rPr>
        <w:t xml:space="preserve"> also in women with current anorexia nervosa. </w:t>
      </w:r>
      <w:r w:rsidR="00CF17BC" w:rsidRPr="00C640F4">
        <w:rPr>
          <w:b w:val="0"/>
        </w:rPr>
        <w:t xml:space="preserve">It is of course to note that differences in study design and analytical methods as well as </w:t>
      </w:r>
      <w:r w:rsidR="000C244C" w:rsidRPr="00C640F4">
        <w:rPr>
          <w:b w:val="0"/>
        </w:rPr>
        <w:t xml:space="preserve">the relatively small </w:t>
      </w:r>
      <w:r w:rsidR="00CF17BC" w:rsidRPr="00C640F4">
        <w:rPr>
          <w:b w:val="0"/>
        </w:rPr>
        <w:t>sample size</w:t>
      </w:r>
      <w:r w:rsidR="000C244C" w:rsidRPr="00C640F4">
        <w:rPr>
          <w:b w:val="0"/>
        </w:rPr>
        <w:t>s</w:t>
      </w:r>
      <w:r w:rsidR="00CF17BC" w:rsidRPr="00C640F4">
        <w:rPr>
          <w:b w:val="0"/>
        </w:rPr>
        <w:t xml:space="preserve"> might contribute to such diverging findings</w:t>
      </w:r>
      <w:r w:rsidR="00783980" w:rsidRPr="00C640F4">
        <w:rPr>
          <w:b w:val="0"/>
        </w:rPr>
        <w:t xml:space="preserve"> (see </w:t>
      </w:r>
      <w:r w:rsidR="0088332A" w:rsidRPr="00C640F4">
        <w:rPr>
          <w:b w:val="0"/>
        </w:rPr>
        <w:fldChar w:fldCharType="begin">
          <w:fldData xml:space="preserve">PEVuZE5vdGU+PENpdGU+PEF1dGhvcj5SdXRpZ2xpYW5vPC9BdXRob3I+PFllYXI+MjAxNjwvWWVh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</w:fldData>
        </w:fldChar>
      </w:r>
      <w:r w:rsidR="00EB5BC0" w:rsidRPr="00C640F4">
        <w:rPr>
          <w:b w:val="0"/>
        </w:rPr>
        <w:instrText xml:space="preserve"> ADDIN EN.CITE </w:instrText>
      </w:r>
      <w:r w:rsidR="0088332A" w:rsidRPr="00C640F4">
        <w:rPr>
          <w:b w:val="0"/>
        </w:rPr>
        <w:fldChar w:fldCharType="begin">
          <w:fldData xml:space="preserve">PEVuZE5vdGU+PENpdGU+PEF1dGhvcj5SdXRpZ2xpYW5vPC9BdXRob3I+PFllYXI+MjAxNjwvWWVh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2</w:t>
      </w:r>
      <w:r w:rsidR="00EB5BC0" w:rsidRPr="00C640F4">
        <w:rPr>
          <w:b w:val="0"/>
          <w:noProof/>
        </w:rPr>
        <w:t>]</w:t>
      </w:r>
      <w:r w:rsidR="0088332A" w:rsidRPr="00C640F4">
        <w:rPr>
          <w:b w:val="0"/>
        </w:rPr>
        <w:fldChar w:fldCharType="end"/>
      </w:r>
      <w:r w:rsidR="00783980" w:rsidRPr="00C640F4">
        <w:rPr>
          <w:b w:val="0"/>
        </w:rPr>
        <w:t xml:space="preserve"> for a preliminary meta-analysis)</w:t>
      </w:r>
      <w:r w:rsidR="00CF17BC" w:rsidRPr="00C640F4">
        <w:rPr>
          <w:b w:val="0"/>
        </w:rPr>
        <w:t>.</w:t>
      </w:r>
    </w:p>
    <w:p w:rsidR="005773FD" w:rsidRPr="00C640F4" w:rsidRDefault="00413EEE" w:rsidP="001C58E3">
      <w:pPr>
        <w:pStyle w:val="07-Heading-2"/>
        <w:rPr>
          <w:b w:val="0"/>
        </w:rPr>
      </w:pPr>
      <w:r w:rsidRPr="00C640F4">
        <w:rPr>
          <w:b w:val="0"/>
        </w:rPr>
        <w:t>Independent of this trait vs. state question, it has been suggested that oxytocin dysfunction in anorexia nervosa might be involved in a complex dysregulation of homeostatic and reward-driven signals in eating control. Oxytocin is known to also partly communicate rewarding aspects of food intake</w:t>
      </w:r>
      <w:r w:rsidR="007D3C2F" w:rsidRPr="00C640F4">
        <w:rPr>
          <w:b w:val="0"/>
        </w:rPr>
        <w:t xml:space="preserve"> </w:t>
      </w:r>
      <w:r w:rsidR="0088332A" w:rsidRPr="00C640F4">
        <w:rPr>
          <w:b w:val="0"/>
        </w:rPr>
        <w:fldChar w:fldCharType="begin">
          <w:fldData xml:space="preserve">PEVuZE5vdGU+PENpdGU+PEF1dGhvcj5PdHQ8L0F1dGhvcj48WWVhcj4yMDEzPC9ZZWFyPjxSZWNO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zQxOC0yNTwvcGFnZXM+PHZvbHVtZT42Mjwvdm9sdW1lPjxudW1i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</w:fldData>
        </w:fldChar>
      </w:r>
      <w:r w:rsidR="00EB5BC0" w:rsidRPr="00C640F4">
        <w:rPr>
          <w:b w:val="0"/>
        </w:rPr>
        <w:instrText xml:space="preserve"> ADDIN EN.CITE </w:instrText>
      </w:r>
      <w:r w:rsidR="0088332A" w:rsidRPr="00C640F4">
        <w:rPr>
          <w:b w:val="0"/>
        </w:rPr>
        <w:fldChar w:fldCharType="begin">
          <w:fldData xml:space="preserve">PEVuZE5vdGU+PENpdGU+PEF1dGhvcj5PdHQ8L0F1dGhvcj48WWVhcj4yMDEzPC9ZZWFyPjxSZWNO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zQxOC0yNTwvcGFnZXM+PHZvbHVtZT42Mjwvdm9sdW1lPjxudW1i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54]</w:t>
      </w:r>
      <w:r w:rsidR="0088332A" w:rsidRPr="00C640F4">
        <w:rPr>
          <w:b w:val="0"/>
        </w:rPr>
        <w:fldChar w:fldCharType="end"/>
      </w:r>
      <w:r w:rsidRPr="00C640F4">
        <w:rPr>
          <w:b w:val="0"/>
        </w:rPr>
        <w:t>, and reward processing has recently been discussed as a major etiological pathway of anorexia nervosa</w:t>
      </w:r>
      <w:r w:rsidR="007D3C2F" w:rsidRPr="00C640F4">
        <w:rPr>
          <w:b w:val="0"/>
        </w:rPr>
        <w:t xml:space="preserve"> </w:t>
      </w:r>
      <w:r w:rsidR="0088332A" w:rsidRPr="00C640F4">
        <w:rPr>
          <w:b w:val="0"/>
        </w:rPr>
        <w:fldChar w:fldCharType="begin">
          <w:fldData xml:space="preserve">PEVuZE5vdGU+PENpdGU+PEF1dGhvcj5PJmFwb3M7SGFyYTwvQXV0aG9yPjxZZWFyPjIwMTU8L1ll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</w:fldData>
        </w:fldChar>
      </w:r>
      <w:r w:rsidR="00EB5BC0" w:rsidRPr="00C640F4">
        <w:rPr>
          <w:b w:val="0"/>
        </w:rPr>
        <w:instrText xml:space="preserve"> ADDIN EN.CITE </w:instrText>
      </w:r>
      <w:r w:rsidR="0088332A" w:rsidRPr="00C640F4">
        <w:rPr>
          <w:b w:val="0"/>
        </w:rPr>
        <w:fldChar w:fldCharType="begin">
          <w:fldData xml:space="preserve">PEVuZE5vdGU+PENpdGU+PEF1dGhvcj5PJmFwb3M7SGFyYTwvQXV0aG9yPjxZZWFyPjIwMTU8L1ll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3</w:t>
      </w:r>
      <w:r w:rsidR="00EB5BC0" w:rsidRPr="00C640F4">
        <w:rPr>
          <w:b w:val="0"/>
          <w:noProof/>
        </w:rPr>
        <w:t>]</w:t>
      </w:r>
      <w:r w:rsidR="0088332A" w:rsidRPr="00C640F4">
        <w:rPr>
          <w:b w:val="0"/>
        </w:rPr>
        <w:fldChar w:fldCharType="end"/>
      </w:r>
      <w:r w:rsidRPr="00C640F4">
        <w:rPr>
          <w:b w:val="0"/>
        </w:rPr>
        <w:t xml:space="preserve">. Oxytocin deficiency might communicate reduced satiety to homeostatic and motivational brain areas in order to counteract restrictive food intake in anorexia nervosa </w:t>
      </w:r>
      <w:r w:rsidR="0088332A" w:rsidRPr="00C640F4">
        <w:rPr>
          <w:b w:val="0"/>
        </w:rPr>
        <w:fldChar w:fldCharType="begin">
          <w:fldData xml:space="preserve">PEVuZE5vdGU+PENpdGU+PEF1dGhvcj5Nb250ZWxlb25lPC9BdXRob3I+PFllYXI+MjAxNjwvWWVh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xODk4LTkwODwvcGFnZXM+PHZvbHVtZT45Nzwv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</w:fldData>
        </w:fldChar>
      </w:r>
      <w:r w:rsidR="00EB5BC0" w:rsidRPr="00C640F4">
        <w:rPr>
          <w:b w:val="0"/>
        </w:rPr>
        <w:instrText xml:space="preserve"> ADDIN EN.CITE </w:instrText>
      </w:r>
      <w:r w:rsidR="0088332A" w:rsidRPr="00C640F4">
        <w:rPr>
          <w:b w:val="0"/>
        </w:rPr>
        <w:fldChar w:fldCharType="begin">
          <w:fldData xml:space="preserve">PEVuZE5vdGU+PENpdGU+PEF1dGhvcj5Nb250ZWxlb25lPC9BdXRob3I+PFllYXI+MjAxNjwvWWVh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xODk4LTkwODwvcGFnZXM+PHZvbHVtZT45Nzwv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8, 9</w:t>
      </w:r>
      <w:r w:rsidR="000D5D14" w:rsidRPr="00C640F4">
        <w:rPr>
          <w:b w:val="0"/>
          <w:noProof/>
        </w:rPr>
        <w:t>1</w:t>
      </w:r>
      <w:r w:rsidR="00EB5BC0" w:rsidRPr="00C640F4">
        <w:rPr>
          <w:b w:val="0"/>
          <w:noProof/>
        </w:rPr>
        <w:t>]</w:t>
      </w:r>
      <w:r w:rsidR="0088332A" w:rsidRPr="00C640F4">
        <w:rPr>
          <w:b w:val="0"/>
        </w:rPr>
        <w:fldChar w:fldCharType="end"/>
      </w:r>
      <w:r w:rsidRPr="00C640F4">
        <w:rPr>
          <w:b w:val="0"/>
        </w:rPr>
        <w:t xml:space="preserve">. </w:t>
      </w:r>
      <w:r w:rsidR="005773FD" w:rsidRPr="00C640F4">
        <w:rPr>
          <w:b w:val="0"/>
        </w:rPr>
        <w:t xml:space="preserve">Concerning the postprandial rise in oxytocin, it has been speculated that this might be related to anxiolytic effects of this hormone, reducing stress and </w:t>
      </w:r>
      <w:r w:rsidRPr="00C640F4">
        <w:rPr>
          <w:b w:val="0"/>
        </w:rPr>
        <w:t xml:space="preserve">anxiety during /after meal </w:t>
      </w:r>
      <w:r w:rsidRPr="00C640F4">
        <w:rPr>
          <w:b w:val="0"/>
        </w:rPr>
        <w:lastRenderedPageBreak/>
        <w:t>consumption</w:t>
      </w:r>
      <w:r w:rsidR="00DF2247" w:rsidRPr="00C640F4">
        <w:rPr>
          <w:b w:val="0"/>
        </w:rPr>
        <w:t>,</w:t>
      </w:r>
      <w:r w:rsidRPr="00C640F4">
        <w:rPr>
          <w:b w:val="0"/>
        </w:rPr>
        <w:t xml:space="preserve"> which represents an aversive situation in anorexia patients</w:t>
      </w:r>
      <w:r w:rsidR="00792DA7" w:rsidRPr="00C640F4">
        <w:rPr>
          <w:b w:val="0"/>
        </w:rPr>
        <w:t xml:space="preserve"> </w:t>
      </w:r>
      <w:r w:rsidR="0088332A" w:rsidRPr="00C640F4">
        <w:rPr>
          <w:b w:val="0"/>
        </w:rPr>
        <w:fldChar w:fldCharType="begin">
          <w:fldData xml:space="preserve">PEVuZE5vdGU+PENpdGU+PEF1dGhvcj5MYXdzb248L0F1dGhvcj48WWVhcj4yMDEyPC9ZZWFyPjxS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xODk4LTkwODwvcGFnZXM+PHZvbHVtZT45Nzwvdm9sdW1lPjxudW1iZXI+MTA8L251bWJl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MYXdzb248L0F1dGhvcj48WWVhcj4yMDEyPC9ZZWFyPjxS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xODk4LTkwODwvcGFnZXM+PHZvbHVtZT45Nzwvdm9sdW1lPjxudW1iZXI+MTA8L251bWJl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8]</w:t>
      </w:r>
      <w:r w:rsidR="0088332A" w:rsidRPr="00C640F4">
        <w:rPr>
          <w:b w:val="0"/>
        </w:rPr>
        <w:fldChar w:fldCharType="end"/>
      </w:r>
      <w:r w:rsidRPr="00C640F4">
        <w:rPr>
          <w:b w:val="0"/>
        </w:rPr>
        <w:t>.</w:t>
      </w:r>
      <w:r w:rsidR="005A4AA5" w:rsidRPr="00C640F4">
        <w:rPr>
          <w:b w:val="0"/>
        </w:rPr>
        <w:t xml:space="preserve"> </w:t>
      </w:r>
      <w:r w:rsidR="00EA5811" w:rsidRPr="00C640F4">
        <w:rPr>
          <w:b w:val="0"/>
        </w:rPr>
        <w:t>This hypothesis is supported by recent data showing oxytocin-induced reduction</w:t>
      </w:r>
      <w:r w:rsidR="00E23BD0" w:rsidRPr="00C640F4">
        <w:rPr>
          <w:b w:val="0"/>
        </w:rPr>
        <w:t>s</w:t>
      </w:r>
      <w:r w:rsidR="00EA5811" w:rsidRPr="00C640F4">
        <w:rPr>
          <w:b w:val="0"/>
        </w:rPr>
        <w:t xml:space="preserve"> in salivary cortisol in patients with anorexia nervosa</w:t>
      </w:r>
      <w:r w:rsidR="00563CAE" w:rsidRPr="00C640F4">
        <w:rPr>
          <w:b w:val="0"/>
        </w:rPr>
        <w:t xml:space="preserve"> </w:t>
      </w:r>
      <w:r w:rsidR="0088332A" w:rsidRPr="00C640F4">
        <w:rPr>
          <w:b w:val="0"/>
        </w:rPr>
        <w:fldChar w:fldCharType="begin">
          <w:fldData xml:space="preserve">PEVuZE5vdGU+PENpdGU+PEF1dGhvcj5MZXBwYW5lbjwvQXV0aG9yPjxZZWFyPjIwMTc8L1llYXI+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jctMTc0PC9wYWdlcz48dm9sdW1lPjc5PC92b2x1bWU+PGVkaXRpb24+MjAxNy8wMy8xNDwv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</w:fldData>
        </w:fldChar>
      </w:r>
      <w:r w:rsidR="00EB5BC0" w:rsidRPr="00C640F4">
        <w:rPr>
          <w:b w:val="0"/>
        </w:rPr>
        <w:instrText xml:space="preserve"> ADDIN EN.CITE </w:instrText>
      </w:r>
      <w:r w:rsidR="0088332A" w:rsidRPr="00C640F4">
        <w:rPr>
          <w:b w:val="0"/>
        </w:rPr>
        <w:fldChar w:fldCharType="begin">
          <w:fldData xml:space="preserve">PEVuZE5vdGU+PENpdGU+PEF1dGhvcj5MZXBwYW5lbjwvQXV0aG9yPjxZZWFyPjIwMTc8L1llYXI+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jctMTc0PC9wYWdlcz48dm9sdW1lPjc5PC92b2x1bWU+PGVkaXRpb24+MjAxNy8wMy8xNDwv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4</w:t>
      </w:r>
      <w:r w:rsidR="00EB5BC0" w:rsidRPr="00C640F4">
        <w:rPr>
          <w:b w:val="0"/>
          <w:noProof/>
        </w:rPr>
        <w:t>]</w:t>
      </w:r>
      <w:r w:rsidR="0088332A" w:rsidRPr="00C640F4">
        <w:rPr>
          <w:b w:val="0"/>
        </w:rPr>
        <w:fldChar w:fldCharType="end"/>
      </w:r>
      <w:r w:rsidR="00F87DD3" w:rsidRPr="00C640F4">
        <w:rPr>
          <w:b w:val="0"/>
        </w:rPr>
        <w:t xml:space="preserve"> </w:t>
      </w:r>
      <w:r w:rsidR="00563CAE" w:rsidRPr="00C640F4">
        <w:rPr>
          <w:b w:val="0"/>
        </w:rPr>
        <w:t>as compared to healthy controls</w:t>
      </w:r>
      <w:r w:rsidR="00EA5811" w:rsidRPr="00C640F4">
        <w:rPr>
          <w:b w:val="0"/>
        </w:rPr>
        <w:t xml:space="preserve">. </w:t>
      </w:r>
      <w:r w:rsidR="005A4AA5" w:rsidRPr="00C640F4">
        <w:rPr>
          <w:b w:val="0"/>
        </w:rPr>
        <w:t xml:space="preserve">The suggestion that oxytocin might be involved in processing of fear-related stimuli in anorexia nervosa is underpinned by </w:t>
      </w:r>
      <w:r w:rsidR="00563CAE" w:rsidRPr="00C640F4">
        <w:rPr>
          <w:b w:val="0"/>
        </w:rPr>
        <w:t xml:space="preserve">two </w:t>
      </w:r>
      <w:r w:rsidR="005A4AA5" w:rsidRPr="00C640F4">
        <w:rPr>
          <w:b w:val="0"/>
        </w:rPr>
        <w:t>stud</w:t>
      </w:r>
      <w:r w:rsidR="00563CAE" w:rsidRPr="00C640F4">
        <w:rPr>
          <w:b w:val="0"/>
        </w:rPr>
        <w:t>ies</w:t>
      </w:r>
      <w:r w:rsidR="005A4AA5" w:rsidRPr="00C640F4">
        <w:rPr>
          <w:b w:val="0"/>
        </w:rPr>
        <w:t xml:space="preserve"> in this population </w:t>
      </w:r>
      <w:r w:rsidR="00DF2247" w:rsidRPr="00C640F4">
        <w:rPr>
          <w:b w:val="0"/>
        </w:rPr>
        <w:t>showing</w:t>
      </w:r>
      <w:r w:rsidR="005455E2" w:rsidRPr="00C640F4">
        <w:rPr>
          <w:b w:val="0"/>
        </w:rPr>
        <w:t xml:space="preserve"> </w:t>
      </w:r>
      <w:r w:rsidR="005A4AA5" w:rsidRPr="00C640F4">
        <w:rPr>
          <w:b w:val="0"/>
        </w:rPr>
        <w:t xml:space="preserve">reduced </w:t>
      </w:r>
      <w:r w:rsidR="008B7E35" w:rsidRPr="00C640F4">
        <w:rPr>
          <w:b w:val="0"/>
        </w:rPr>
        <w:t xml:space="preserve">attentional bias </w:t>
      </w:r>
      <w:r w:rsidR="005A4AA5" w:rsidRPr="00C640F4">
        <w:rPr>
          <w:b w:val="0"/>
        </w:rPr>
        <w:t xml:space="preserve">to food and body-related stimuli after </w:t>
      </w:r>
      <w:r w:rsidR="005455E2" w:rsidRPr="00C640F4">
        <w:rPr>
          <w:b w:val="0"/>
        </w:rPr>
        <w:t xml:space="preserve">intranasal </w:t>
      </w:r>
      <w:r w:rsidR="005A4AA5" w:rsidRPr="00C640F4">
        <w:rPr>
          <w:b w:val="0"/>
        </w:rPr>
        <w:t>oxytocin delivery</w:t>
      </w:r>
      <w:r w:rsidR="00792DA7" w:rsidRPr="00C640F4">
        <w:rPr>
          <w:b w:val="0"/>
        </w:rPr>
        <w:t xml:space="preserve"> </w:t>
      </w:r>
      <w:r w:rsidR="00DF2247" w:rsidRPr="00C640F4">
        <w:rPr>
          <w:b w:val="0"/>
        </w:rPr>
        <w:t xml:space="preserve"> </w:t>
      </w:r>
      <w:r w:rsidR="0088332A" w:rsidRPr="00C640F4">
        <w:rPr>
          <w:b w:val="0"/>
        </w:rPr>
        <w:fldChar w:fldCharType="begin">
          <w:fldData xml:space="preserve">PEVuZE5vdGU+PENpdGU+PEF1dGhvcj5LaW08L0F1dGhvcj48WWVhcj4yMDE0PC9ZZWFyPjxSZWNO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==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0PC9ZZWFyPjxSZWNO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==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4</w:t>
      </w:r>
      <w:r w:rsidR="00EB5BC0" w:rsidRPr="00C640F4">
        <w:rPr>
          <w:b w:val="0"/>
          <w:noProof/>
        </w:rPr>
        <w:t xml:space="preserve">, </w:t>
      </w:r>
      <w:r w:rsidR="00B16E3D" w:rsidRPr="00C640F4">
        <w:rPr>
          <w:b w:val="0"/>
          <w:noProof/>
        </w:rPr>
        <w:t>95</w:t>
      </w:r>
      <w:r w:rsidR="00EB5BC0" w:rsidRPr="00C640F4">
        <w:rPr>
          <w:b w:val="0"/>
          <w:noProof/>
        </w:rPr>
        <w:t>]</w:t>
      </w:r>
      <w:r w:rsidR="0088332A" w:rsidRPr="00C640F4">
        <w:rPr>
          <w:b w:val="0"/>
        </w:rPr>
        <w:fldChar w:fldCharType="end"/>
      </w:r>
      <w:r w:rsidR="005A4AA5" w:rsidRPr="00C640F4">
        <w:rPr>
          <w:b w:val="0"/>
        </w:rPr>
        <w:t>.</w:t>
      </w:r>
      <w:r w:rsidR="006D1B70" w:rsidRPr="00C640F4">
        <w:rPr>
          <w:b w:val="0"/>
        </w:rPr>
        <w:t xml:space="preserve"> </w:t>
      </w:r>
      <w:r w:rsidR="008B7E35" w:rsidRPr="00C640F4">
        <w:rPr>
          <w:b w:val="0"/>
        </w:rPr>
        <w:t xml:space="preserve">Interestingly, the oxytocin-induced reduction in salivary cortisol was correlated with </w:t>
      </w:r>
      <w:r w:rsidR="00CE7F7E" w:rsidRPr="00C640F4">
        <w:rPr>
          <w:b w:val="0"/>
        </w:rPr>
        <w:t xml:space="preserve">the </w:t>
      </w:r>
      <w:r w:rsidR="008B7E35" w:rsidRPr="00C640F4">
        <w:rPr>
          <w:b w:val="0"/>
        </w:rPr>
        <w:t>oxytocin-induced reduction in attentional avoidance of food pictures</w:t>
      </w:r>
      <w:r w:rsidR="00F87DD3" w:rsidRPr="00C640F4">
        <w:rPr>
          <w:b w:val="0"/>
        </w:rPr>
        <w:t xml:space="preserve"> </w:t>
      </w:r>
      <w:r w:rsidR="0088332A" w:rsidRPr="00C640F4">
        <w:rPr>
          <w:b w:val="0"/>
        </w:rPr>
        <w:fldChar w:fldCharType="begin">
          <w:fldData xml:space="preserve">PEVuZE5vdGU+PENpdGU+PEF1dGhvcj5MZXBwYW5lbjwvQXV0aG9yPjxZZWFyPjIwMTc8L1llYXI+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jctMTc0PC9wYWdlcz48dm9sdW1lPjc5PC92b2x1bWU+PGVkaXRpb24+MjAxNy8wMy8xNDwv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</w:fldData>
        </w:fldChar>
      </w:r>
      <w:r w:rsidR="00EB5BC0" w:rsidRPr="00C640F4">
        <w:rPr>
          <w:b w:val="0"/>
        </w:rPr>
        <w:instrText xml:space="preserve"> ADDIN EN.CITE </w:instrText>
      </w:r>
      <w:r w:rsidR="0088332A" w:rsidRPr="00C640F4">
        <w:rPr>
          <w:b w:val="0"/>
        </w:rPr>
        <w:fldChar w:fldCharType="begin">
          <w:fldData xml:space="preserve">PEVuZE5vdGU+PENpdGU+PEF1dGhvcj5MZXBwYW5lbjwvQXV0aG9yPjxZZWFyPjIwMTc8L1llYXI+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jctMTc0PC9wYWdlcz48dm9sdW1lPjc5PC92b2x1bWU+PGVkaXRpb24+MjAxNy8wMy8xNDwv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4</w:t>
      </w:r>
      <w:r w:rsidR="00EB5BC0" w:rsidRPr="00C640F4">
        <w:rPr>
          <w:b w:val="0"/>
          <w:noProof/>
        </w:rPr>
        <w:t>]</w:t>
      </w:r>
      <w:r w:rsidR="0088332A" w:rsidRPr="00C640F4">
        <w:rPr>
          <w:b w:val="0"/>
        </w:rPr>
        <w:fldChar w:fldCharType="end"/>
      </w:r>
      <w:r w:rsidR="008B7E35" w:rsidRPr="00C640F4">
        <w:rPr>
          <w:b w:val="0"/>
        </w:rPr>
        <w:t xml:space="preserve">, indicating an interaction of oxytocin with stress </w:t>
      </w:r>
      <w:r w:rsidR="00CE7F7E" w:rsidRPr="00C640F4">
        <w:rPr>
          <w:b w:val="0"/>
        </w:rPr>
        <w:t>and</w:t>
      </w:r>
      <w:r w:rsidR="008B7E35" w:rsidRPr="00C640F4">
        <w:rPr>
          <w:b w:val="0"/>
        </w:rPr>
        <w:t xml:space="preserve"> anxiety </w:t>
      </w:r>
      <w:r w:rsidR="00CE7F7E" w:rsidRPr="00C640F4">
        <w:rPr>
          <w:b w:val="0"/>
        </w:rPr>
        <w:t>associated with</w:t>
      </w:r>
      <w:r w:rsidR="008B7E35" w:rsidRPr="00C640F4">
        <w:rPr>
          <w:b w:val="0"/>
        </w:rPr>
        <w:t xml:space="preserve"> illness-</w:t>
      </w:r>
      <w:r w:rsidR="00CE7F7E" w:rsidRPr="00C640F4">
        <w:rPr>
          <w:b w:val="0"/>
        </w:rPr>
        <w:t>related</w:t>
      </w:r>
      <w:r w:rsidR="008B7E35" w:rsidRPr="00C640F4">
        <w:rPr>
          <w:b w:val="0"/>
        </w:rPr>
        <w:t xml:space="preserve"> cues and behaviors.  </w:t>
      </w:r>
    </w:p>
    <w:p w:rsidR="008F16BA" w:rsidRPr="00C640F4" w:rsidRDefault="0002552F" w:rsidP="0002552F">
      <w:pPr>
        <w:pStyle w:val="07-Heading-2"/>
        <w:ind w:firstLine="426"/>
        <w:rPr>
          <w:b w:val="0"/>
        </w:rPr>
      </w:pPr>
      <w:r w:rsidRPr="00C640F4">
        <w:rPr>
          <w:b w:val="0"/>
        </w:rPr>
        <w:t>F</w:t>
      </w:r>
      <w:r w:rsidR="008F16BA" w:rsidRPr="00C640F4">
        <w:rPr>
          <w:b w:val="0"/>
        </w:rPr>
        <w:t xml:space="preserve">ew studies have used intranasal oxytocin as an experimental challenge in populations with eating disorders. Kim </w:t>
      </w:r>
      <w:r w:rsidRPr="00C640F4">
        <w:rPr>
          <w:b w:val="0"/>
        </w:rPr>
        <w:t>and coworkers</w:t>
      </w:r>
      <w:r w:rsidR="00792DA7" w:rsidRPr="00C640F4">
        <w:rPr>
          <w:b w:val="0"/>
        </w:rPr>
        <w:t xml:space="preserve"> </w:t>
      </w:r>
      <w:r w:rsidR="0088332A" w:rsidRPr="00C640F4">
        <w:rPr>
          <w:b w:val="0"/>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6</w:t>
      </w:r>
      <w:r w:rsidR="00EB5BC0" w:rsidRPr="00C640F4">
        <w:rPr>
          <w:b w:val="0"/>
          <w:noProof/>
        </w:rPr>
        <w:t>]</w:t>
      </w:r>
      <w:r w:rsidR="0088332A" w:rsidRPr="00C640F4">
        <w:rPr>
          <w:b w:val="0"/>
        </w:rPr>
        <w:fldChar w:fldCharType="end"/>
      </w:r>
      <w:r w:rsidR="002834F2" w:rsidRPr="00C640F4">
        <w:rPr>
          <w:b w:val="0"/>
        </w:rPr>
        <w:t xml:space="preserve"> </w:t>
      </w:r>
      <w:r w:rsidR="008F16BA" w:rsidRPr="00C640F4">
        <w:rPr>
          <w:b w:val="0"/>
        </w:rPr>
        <w:t xml:space="preserve">have investigated – amongst others – the effects of a single dose of oxytocin on </w:t>
      </w:r>
      <w:r w:rsidR="009200EE" w:rsidRPr="00C640F4">
        <w:rPr>
          <w:b w:val="0"/>
        </w:rPr>
        <w:t xml:space="preserve">food diary-assessed </w:t>
      </w:r>
      <w:r w:rsidR="00DF2247" w:rsidRPr="00C640F4">
        <w:rPr>
          <w:b w:val="0"/>
        </w:rPr>
        <w:t xml:space="preserve">calorie </w:t>
      </w:r>
      <w:r w:rsidR="008F16BA" w:rsidRPr="00C640F4">
        <w:rPr>
          <w:b w:val="0"/>
        </w:rPr>
        <w:t xml:space="preserve">intake in patients with anorexia and bulimia nervosa and found decreased </w:t>
      </w:r>
      <w:r w:rsidR="00DF2247" w:rsidRPr="00C640F4">
        <w:rPr>
          <w:b w:val="0"/>
        </w:rPr>
        <w:t xml:space="preserve">calorie </w:t>
      </w:r>
      <w:r w:rsidR="008F16BA" w:rsidRPr="00C640F4">
        <w:rPr>
          <w:b w:val="0"/>
        </w:rPr>
        <w:t>intake over 24 hours in the bulimia group only (</w:t>
      </w:r>
      <w:r w:rsidR="00DF2247" w:rsidRPr="00C640F4">
        <w:rPr>
          <w:b w:val="0"/>
        </w:rPr>
        <w:t xml:space="preserve">for </w:t>
      </w:r>
      <w:r w:rsidR="008F16BA" w:rsidRPr="00C640F4">
        <w:rPr>
          <w:b w:val="0"/>
        </w:rPr>
        <w:t xml:space="preserve">findings of this study </w:t>
      </w:r>
      <w:r w:rsidR="00223BF7" w:rsidRPr="00C640F4">
        <w:rPr>
          <w:b w:val="0"/>
        </w:rPr>
        <w:t xml:space="preserve">related to </w:t>
      </w:r>
      <w:r w:rsidR="008F16BA" w:rsidRPr="00C640F4">
        <w:rPr>
          <w:b w:val="0"/>
        </w:rPr>
        <w:t>social cognition outcomes see 5.3.).</w:t>
      </w:r>
      <w:r w:rsidR="00AF3494" w:rsidRPr="00C640F4">
        <w:rPr>
          <w:b w:val="0"/>
        </w:rPr>
        <w:t xml:space="preserve"> Leppanen </w:t>
      </w:r>
      <w:r w:rsidR="00CE7F7E" w:rsidRPr="00C640F4">
        <w:rPr>
          <w:b w:val="0"/>
        </w:rPr>
        <w:t>and coworkers</w:t>
      </w:r>
      <w:r w:rsidR="00AF3494" w:rsidRPr="00C640F4">
        <w:rPr>
          <w:b w:val="0"/>
        </w:rPr>
        <w:t xml:space="preserve"> </w:t>
      </w:r>
      <w:r w:rsidR="00BF55CD" w:rsidRPr="00C640F4">
        <w:rPr>
          <w:b w:val="0"/>
        </w:rPr>
        <w:t>found no effect of a single dose of oxytocin on laboratory</w:t>
      </w:r>
      <w:r w:rsidR="00CE7F7E" w:rsidRPr="00C640F4">
        <w:rPr>
          <w:b w:val="0"/>
        </w:rPr>
        <w:t>-assessed</w:t>
      </w:r>
      <w:r w:rsidR="00BF55CD" w:rsidRPr="00C640F4">
        <w:rPr>
          <w:b w:val="0"/>
        </w:rPr>
        <w:t xml:space="preserve"> smoothie intake in patients with anorexia nervosa</w:t>
      </w:r>
      <w:r w:rsidR="00CE7F7E" w:rsidRPr="00C640F4">
        <w:rPr>
          <w:b w:val="0"/>
        </w:rPr>
        <w:t xml:space="preserve"> </w:t>
      </w:r>
      <w:r w:rsidR="0088332A" w:rsidRPr="00C640F4">
        <w:rPr>
          <w:b w:val="0"/>
        </w:rPr>
        <w:fldChar w:fldCharType="begin">
          <w:fldData xml:space="preserve">PEVuZE5vdGU+PENpdGU+PEF1dGhvcj5MZXBwYW5lbjwvQXV0aG9yPjxZZWFyPjIwMTc8L1llYXI+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jctMTc0PC9wYWdlcz48dm9sdW1lPjc5PC92b2x1bWU+PGVkaXRpb24+MjAxNy8wMy8xNDwv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</w:fldData>
        </w:fldChar>
      </w:r>
      <w:r w:rsidR="00CE7F7E" w:rsidRPr="00C640F4">
        <w:rPr>
          <w:b w:val="0"/>
        </w:rPr>
        <w:instrText xml:space="preserve"> ADDIN EN.CITE </w:instrText>
      </w:r>
      <w:r w:rsidR="0088332A" w:rsidRPr="00C640F4">
        <w:rPr>
          <w:b w:val="0"/>
        </w:rPr>
        <w:fldChar w:fldCharType="begin">
          <w:fldData xml:space="preserve">PEVuZE5vdGU+PENpdGU+PEF1dGhvcj5MZXBwYW5lbjwvQXV0aG9yPjxZZWFyPjIwMTc8L1llYXI+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NjctMTc0PC9wYWdlcz48dm9sdW1lPjc5PC92b2x1bWU+PGVkaXRpb24+MjAxNy8wMy8xNDwv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</w:fldData>
        </w:fldChar>
      </w:r>
      <w:r w:rsidR="00CE7F7E"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CE7F7E" w:rsidRPr="00C640F4">
        <w:rPr>
          <w:b w:val="0"/>
          <w:noProof/>
        </w:rPr>
        <w:t>[9</w:t>
      </w:r>
      <w:r w:rsidR="00B16E3D" w:rsidRPr="00C640F4">
        <w:rPr>
          <w:b w:val="0"/>
          <w:noProof/>
        </w:rPr>
        <w:t>4</w:t>
      </w:r>
      <w:r w:rsidR="00CE7F7E" w:rsidRPr="00C640F4">
        <w:rPr>
          <w:b w:val="0"/>
          <w:noProof/>
        </w:rPr>
        <w:t>]</w:t>
      </w:r>
      <w:r w:rsidR="0088332A" w:rsidRPr="00C640F4">
        <w:rPr>
          <w:b w:val="0"/>
        </w:rPr>
        <w:fldChar w:fldCharType="end"/>
      </w:r>
      <w:r w:rsidR="00BF55CD" w:rsidRPr="00C640F4">
        <w:rPr>
          <w:b w:val="0"/>
        </w:rPr>
        <w:t xml:space="preserve">. </w:t>
      </w:r>
      <w:r w:rsidR="008F16BA" w:rsidRPr="00C640F4">
        <w:rPr>
          <w:b w:val="0"/>
        </w:rPr>
        <w:t>The anorexigenic effect of intranasal oxytocin in bulimia patients is in line with findings in normal-weight and obese males (see 3</w:t>
      </w:r>
      <w:r w:rsidR="005455E2" w:rsidRPr="00C640F4">
        <w:rPr>
          <w:b w:val="0"/>
        </w:rPr>
        <w:t>.</w:t>
      </w:r>
      <w:r w:rsidR="003A49CD" w:rsidRPr="00C640F4">
        <w:rPr>
          <w:b w:val="0"/>
        </w:rPr>
        <w:t>2.</w:t>
      </w:r>
      <w:r w:rsidR="008F16BA" w:rsidRPr="00C640F4">
        <w:rPr>
          <w:b w:val="0"/>
        </w:rPr>
        <w:t xml:space="preserve">). </w:t>
      </w:r>
    </w:p>
    <w:p w:rsidR="006A4F9F" w:rsidRPr="00C640F4" w:rsidRDefault="00857CA7" w:rsidP="0002552F">
      <w:pPr>
        <w:pStyle w:val="07-Heading-2"/>
        <w:ind w:firstLine="426"/>
        <w:rPr>
          <w:b w:val="0"/>
        </w:rPr>
      </w:pPr>
      <w:r w:rsidRPr="00C640F4">
        <w:rPr>
          <w:b w:val="0"/>
        </w:rPr>
        <w:t xml:space="preserve">In patients with bulimia nervosa, no alterations in </w:t>
      </w:r>
      <w:r w:rsidR="00436442" w:rsidRPr="00C640F4">
        <w:rPr>
          <w:b w:val="0"/>
        </w:rPr>
        <w:t>CSF</w:t>
      </w:r>
      <w:r w:rsidR="00227C94" w:rsidRPr="00C640F4">
        <w:rPr>
          <w:b w:val="0"/>
        </w:rPr>
        <w:t xml:space="preserve"> and circulating </w:t>
      </w:r>
      <w:r w:rsidRPr="00C640F4">
        <w:rPr>
          <w:b w:val="0"/>
        </w:rPr>
        <w:t>o</w:t>
      </w:r>
      <w:r w:rsidR="006A4F9F" w:rsidRPr="00C640F4">
        <w:rPr>
          <w:b w:val="0"/>
        </w:rPr>
        <w:t>xytocin levels have been found</w:t>
      </w:r>
      <w:r w:rsidR="00792DA7" w:rsidRPr="00C640F4">
        <w:rPr>
          <w:b w:val="0"/>
        </w:rPr>
        <w:t xml:space="preserve"> </w:t>
      </w:r>
      <w:r w:rsidR="0088332A" w:rsidRPr="00C640F4">
        <w:rPr>
          <w:b w:val="0"/>
        </w:rPr>
        <w:fldChar w:fldCharType="begin">
          <w:fldData xml:space="preserve">PEVuZE5vdGU+PENpdGU+PEF1dGhvcj5EZW1pdHJhY2s8L0F1dGhvcj48WWVhcj4xOTkwPC9ZZWFy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g4Mi02PC9wYWdlcz48dm9s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MzE1LTg8L3Bh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yMjYtMzA8L3BhZ2Vz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MjA3LTIwPC9wYWdlcz48dm9s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EZW1pdHJhY2s8L0F1dGhvcj48WWVhcj4xOTkwPC9ZZWFy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g4Mi02PC9wYWdlcz48dm9s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MzE1LTg8L3Bh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yMjYtMzA8L3BhZ2Vz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MjA3LTIwPC9wYWdlcz48dm9s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 xml:space="preserve">[84, 86, 87, </w:t>
      </w:r>
      <w:r w:rsidR="00B16E3D" w:rsidRPr="00C640F4">
        <w:rPr>
          <w:b w:val="0"/>
          <w:noProof/>
        </w:rPr>
        <w:t xml:space="preserve">90, </w:t>
      </w:r>
      <w:r w:rsidR="00EB5BC0" w:rsidRPr="00C640F4">
        <w:rPr>
          <w:b w:val="0"/>
          <w:noProof/>
        </w:rPr>
        <w:t>9</w:t>
      </w:r>
      <w:r w:rsidR="000D5D14" w:rsidRPr="00C640F4">
        <w:rPr>
          <w:b w:val="0"/>
          <w:noProof/>
        </w:rPr>
        <w:t>1</w:t>
      </w:r>
      <w:r w:rsidR="00EB5BC0" w:rsidRPr="00C640F4">
        <w:rPr>
          <w:b w:val="0"/>
          <w:noProof/>
        </w:rPr>
        <w:t>, 9</w:t>
      </w:r>
      <w:r w:rsidR="00B16E3D" w:rsidRPr="00C640F4">
        <w:rPr>
          <w:b w:val="0"/>
          <w:noProof/>
        </w:rPr>
        <w:t>2</w:t>
      </w:r>
      <w:r w:rsidR="00EB5BC0" w:rsidRPr="00C640F4">
        <w:rPr>
          <w:b w:val="0"/>
          <w:noProof/>
        </w:rPr>
        <w:t>]</w:t>
      </w:r>
      <w:r w:rsidR="0088332A" w:rsidRPr="00C640F4">
        <w:rPr>
          <w:b w:val="0"/>
        </w:rPr>
        <w:fldChar w:fldCharType="end"/>
      </w:r>
      <w:r w:rsidRPr="00C640F4">
        <w:rPr>
          <w:b w:val="0"/>
        </w:rPr>
        <w:t xml:space="preserve">, while </w:t>
      </w:r>
      <w:r w:rsidR="00CE7F7E" w:rsidRPr="00C640F4">
        <w:rPr>
          <w:b w:val="0"/>
        </w:rPr>
        <w:t xml:space="preserve">up to now </w:t>
      </w:r>
      <w:r w:rsidRPr="00C640F4">
        <w:rPr>
          <w:b w:val="0"/>
        </w:rPr>
        <w:t xml:space="preserve">there is to the best of our knowledge no </w:t>
      </w:r>
      <w:r w:rsidR="00CE7F7E" w:rsidRPr="00C640F4">
        <w:rPr>
          <w:b w:val="0"/>
        </w:rPr>
        <w:t xml:space="preserve">mechanistic </w:t>
      </w:r>
      <w:r w:rsidRPr="00C640F4">
        <w:rPr>
          <w:b w:val="0"/>
        </w:rPr>
        <w:t>study on oxytocin function in patients with binge eating disorder</w:t>
      </w:r>
      <w:r w:rsidR="00CE7F7E" w:rsidRPr="00C640F4">
        <w:rPr>
          <w:b w:val="0"/>
        </w:rPr>
        <w:t xml:space="preserve"> (see also 5.2.)</w:t>
      </w:r>
      <w:r w:rsidRPr="00C640F4">
        <w:rPr>
          <w:b w:val="0"/>
        </w:rPr>
        <w:t xml:space="preserve">. </w:t>
      </w:r>
      <w:r w:rsidR="00D85633" w:rsidRPr="00C640F4">
        <w:rPr>
          <w:b w:val="0"/>
        </w:rPr>
        <w:t xml:space="preserve">As binge eating disorder is mostly associated with overweight/obesity, one might speculate that oxytocin function in this subgroup shows parallels with </w:t>
      </w:r>
      <w:r w:rsidR="005E159A" w:rsidRPr="00C640F4">
        <w:rPr>
          <w:b w:val="0"/>
        </w:rPr>
        <w:t>that</w:t>
      </w:r>
      <w:r w:rsidR="00D85633" w:rsidRPr="00C640F4">
        <w:rPr>
          <w:b w:val="0"/>
        </w:rPr>
        <w:t xml:space="preserve"> found in obesity</w:t>
      </w:r>
      <w:r w:rsidR="00792DA7" w:rsidRPr="00C640F4">
        <w:rPr>
          <w:b w:val="0"/>
        </w:rPr>
        <w:t xml:space="preserve"> </w:t>
      </w:r>
      <w:r w:rsidR="0088332A" w:rsidRPr="00C640F4">
        <w:rPr>
          <w:b w:val="0"/>
        </w:rPr>
        <w:fldChar w:fldCharType="begin">
          <w:fldData xml:space="preserve">PEVuZE5vdGU+PENpdGU+PEF1dGhvcj5UaGllbmVsPC9BdXRob3I+PFllYXI+MjAxNjwvWWVhcj48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zA3LTE3MTQ8L3BhZ2VzPjx2b2x1bWU+NDA8L3ZvbHVtZT48
bnVtYmVyPjExPC9udW1iZXI+PGVkaXRpb24+MjAxNi8wOC8yNTwvZWRpdGlvbj48ZGF0ZXM+PHll
YXI+MjAxNjwveWVhcj48cHViLWRhdGVzPjxkYXRlPk5vdjwvZGF0ZT48L3B1Yi1kYXRlcz48L2Rh
dGVzPjxpc2JuPjAzMDctMDU2NTwvaXNibj48YWNjZXNzaW9uLW51bT4yNzU1MzcxMjwvYWNjZXNz
aW9uLW51bT48dXJscz48L3VybHM+PGN1c3RvbTI+UE1DNTExNjA2MzwvY3VzdG9tMj48ZWxlY3Ry
b25pYy1yZXNvdXJjZS1udW0+MTAuMTAzOC9pam8uMjAxNi4xNDk8L2VsZWN0cm9uaWMtcmVzb3Vy
Y2UtbnVtPjxyZW1vdGUtZGF0YWJhc2UtcHJvdmlkZXI+TkxNPC9yZW1vdGUtZGF0YWJhc2UtcHJv
dmlkZXI+PGxhbmd1YWdlPmVuZzwvbGFuZ3VhZ2U+PC9yZWNvcmQ+PC9D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UaGllbmVsPC9BdXRob3I+PFllYXI+MjAxNjwvWWVhcj48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zA3LTE3MTQ8L3BhZ2VzPjx2b2x1bWU+NDA8L3ZvbHVtZT48
bnVtYmVyPjExPC9udW1iZXI+PGVkaXRpb24+MjAxNi8wOC8yNTwvZWRpdGlvbj48ZGF0ZXM+PHll
YXI+MjAxNjwveWVhcj48cHViLWRhdGVzPjxkYXRlPk5vdjwvZGF0ZT48L3B1Yi1kYXRlcz48L2Rh
dGVzPjxpc2JuPjAzMDctMDU2NTwvaXNibj48YWNjZXNzaW9uLW51bT4yNzU1MzcxMjwvYWNjZXNz
aW9uLW51bT48dXJscz48L3VybHM+PGN1c3RvbTI+UE1DNTExNjA2MzwvY3VzdG9tMj48ZWxlY3Ry
b25pYy1yZXNvdXJjZS1udW0+MTAuMTAzOC9pam8uMjAxNi4xNDk8L2VsZWN0cm9uaWMtcmVzb3Vy
Y2UtbnVtPjxyZW1vdGUtZGF0YWJhc2UtcHJvdmlkZXI+TkxNPC9yZW1vdGUtZGF0YWJhc2UtcHJv
dmlkZXI+PGxhbmd1YWdlPmVuZzwvbGFuZ3VhZ2U+PC9yZWNvcmQ+PC9D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57]</w:t>
      </w:r>
      <w:r w:rsidR="0088332A" w:rsidRPr="00C640F4">
        <w:rPr>
          <w:b w:val="0"/>
        </w:rPr>
        <w:fldChar w:fldCharType="end"/>
      </w:r>
      <w:r w:rsidR="00D85633" w:rsidRPr="00C640F4">
        <w:rPr>
          <w:b w:val="0"/>
        </w:rPr>
        <w:t xml:space="preserve"> (see </w:t>
      </w:r>
      <w:r w:rsidR="001C58E3" w:rsidRPr="00C640F4">
        <w:rPr>
          <w:b w:val="0"/>
        </w:rPr>
        <w:t>3</w:t>
      </w:r>
      <w:r w:rsidR="003A49CD" w:rsidRPr="00C640F4">
        <w:rPr>
          <w:b w:val="0"/>
        </w:rPr>
        <w:t>.2.</w:t>
      </w:r>
      <w:r w:rsidR="00D85633" w:rsidRPr="00C640F4">
        <w:rPr>
          <w:b w:val="0"/>
        </w:rPr>
        <w:t xml:space="preserve">), but this warrants further investigation. </w:t>
      </w:r>
    </w:p>
    <w:p w:rsidR="002F6EA3" w:rsidRPr="00C640F4" w:rsidRDefault="00432EFD" w:rsidP="0002552F">
      <w:pPr>
        <w:pStyle w:val="07-Heading-2"/>
        <w:ind w:firstLine="426"/>
        <w:rPr>
          <w:b w:val="0"/>
        </w:rPr>
      </w:pPr>
      <w:r w:rsidRPr="00C640F4">
        <w:rPr>
          <w:b w:val="0"/>
        </w:rPr>
        <w:t>A few studies have focused on potential (epi</w:t>
      </w:r>
      <w:proofErr w:type="gramStart"/>
      <w:r w:rsidRPr="00C640F4">
        <w:rPr>
          <w:b w:val="0"/>
        </w:rPr>
        <w:t>)genetic</w:t>
      </w:r>
      <w:proofErr w:type="gramEnd"/>
      <w:r w:rsidRPr="00C640F4">
        <w:rPr>
          <w:b w:val="0"/>
        </w:rPr>
        <w:t xml:space="preserve"> alterations of the </w:t>
      </w:r>
      <w:proofErr w:type="spellStart"/>
      <w:r w:rsidRPr="00C640F4">
        <w:rPr>
          <w:b w:val="0"/>
        </w:rPr>
        <w:t>oxytocinergic</w:t>
      </w:r>
      <w:proofErr w:type="spellEnd"/>
      <w:r w:rsidRPr="00C640F4">
        <w:rPr>
          <w:b w:val="0"/>
        </w:rPr>
        <w:t xml:space="preserve"> system in eating disorders. Kim </w:t>
      </w:r>
      <w:r w:rsidR="0002552F" w:rsidRPr="00C640F4">
        <w:rPr>
          <w:b w:val="0"/>
        </w:rPr>
        <w:t>and colleagues</w:t>
      </w:r>
      <w:r w:rsidRPr="00C640F4">
        <w:rPr>
          <w:b w:val="0"/>
        </w:rPr>
        <w:t xml:space="preserve"> </w:t>
      </w:r>
      <w:r w:rsidR="0088332A" w:rsidRPr="00C640F4">
        <w:rPr>
          <w:b w:val="0"/>
        </w:rPr>
        <w:fldChar w:fldCharType="begin">
          <w:fldData xml:space="preserve">PEVuZE5vdGU+PENpdGU+PEF1dGhvcj5LaW08L0F1dGhvcj48WWVhcj4yMDE1PC9ZZWFyPjxSZWNO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1PC9ZZWFyPjxSZWNO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7]</w:t>
      </w:r>
      <w:r w:rsidR="0088332A" w:rsidRPr="00C640F4">
        <w:rPr>
          <w:b w:val="0"/>
        </w:rPr>
        <w:fldChar w:fldCharType="end"/>
      </w:r>
      <w:r w:rsidR="00792DA7" w:rsidRPr="00C640F4">
        <w:rPr>
          <w:b w:val="0"/>
        </w:rPr>
        <w:t xml:space="preserve"> </w:t>
      </w:r>
      <w:r w:rsidRPr="00C640F4">
        <w:rPr>
          <w:b w:val="0"/>
        </w:rPr>
        <w:t xml:space="preserve">investigated methylation of the </w:t>
      </w:r>
      <w:r w:rsidR="00817B3C" w:rsidRPr="00C640F4">
        <w:rPr>
          <w:b w:val="0"/>
        </w:rPr>
        <w:t xml:space="preserve">oxytocin receptor gene in patients with anorexia nervosa </w:t>
      </w:r>
      <w:r w:rsidR="00AB31EE" w:rsidRPr="00C640F4">
        <w:rPr>
          <w:b w:val="0"/>
        </w:rPr>
        <w:t xml:space="preserve">as compared to controls </w:t>
      </w:r>
      <w:r w:rsidR="00817B3C" w:rsidRPr="00C640F4">
        <w:rPr>
          <w:b w:val="0"/>
        </w:rPr>
        <w:t xml:space="preserve">and found predominantly higher methylation in some sites of the gene. Methylation alterations were associated with illness severity in terms of </w:t>
      </w:r>
      <w:r w:rsidR="00123796" w:rsidRPr="00C640F4">
        <w:rPr>
          <w:b w:val="0"/>
        </w:rPr>
        <w:t>body mass index (</w:t>
      </w:r>
      <w:r w:rsidR="00817B3C" w:rsidRPr="00C640F4">
        <w:rPr>
          <w:b w:val="0"/>
        </w:rPr>
        <w:t>BMI</w:t>
      </w:r>
      <w:r w:rsidR="00123796" w:rsidRPr="00C640F4">
        <w:rPr>
          <w:b w:val="0"/>
        </w:rPr>
        <w:t>)</w:t>
      </w:r>
      <w:r w:rsidR="00817B3C" w:rsidRPr="00C640F4">
        <w:rPr>
          <w:b w:val="0"/>
        </w:rPr>
        <w:t xml:space="preserve">. However, it remains unclear if these epigenetic dysregulations represent a risk factor to develop the illness or are a consequence of </w:t>
      </w:r>
      <w:r w:rsidR="00B75FC9" w:rsidRPr="00C640F4">
        <w:rPr>
          <w:b w:val="0"/>
        </w:rPr>
        <w:t xml:space="preserve">the eating disorder. </w:t>
      </w:r>
      <w:r w:rsidR="00817B3C" w:rsidRPr="00C640F4">
        <w:rPr>
          <w:b w:val="0"/>
        </w:rPr>
        <w:t xml:space="preserve">Oxytocin receptor polymorphisms, </w:t>
      </w:r>
      <w:r w:rsidR="002F6EA3" w:rsidRPr="00C640F4">
        <w:rPr>
          <w:b w:val="0"/>
        </w:rPr>
        <w:t xml:space="preserve">which amongst others regulate sensitivity to oxytocin, have been found to be associated with dysfunctional eating patterns in a large community cohort: </w:t>
      </w:r>
      <w:r w:rsidR="00AB31EE" w:rsidRPr="00C640F4">
        <w:rPr>
          <w:b w:val="0"/>
        </w:rPr>
        <w:t xml:space="preserve">the </w:t>
      </w:r>
      <w:r w:rsidR="002F6EA3" w:rsidRPr="00C640F4">
        <w:rPr>
          <w:b w:val="0"/>
        </w:rPr>
        <w:t xml:space="preserve">GG rs53576 genotype was associated with binge eating and purging, while the </w:t>
      </w:r>
      <w:proofErr w:type="spellStart"/>
      <w:r w:rsidR="002F6EA3" w:rsidRPr="00C640F4">
        <w:rPr>
          <w:b w:val="0"/>
        </w:rPr>
        <w:t>rs</w:t>
      </w:r>
      <w:proofErr w:type="spellEnd"/>
      <w:r w:rsidR="002F6EA3" w:rsidRPr="00C640F4">
        <w:rPr>
          <w:b w:val="0"/>
        </w:rPr>
        <w:t xml:space="preserve"> 2254298 AG/AA genotype was associated with lifetime restrictive eating </w:t>
      </w:r>
      <w:r w:rsidR="0088332A" w:rsidRPr="00C640F4">
        <w:rPr>
          <w:b w:val="0"/>
        </w:rPr>
        <w:fldChar w:fldCharType="begin">
          <w:fldData xml:space="preserve">PEVuZE5vdGU+PENpdGU+PEF1dGhvcj5NaWNhbGk8L0F1dGhvcj48WWVhcj4yMDE3PC9ZZWFyPjxS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</w:fldData>
        </w:fldChar>
      </w:r>
      <w:r w:rsidR="00EB5BC0" w:rsidRPr="00C640F4">
        <w:rPr>
          <w:b w:val="0"/>
        </w:rPr>
        <w:instrText xml:space="preserve"> ADDIN EN.CITE </w:instrText>
      </w:r>
      <w:r w:rsidR="0088332A" w:rsidRPr="00C640F4">
        <w:rPr>
          <w:b w:val="0"/>
        </w:rPr>
        <w:fldChar w:fldCharType="begin">
          <w:fldData xml:space="preserve">PEVuZE5vdGU+PENpdGU+PEF1dGhvcj5NaWNhbGk8L0F1dGhvcj48WWVhcj4yMDE3PC9ZZWFyPjxS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8]</w:t>
      </w:r>
      <w:r w:rsidR="0088332A" w:rsidRPr="00C640F4">
        <w:rPr>
          <w:b w:val="0"/>
        </w:rPr>
        <w:fldChar w:fldCharType="end"/>
      </w:r>
      <w:r w:rsidR="002F6EA3" w:rsidRPr="00C640F4">
        <w:rPr>
          <w:b w:val="0"/>
        </w:rPr>
        <w:t xml:space="preserve">. </w:t>
      </w:r>
      <w:r w:rsidR="00B75FC9" w:rsidRPr="00C640F4">
        <w:rPr>
          <w:b w:val="0"/>
        </w:rPr>
        <w:t>In line with this, an earlier study has already described associations of the G allele of the rs53576 genotype and bulimia nervosa</w:t>
      </w:r>
      <w:r w:rsidR="00792DA7" w:rsidRPr="00C640F4">
        <w:rPr>
          <w:b w:val="0"/>
        </w:rPr>
        <w:t xml:space="preserve"> </w:t>
      </w:r>
      <w:r w:rsidR="0088332A" w:rsidRPr="00C640F4">
        <w:rPr>
          <w:b w:val="0"/>
        </w:rPr>
        <w:fldChar w:fldCharType="begin">
          <w:fldData xml:space="preserve">PEVuZE5vdGU+PENpdGU+PEF1dGhvcj5LaW08L0F1dGhvcj48WWVhcj4yMDE1PC9ZZWFyPjxSZWNO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1PC9ZZWFyPjxSZWNO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7]</w:t>
      </w:r>
      <w:r w:rsidR="0088332A" w:rsidRPr="00C640F4">
        <w:rPr>
          <w:b w:val="0"/>
        </w:rPr>
        <w:fldChar w:fldCharType="end"/>
      </w:r>
      <w:r w:rsidR="00B75FC9" w:rsidRPr="00C640F4">
        <w:rPr>
          <w:b w:val="0"/>
        </w:rPr>
        <w:t xml:space="preserve">. Together, </w:t>
      </w:r>
      <w:r w:rsidR="00AB31EE" w:rsidRPr="00C640F4">
        <w:rPr>
          <w:b w:val="0"/>
        </w:rPr>
        <w:t xml:space="preserve">these </w:t>
      </w:r>
      <w:r w:rsidR="00B75FC9" w:rsidRPr="00C640F4">
        <w:rPr>
          <w:b w:val="0"/>
        </w:rPr>
        <w:t xml:space="preserve">data represent a first hint that carriers of the G allele of oxytocin receptor polymorphisms might have a higher risk </w:t>
      </w:r>
      <w:r w:rsidR="00AB31EE" w:rsidRPr="00C640F4">
        <w:rPr>
          <w:b w:val="0"/>
        </w:rPr>
        <w:t xml:space="preserve">of </w:t>
      </w:r>
      <w:r w:rsidR="00B75FC9" w:rsidRPr="00C640F4">
        <w:rPr>
          <w:b w:val="0"/>
        </w:rPr>
        <w:t>develop</w:t>
      </w:r>
      <w:r w:rsidR="00AB31EE" w:rsidRPr="00C640F4">
        <w:rPr>
          <w:b w:val="0"/>
        </w:rPr>
        <w:t>ing</w:t>
      </w:r>
      <w:r w:rsidR="00B75FC9" w:rsidRPr="00C640F4">
        <w:rPr>
          <w:b w:val="0"/>
        </w:rPr>
        <w:t xml:space="preserve"> bulimic-type eating disorders.</w:t>
      </w:r>
      <w:r w:rsidR="004D5707" w:rsidRPr="00C640F4">
        <w:rPr>
          <w:b w:val="0"/>
        </w:rPr>
        <w:t xml:space="preserve"> A recent study </w:t>
      </w:r>
      <w:r w:rsidR="00AB31EE" w:rsidRPr="00C640F4">
        <w:rPr>
          <w:b w:val="0"/>
        </w:rPr>
        <w:t xml:space="preserve">has </w:t>
      </w:r>
      <w:r w:rsidR="004D5707" w:rsidRPr="00C640F4">
        <w:rPr>
          <w:b w:val="0"/>
        </w:rPr>
        <w:t>report</w:t>
      </w:r>
      <w:r w:rsidR="00AB31EE" w:rsidRPr="00C640F4">
        <w:rPr>
          <w:b w:val="0"/>
        </w:rPr>
        <w:t>ed</w:t>
      </w:r>
      <w:r w:rsidR="004D5707" w:rsidRPr="00C640F4">
        <w:rPr>
          <w:b w:val="0"/>
        </w:rPr>
        <w:t xml:space="preserve"> that </w:t>
      </w:r>
      <w:proofErr w:type="gramStart"/>
      <w:r w:rsidR="004D5707" w:rsidRPr="00C640F4">
        <w:rPr>
          <w:b w:val="0"/>
        </w:rPr>
        <w:t>A</w:t>
      </w:r>
      <w:proofErr w:type="gramEnd"/>
      <w:r w:rsidR="004D5707" w:rsidRPr="00C640F4">
        <w:rPr>
          <w:b w:val="0"/>
        </w:rPr>
        <w:t xml:space="preserve"> allele carriers of the rs53576 and the </w:t>
      </w:r>
      <w:proofErr w:type="spellStart"/>
      <w:r w:rsidR="004D5707" w:rsidRPr="00C640F4">
        <w:rPr>
          <w:b w:val="0"/>
        </w:rPr>
        <w:t>rs</w:t>
      </w:r>
      <w:proofErr w:type="spellEnd"/>
      <w:r w:rsidR="004D5707" w:rsidRPr="00C640F4">
        <w:rPr>
          <w:b w:val="0"/>
        </w:rPr>
        <w:t xml:space="preserve"> 2254298 </w:t>
      </w:r>
      <w:r w:rsidR="004D5707" w:rsidRPr="00C640F4">
        <w:rPr>
          <w:b w:val="0"/>
        </w:rPr>
        <w:lastRenderedPageBreak/>
        <w:t>genotype of the oxytocin receptor gene who had a previous anorexia nervosa showed increased disorder severity</w:t>
      </w:r>
      <w:r w:rsidR="00792DA7" w:rsidRPr="00C640F4">
        <w:rPr>
          <w:b w:val="0"/>
        </w:rPr>
        <w:t xml:space="preserve"> </w:t>
      </w:r>
      <w:r w:rsidR="0088332A" w:rsidRPr="00C640F4">
        <w:rPr>
          <w:b w:val="0"/>
        </w:rPr>
        <w:fldChar w:fldCharType="begin">
          <w:fldData xml:space="preserve">PEVuZE5vdGU+PENpdGU+PEF1dGhvcj5BY2V2ZWRvPC9BdXRob3I+PFllYXI+MjAxNTwvWWVhcj48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</w:fldData>
        </w:fldChar>
      </w:r>
      <w:r w:rsidR="00EB5BC0" w:rsidRPr="00C640F4">
        <w:rPr>
          <w:b w:val="0"/>
        </w:rPr>
        <w:instrText xml:space="preserve"> ADDIN EN.CITE </w:instrText>
      </w:r>
      <w:r w:rsidR="0088332A" w:rsidRPr="00C640F4">
        <w:rPr>
          <w:b w:val="0"/>
        </w:rPr>
        <w:fldChar w:fldCharType="begin">
          <w:fldData xml:space="preserve">PEVuZE5vdGU+PENpdGU+PEF1dGhvcj5BY2V2ZWRvPC9BdXRob3I+PFllYXI+MjAxNTwvWWVhcj48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9]</w:t>
      </w:r>
      <w:r w:rsidR="0088332A" w:rsidRPr="00C640F4">
        <w:rPr>
          <w:b w:val="0"/>
        </w:rPr>
        <w:fldChar w:fldCharType="end"/>
      </w:r>
      <w:r w:rsidR="00AB31EE" w:rsidRPr="00C640F4">
        <w:rPr>
          <w:b w:val="0"/>
        </w:rPr>
        <w:t>.</w:t>
      </w:r>
      <w:r w:rsidR="004D5707" w:rsidRPr="00C640F4">
        <w:rPr>
          <w:b w:val="0"/>
        </w:rPr>
        <w:t xml:space="preserve"> </w:t>
      </w:r>
    </w:p>
    <w:p w:rsidR="00172C97" w:rsidRPr="00C640F4" w:rsidRDefault="001C58E3" w:rsidP="00662BB7">
      <w:pPr>
        <w:pStyle w:val="07-Heading-2"/>
        <w:ind w:left="938" w:hanging="512"/>
      </w:pPr>
      <w:r w:rsidRPr="00C640F4">
        <w:t>5</w:t>
      </w:r>
      <w:r w:rsidR="00172C97" w:rsidRPr="00C640F4">
        <w:t>.2</w:t>
      </w:r>
      <w:proofErr w:type="gramStart"/>
      <w:r w:rsidR="00172C97" w:rsidRPr="00C640F4">
        <w:t xml:space="preserve">. </w:t>
      </w:r>
      <w:r w:rsidR="00D13BA3" w:rsidRPr="00C640F4">
        <w:t xml:space="preserve"> Findings</w:t>
      </w:r>
      <w:proofErr w:type="gramEnd"/>
      <w:r w:rsidR="00D13BA3" w:rsidRPr="00C640F4">
        <w:t xml:space="preserve"> related to attachment behavior and mother-infant interactions </w:t>
      </w:r>
    </w:p>
    <w:p w:rsidR="00CD03C7" w:rsidRPr="00C640F4" w:rsidRDefault="003D6D29" w:rsidP="001C58E3">
      <w:pPr>
        <w:pStyle w:val="07-Heading-2"/>
        <w:rPr>
          <w:b w:val="0"/>
        </w:rPr>
      </w:pPr>
      <w:r w:rsidRPr="00C640F4">
        <w:rPr>
          <w:b w:val="0"/>
        </w:rPr>
        <w:t>In a recent study,</w:t>
      </w:r>
      <w:r w:rsidR="00792DA7" w:rsidRPr="00C640F4">
        <w:rPr>
          <w:b w:val="0"/>
        </w:rPr>
        <w:t xml:space="preserve"> </w:t>
      </w:r>
      <w:proofErr w:type="spellStart"/>
      <w:r w:rsidR="00792DA7" w:rsidRPr="00C640F4">
        <w:rPr>
          <w:b w:val="0"/>
        </w:rPr>
        <w:t>Micali</w:t>
      </w:r>
      <w:proofErr w:type="spellEnd"/>
      <w:r w:rsidR="00792DA7" w:rsidRPr="00C640F4">
        <w:rPr>
          <w:b w:val="0"/>
        </w:rPr>
        <w:t xml:space="preserve"> </w:t>
      </w:r>
      <w:r w:rsidR="00662BB7" w:rsidRPr="00C640F4">
        <w:rPr>
          <w:b w:val="0"/>
        </w:rPr>
        <w:t>and colleagues</w:t>
      </w:r>
      <w:r w:rsidR="00792DA7" w:rsidRPr="00C640F4">
        <w:rPr>
          <w:b w:val="0"/>
        </w:rPr>
        <w:t xml:space="preserve"> </w:t>
      </w:r>
      <w:r w:rsidR="0088332A" w:rsidRPr="00C640F4">
        <w:rPr>
          <w:b w:val="0"/>
        </w:rPr>
        <w:fldChar w:fldCharType="begin">
          <w:fldData xml:space="preserve">PEVuZE5vdGU+PENpdGU+PEF1dGhvcj5NaWNhbGk8L0F1dGhvcj48WWVhcj4yMDE3PC9ZZWFyPjxS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</w:fldData>
        </w:fldChar>
      </w:r>
      <w:r w:rsidR="00EB5BC0" w:rsidRPr="00C640F4">
        <w:rPr>
          <w:b w:val="0"/>
        </w:rPr>
        <w:instrText xml:space="preserve"> ADDIN EN.CITE </w:instrText>
      </w:r>
      <w:r w:rsidR="0088332A" w:rsidRPr="00C640F4">
        <w:rPr>
          <w:b w:val="0"/>
        </w:rPr>
        <w:fldChar w:fldCharType="begin">
          <w:fldData xml:space="preserve">PEVuZE5vdGU+PENpdGU+PEF1dGhvcj5NaWNhbGk8L0F1dGhvcj48WWVhcj4yMDE3PC9ZZWFyPjxS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8]</w:t>
      </w:r>
      <w:r w:rsidR="0088332A" w:rsidRPr="00C640F4">
        <w:rPr>
          <w:b w:val="0"/>
        </w:rPr>
        <w:fldChar w:fldCharType="end"/>
      </w:r>
      <w:r w:rsidRPr="00C640F4">
        <w:rPr>
          <w:b w:val="0"/>
        </w:rPr>
        <w:t xml:space="preserve"> have investigated the gene </w:t>
      </w:r>
      <w:r w:rsidR="00AB31EE" w:rsidRPr="00C640F4">
        <w:rPr>
          <w:b w:val="0"/>
        </w:rPr>
        <w:t>×</w:t>
      </w:r>
      <w:r w:rsidRPr="00C640F4">
        <w:rPr>
          <w:b w:val="0"/>
        </w:rPr>
        <w:t xml:space="preserve"> environment interactions of variations of the oxytocin receptor gene, maternal care and eating disorder behavior in a community sample of adult women. </w:t>
      </w:r>
      <w:r w:rsidR="004A3596" w:rsidRPr="00C640F4">
        <w:rPr>
          <w:b w:val="0"/>
        </w:rPr>
        <w:t>Genetic and epigenetic differences of the oxytocin receptor moderate the sensitivity to oxytocin</w:t>
      </w:r>
      <w:r w:rsidR="00D24085" w:rsidRPr="00C640F4">
        <w:rPr>
          <w:b w:val="0"/>
        </w:rPr>
        <w:t>, and s</w:t>
      </w:r>
      <w:r w:rsidR="004A3596" w:rsidRPr="00C640F4">
        <w:rPr>
          <w:b w:val="0"/>
        </w:rPr>
        <w:t xml:space="preserve">pecific genetic variants of the oxytocin receptor gene </w:t>
      </w:r>
      <w:r w:rsidR="00D24085" w:rsidRPr="00C640F4">
        <w:rPr>
          <w:b w:val="0"/>
        </w:rPr>
        <w:t>are</w:t>
      </w:r>
      <w:r w:rsidR="004A3596" w:rsidRPr="00C640F4">
        <w:rPr>
          <w:b w:val="0"/>
        </w:rPr>
        <w:t xml:space="preserve"> associated with lower plasma levels of oxytocin and with differences in social behavior and affect. The authors </w:t>
      </w:r>
      <w:r w:rsidR="0088332A" w:rsidRPr="00C640F4">
        <w:rPr>
          <w:b w:val="0"/>
        </w:rPr>
        <w:fldChar w:fldCharType="begin">
          <w:fldData xml:space="preserve">PEVuZE5vdGU+PENpdGU+PEF1dGhvcj5NaWNhbGk8L0F1dGhvcj48WWVhcj4yMDE3PC9ZZWFyPjxS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</w:fldData>
        </w:fldChar>
      </w:r>
      <w:r w:rsidR="00D24085" w:rsidRPr="00C640F4">
        <w:rPr>
          <w:b w:val="0"/>
        </w:rPr>
        <w:instrText xml:space="preserve"> ADDIN EN.CITE </w:instrText>
      </w:r>
      <w:r w:rsidR="0088332A" w:rsidRPr="00C640F4">
        <w:rPr>
          <w:b w:val="0"/>
        </w:rPr>
        <w:fldChar w:fldCharType="begin">
          <w:fldData xml:space="preserve">PEVuZE5vdGU+PENpdGU+PEF1dGhvcj5NaWNhbGk8L0F1dGhvcj48WWVhcj4yMDE3PC9ZZWFyPjxS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</w:fldData>
        </w:fldChar>
      </w:r>
      <w:r w:rsidR="00D24085"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D24085" w:rsidRPr="00C640F4">
        <w:rPr>
          <w:b w:val="0"/>
          <w:noProof/>
        </w:rPr>
        <w:t>[98]</w:t>
      </w:r>
      <w:r w:rsidR="0088332A" w:rsidRPr="00C640F4">
        <w:rPr>
          <w:b w:val="0"/>
        </w:rPr>
        <w:fldChar w:fldCharType="end"/>
      </w:r>
      <w:r w:rsidR="00D24085" w:rsidRPr="00C640F4">
        <w:rPr>
          <w:b w:val="0"/>
        </w:rPr>
        <w:t xml:space="preserve"> </w:t>
      </w:r>
      <w:r w:rsidR="004A3596" w:rsidRPr="00C640F4">
        <w:rPr>
          <w:b w:val="0"/>
        </w:rPr>
        <w:t xml:space="preserve">investigated &gt; 3000 women from a large UK cohort who reported on maternal care received by their own mother and were interviewed for eating disorder symptoms as well as a range of lifetime eating disorder behavior. Blood samples of the participants were genotyped for two polymorphisms of the </w:t>
      </w:r>
      <w:r w:rsidR="00DA6CD5" w:rsidRPr="00C640F4">
        <w:rPr>
          <w:b w:val="0"/>
        </w:rPr>
        <w:t>oxytocin receptor gene.</w:t>
      </w:r>
      <w:r w:rsidR="004A3596" w:rsidRPr="00C640F4">
        <w:rPr>
          <w:b w:val="0"/>
        </w:rPr>
        <w:t xml:space="preserve"> </w:t>
      </w:r>
      <w:r w:rsidR="008F05FA" w:rsidRPr="00C640F4">
        <w:rPr>
          <w:b w:val="0"/>
        </w:rPr>
        <w:t xml:space="preserve">It turned out that those women who were carriers of the rs2254298 AG/AA variant of the oxytocin receptor gene and had reported experiences of poor maternal care were four times more likely to also report </w:t>
      </w:r>
      <w:r w:rsidR="002F6EA3" w:rsidRPr="00C640F4">
        <w:rPr>
          <w:b w:val="0"/>
        </w:rPr>
        <w:t>bi</w:t>
      </w:r>
      <w:r w:rsidR="00333B92" w:rsidRPr="00C640F4">
        <w:rPr>
          <w:b w:val="0"/>
        </w:rPr>
        <w:t xml:space="preserve">nge eating and purging behavior. </w:t>
      </w:r>
      <w:r w:rsidR="007D10F2" w:rsidRPr="00C640F4">
        <w:rPr>
          <w:b w:val="0"/>
        </w:rPr>
        <w:t>Referring</w:t>
      </w:r>
      <w:r w:rsidR="00CD03C7" w:rsidRPr="00C640F4">
        <w:rPr>
          <w:b w:val="0"/>
        </w:rPr>
        <w:t xml:space="preserve"> to potential mechanisms of oxytocin</w:t>
      </w:r>
      <w:r w:rsidR="009D4F1C" w:rsidRPr="00C640F4">
        <w:rPr>
          <w:b w:val="0"/>
        </w:rPr>
        <w:t xml:space="preserve"> / </w:t>
      </w:r>
      <w:r w:rsidR="00CD03C7" w:rsidRPr="00C640F4">
        <w:rPr>
          <w:b w:val="0"/>
        </w:rPr>
        <w:t xml:space="preserve">attachment behavior </w:t>
      </w:r>
      <w:r w:rsidR="009D4F1C" w:rsidRPr="00C640F4">
        <w:rPr>
          <w:b w:val="0"/>
        </w:rPr>
        <w:t xml:space="preserve">influences on </w:t>
      </w:r>
      <w:r w:rsidR="00CD03C7" w:rsidRPr="00C640F4">
        <w:rPr>
          <w:b w:val="0"/>
        </w:rPr>
        <w:t xml:space="preserve">eating disorders (see </w:t>
      </w:r>
      <w:r w:rsidR="00AB31EE" w:rsidRPr="00C640F4">
        <w:rPr>
          <w:b w:val="0"/>
        </w:rPr>
        <w:t>4</w:t>
      </w:r>
      <w:r w:rsidR="00CD03C7" w:rsidRPr="00C640F4">
        <w:rPr>
          <w:b w:val="0"/>
        </w:rPr>
        <w:t>.1</w:t>
      </w:r>
      <w:r w:rsidR="006A1378" w:rsidRPr="00C640F4">
        <w:rPr>
          <w:b w:val="0"/>
        </w:rPr>
        <w:t>.</w:t>
      </w:r>
      <w:r w:rsidR="00CD03C7" w:rsidRPr="00C640F4">
        <w:rPr>
          <w:b w:val="0"/>
        </w:rPr>
        <w:t>), one might speculate that these carriers of the G allele might be more susceptible to early adversity and might respond with difficulties in self-regulation that include dysfunctional eating patterns. In line with this</w:t>
      </w:r>
      <w:r w:rsidR="00AB31EE" w:rsidRPr="00C640F4">
        <w:rPr>
          <w:b w:val="0"/>
        </w:rPr>
        <w:t xml:space="preserve"> assumption</w:t>
      </w:r>
      <w:r w:rsidR="00CD03C7" w:rsidRPr="00C640F4">
        <w:rPr>
          <w:b w:val="0"/>
        </w:rPr>
        <w:t xml:space="preserve">, previous studies have shown that G allele carriers of this gene </w:t>
      </w:r>
      <w:r w:rsidR="00AB31EE" w:rsidRPr="00C640F4">
        <w:rPr>
          <w:b w:val="0"/>
        </w:rPr>
        <w:t xml:space="preserve">are more likely to </w:t>
      </w:r>
      <w:r w:rsidR="00CD03C7" w:rsidRPr="00C640F4">
        <w:rPr>
          <w:b w:val="0"/>
        </w:rPr>
        <w:t>show depression and emotional dysregulation in the context of early adversity</w:t>
      </w:r>
      <w:r w:rsidR="00792DA7" w:rsidRPr="00C640F4">
        <w:rPr>
          <w:b w:val="0"/>
        </w:rPr>
        <w:t xml:space="preserve"> </w:t>
      </w:r>
      <w:r w:rsidR="0088332A" w:rsidRPr="00C640F4">
        <w:rPr>
          <w:b w:val="0"/>
        </w:rPr>
        <w:fldChar w:fldCharType="begin">
          <w:fldData xml:space="preserve">PEVuZE5vdGU+PENpdGU+PEF1dGhvcj5CcmFkbGV5PC9BdXRob3I+PFllYXI+MjAxMTwvWWVhcj48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</w:fldData>
        </w:fldChar>
      </w:r>
      <w:r w:rsidR="00EB5BC0" w:rsidRPr="00C640F4">
        <w:rPr>
          <w:b w:val="0"/>
        </w:rPr>
        <w:instrText xml:space="preserve"> ADDIN EN.CITE </w:instrText>
      </w:r>
      <w:r w:rsidR="0088332A" w:rsidRPr="00C640F4">
        <w:rPr>
          <w:b w:val="0"/>
        </w:rPr>
        <w:fldChar w:fldCharType="begin">
          <w:fldData xml:space="preserve">PEVuZE5vdGU+PENpdGU+PEF1dGhvcj5CcmFkbGV5PC9BdXRob3I+PFllYXI+MjAxMTwvWWVhcj48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100]</w:t>
      </w:r>
      <w:r w:rsidR="0088332A" w:rsidRPr="00C640F4">
        <w:rPr>
          <w:b w:val="0"/>
        </w:rPr>
        <w:fldChar w:fldCharType="end"/>
      </w:r>
      <w:r w:rsidR="00CD03C7" w:rsidRPr="00C640F4">
        <w:rPr>
          <w:b w:val="0"/>
        </w:rPr>
        <w:t>.</w:t>
      </w:r>
    </w:p>
    <w:p w:rsidR="003D6D29" w:rsidRPr="00C640F4" w:rsidRDefault="001417C1" w:rsidP="00662BB7">
      <w:pPr>
        <w:pStyle w:val="07-Heading-2"/>
        <w:ind w:firstLine="426"/>
        <w:rPr>
          <w:b w:val="0"/>
          <w:i/>
        </w:rPr>
      </w:pPr>
      <w:r w:rsidRPr="00C640F4">
        <w:rPr>
          <w:b w:val="0"/>
        </w:rPr>
        <w:t xml:space="preserve">While </w:t>
      </w:r>
      <w:proofErr w:type="spellStart"/>
      <w:r w:rsidR="00CD03C7" w:rsidRPr="00C640F4">
        <w:rPr>
          <w:b w:val="0"/>
        </w:rPr>
        <w:t>Monteleone</w:t>
      </w:r>
      <w:proofErr w:type="spellEnd"/>
      <w:r w:rsidR="00792DA7" w:rsidRPr="00C640F4">
        <w:rPr>
          <w:b w:val="0"/>
        </w:rPr>
        <w:t xml:space="preserve"> </w:t>
      </w:r>
      <w:r w:rsidR="00662BB7" w:rsidRPr="00C640F4">
        <w:rPr>
          <w:b w:val="0"/>
        </w:rPr>
        <w:t>and colleagues</w:t>
      </w:r>
      <w:r w:rsidR="00792DA7" w:rsidRPr="00C640F4">
        <w:rPr>
          <w:b w:val="0"/>
        </w:rPr>
        <w:t xml:space="preserve"> </w:t>
      </w:r>
      <w:r w:rsidR="0088332A" w:rsidRPr="00C640F4">
        <w:rPr>
          <w:b w:val="0"/>
        </w:rPr>
        <w:fldChar w:fldCharType="begin">
          <w:fldData xml:space="preserve">PEVuZE5vdGU+PENpdGU+PEF1dGhvcj5Nb250ZWxlb25lPC9BdXRob3I+PFllYXI+MjAxNjwvWWVh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</w:fldData>
        </w:fldChar>
      </w:r>
      <w:r w:rsidR="00EB5BC0" w:rsidRPr="00C640F4">
        <w:rPr>
          <w:b w:val="0"/>
        </w:rPr>
        <w:instrText xml:space="preserve"> ADDIN EN.CITE </w:instrText>
      </w:r>
      <w:r w:rsidR="0088332A" w:rsidRPr="00C640F4">
        <w:rPr>
          <w:b w:val="0"/>
        </w:rPr>
        <w:fldChar w:fldCharType="begin">
          <w:fldData xml:space="preserve">PEVuZE5vdGU+PENpdGU+PEF1dGhvcj5Nb250ZWxlb25lPC9BdXRob3I+PFllYXI+MjAxNjwvWWVh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0D5D14" w:rsidRPr="00C640F4">
        <w:rPr>
          <w:b w:val="0"/>
          <w:noProof/>
        </w:rPr>
        <w:t>1</w:t>
      </w:r>
      <w:r w:rsidR="00EB5BC0" w:rsidRPr="00C640F4">
        <w:rPr>
          <w:b w:val="0"/>
          <w:noProof/>
        </w:rPr>
        <w:t>]</w:t>
      </w:r>
      <w:r w:rsidR="0088332A" w:rsidRPr="00C640F4">
        <w:rPr>
          <w:b w:val="0"/>
        </w:rPr>
        <w:fldChar w:fldCharType="end"/>
      </w:r>
      <w:r w:rsidRPr="00C640F4">
        <w:rPr>
          <w:b w:val="0"/>
        </w:rPr>
        <w:t xml:space="preserve"> in their recent study focus</w:t>
      </w:r>
      <w:r w:rsidR="00AB31EE" w:rsidRPr="00C640F4">
        <w:rPr>
          <w:b w:val="0"/>
        </w:rPr>
        <w:t>ed</w:t>
      </w:r>
      <w:r w:rsidRPr="00C640F4">
        <w:rPr>
          <w:b w:val="0"/>
        </w:rPr>
        <w:t xml:space="preserve"> on the relationship </w:t>
      </w:r>
      <w:r w:rsidR="00AB31EE" w:rsidRPr="00C640F4">
        <w:rPr>
          <w:b w:val="0"/>
        </w:rPr>
        <w:t xml:space="preserve">between </w:t>
      </w:r>
      <w:r w:rsidRPr="00C640F4">
        <w:rPr>
          <w:b w:val="0"/>
        </w:rPr>
        <w:t xml:space="preserve">oxytocin levels and trait variables in patients with eating disorders, one of the trait facets investigated referred to </w:t>
      </w:r>
      <w:r w:rsidRPr="00C640F4">
        <w:rPr>
          <w:b w:val="0"/>
          <w:i/>
        </w:rPr>
        <w:t>attachment</w:t>
      </w:r>
      <w:r w:rsidRPr="00C640F4">
        <w:rPr>
          <w:b w:val="0"/>
        </w:rPr>
        <w:t xml:space="preserve"> as a component of reward dependency. </w:t>
      </w:r>
      <w:r w:rsidR="00544996" w:rsidRPr="00C640F4">
        <w:rPr>
          <w:b w:val="0"/>
        </w:rPr>
        <w:t xml:space="preserve">The authors investigated 23 patients with anorexia nervosa, 27 with bulimia nervosa and 19 healthy controls. Participants filled in the Temperament and Character Inventory (TCI), and plasma oxytocin levels were assessed. </w:t>
      </w:r>
      <w:r w:rsidR="002D1231" w:rsidRPr="00C640F4">
        <w:rPr>
          <w:b w:val="0"/>
        </w:rPr>
        <w:t xml:space="preserve">While in healthy women, 68% of the plasma oxytocin levels </w:t>
      </w:r>
      <w:r w:rsidR="00544996" w:rsidRPr="00C640F4">
        <w:rPr>
          <w:b w:val="0"/>
        </w:rPr>
        <w:t>were</w:t>
      </w:r>
      <w:r w:rsidR="002D1231" w:rsidRPr="00C640F4">
        <w:rPr>
          <w:b w:val="0"/>
        </w:rPr>
        <w:t xml:space="preserve"> explained by self-reported attachment scores, underpinning the close link of this trait variable with oxytocin function, no such</w:t>
      </w:r>
      <w:r w:rsidR="00544996" w:rsidRPr="00C640F4">
        <w:rPr>
          <w:b w:val="0"/>
        </w:rPr>
        <w:t xml:space="preserve"> relationship was found in the patient groups. This indicates</w:t>
      </w:r>
      <w:r w:rsidR="002D1231" w:rsidRPr="00C640F4">
        <w:rPr>
          <w:b w:val="0"/>
        </w:rPr>
        <w:t xml:space="preserve"> </w:t>
      </w:r>
      <w:r w:rsidR="00C21EA0" w:rsidRPr="00C640F4">
        <w:rPr>
          <w:b w:val="0"/>
        </w:rPr>
        <w:t>a disruption</w:t>
      </w:r>
      <w:r w:rsidR="006506E8" w:rsidRPr="00C640F4">
        <w:rPr>
          <w:b w:val="0"/>
        </w:rPr>
        <w:t xml:space="preserve"> of the role of oxytocin </w:t>
      </w:r>
      <w:r w:rsidR="00AB31EE" w:rsidRPr="00C640F4">
        <w:rPr>
          <w:b w:val="0"/>
        </w:rPr>
        <w:t xml:space="preserve">for </w:t>
      </w:r>
      <w:r w:rsidR="006506E8" w:rsidRPr="00C640F4">
        <w:rPr>
          <w:b w:val="0"/>
        </w:rPr>
        <w:t>personality dimensions associated with social bonding and interpersonal relationships in patients with eating disorders, which might partly also contribute to difficulties in the are</w:t>
      </w:r>
      <w:r w:rsidR="00C106EC" w:rsidRPr="00C640F4">
        <w:rPr>
          <w:b w:val="0"/>
        </w:rPr>
        <w:t>a</w:t>
      </w:r>
      <w:r w:rsidR="006506E8" w:rsidRPr="00C640F4">
        <w:rPr>
          <w:b w:val="0"/>
        </w:rPr>
        <w:t xml:space="preserve"> of social cognition (see </w:t>
      </w:r>
      <w:r w:rsidR="00662BB7" w:rsidRPr="00C640F4">
        <w:rPr>
          <w:b w:val="0"/>
        </w:rPr>
        <w:t>5.3.</w:t>
      </w:r>
      <w:r w:rsidR="006506E8" w:rsidRPr="00C640F4">
        <w:rPr>
          <w:b w:val="0"/>
        </w:rPr>
        <w:t>).</w:t>
      </w:r>
    </w:p>
    <w:p w:rsidR="00CD03C7" w:rsidRPr="00C640F4" w:rsidRDefault="00CD03C7" w:rsidP="00662BB7">
      <w:pPr>
        <w:pStyle w:val="07-Heading-2"/>
        <w:ind w:firstLine="426"/>
        <w:rPr>
          <w:b w:val="0"/>
        </w:rPr>
      </w:pPr>
      <w:r w:rsidRPr="00C640F4">
        <w:rPr>
          <w:b w:val="0"/>
        </w:rPr>
        <w:t xml:space="preserve">Taken together, there is surprisingly little evidence on </w:t>
      </w:r>
      <w:r w:rsidR="00AB31EE" w:rsidRPr="00C640F4">
        <w:rPr>
          <w:b w:val="0"/>
        </w:rPr>
        <w:t>changes in</w:t>
      </w:r>
      <w:r w:rsidRPr="00C640F4">
        <w:rPr>
          <w:b w:val="0"/>
        </w:rPr>
        <w:t xml:space="preserve"> oxytocin function in attachment behavior as a trajectory for disordered eating, </w:t>
      </w:r>
      <w:r w:rsidR="00AB31EE" w:rsidRPr="00C640F4">
        <w:rPr>
          <w:b w:val="0"/>
        </w:rPr>
        <w:t xml:space="preserve">although </w:t>
      </w:r>
      <w:r w:rsidRPr="00C640F4">
        <w:rPr>
          <w:b w:val="0"/>
        </w:rPr>
        <w:t xml:space="preserve">attachment </w:t>
      </w:r>
      <w:r w:rsidR="00AB31EE" w:rsidRPr="00C640F4">
        <w:rPr>
          <w:b w:val="0"/>
        </w:rPr>
        <w:t xml:space="preserve">has been </w:t>
      </w:r>
      <w:r w:rsidRPr="00C640F4">
        <w:rPr>
          <w:b w:val="0"/>
        </w:rPr>
        <w:t xml:space="preserve">identified </w:t>
      </w:r>
      <w:r w:rsidR="00AB31EE" w:rsidRPr="00C640F4">
        <w:rPr>
          <w:b w:val="0"/>
        </w:rPr>
        <w:t xml:space="preserve">both </w:t>
      </w:r>
      <w:r w:rsidRPr="00C640F4">
        <w:rPr>
          <w:b w:val="0"/>
        </w:rPr>
        <w:t xml:space="preserve">as a relevant etiological factor in eating disorders and </w:t>
      </w:r>
      <w:r w:rsidR="00820EEA" w:rsidRPr="00C640F4">
        <w:rPr>
          <w:b w:val="0"/>
        </w:rPr>
        <w:t xml:space="preserve">as </w:t>
      </w:r>
      <w:r w:rsidRPr="00C640F4">
        <w:rPr>
          <w:b w:val="0"/>
        </w:rPr>
        <w:t xml:space="preserve">a major </w:t>
      </w:r>
      <w:r w:rsidR="00AB31EE" w:rsidRPr="00C640F4">
        <w:rPr>
          <w:b w:val="0"/>
        </w:rPr>
        <w:t xml:space="preserve">domain </w:t>
      </w:r>
      <w:r w:rsidRPr="00C640F4">
        <w:rPr>
          <w:b w:val="0"/>
        </w:rPr>
        <w:t xml:space="preserve">of oxytocin </w:t>
      </w:r>
      <w:r w:rsidR="00AB31EE" w:rsidRPr="00C640F4">
        <w:rPr>
          <w:b w:val="0"/>
        </w:rPr>
        <w:t>effects</w:t>
      </w:r>
      <w:r w:rsidRPr="00C640F4">
        <w:rPr>
          <w:b w:val="0"/>
        </w:rPr>
        <w:t xml:space="preserve"> (see </w:t>
      </w:r>
      <w:r w:rsidR="00AB31EE" w:rsidRPr="00C640F4">
        <w:rPr>
          <w:b w:val="0"/>
        </w:rPr>
        <w:t>4</w:t>
      </w:r>
      <w:r w:rsidRPr="00C640F4">
        <w:rPr>
          <w:b w:val="0"/>
        </w:rPr>
        <w:t>.1</w:t>
      </w:r>
      <w:r w:rsidR="009D4F1C" w:rsidRPr="00C640F4">
        <w:rPr>
          <w:b w:val="0"/>
        </w:rPr>
        <w:t>.</w:t>
      </w:r>
      <w:r w:rsidRPr="00C640F4">
        <w:rPr>
          <w:b w:val="0"/>
        </w:rPr>
        <w:t xml:space="preserve">). </w:t>
      </w:r>
      <w:r w:rsidR="00AB31EE" w:rsidRPr="00C640F4">
        <w:rPr>
          <w:b w:val="0"/>
        </w:rPr>
        <w:t>Still, i</w:t>
      </w:r>
      <w:r w:rsidRPr="00C640F4">
        <w:rPr>
          <w:b w:val="0"/>
        </w:rPr>
        <w:t>nitial evidence</w:t>
      </w:r>
      <w:r w:rsidR="00AB31EE" w:rsidRPr="00C640F4">
        <w:rPr>
          <w:b w:val="0"/>
        </w:rPr>
        <w:t xml:space="preserve"> supports the </w:t>
      </w:r>
      <w:r w:rsidR="009D4F1C" w:rsidRPr="00C640F4">
        <w:rPr>
          <w:b w:val="0"/>
        </w:rPr>
        <w:t>notion</w:t>
      </w:r>
      <w:r w:rsidR="00AB31EE" w:rsidRPr="00C640F4">
        <w:rPr>
          <w:b w:val="0"/>
        </w:rPr>
        <w:t xml:space="preserve"> </w:t>
      </w:r>
      <w:r w:rsidR="00ED7421" w:rsidRPr="00C640F4">
        <w:rPr>
          <w:b w:val="0"/>
        </w:rPr>
        <w:t xml:space="preserve">that the oxytocin system might contribute to eating disorders and dysfunctional eating behavior by modulating attachment </w:t>
      </w:r>
      <w:r w:rsidR="00ED7421" w:rsidRPr="00C640F4">
        <w:rPr>
          <w:b w:val="0"/>
        </w:rPr>
        <w:lastRenderedPageBreak/>
        <w:t>experiences in childhood</w:t>
      </w:r>
      <w:r w:rsidR="00AB31EE" w:rsidRPr="00C640F4">
        <w:rPr>
          <w:b w:val="0"/>
        </w:rPr>
        <w:t>,</w:t>
      </w:r>
      <w:r w:rsidR="00ED7421" w:rsidRPr="00C640F4">
        <w:rPr>
          <w:b w:val="0"/>
        </w:rPr>
        <w:t xml:space="preserve"> and also as a personality trait </w:t>
      </w:r>
      <w:r w:rsidR="00430E65" w:rsidRPr="00C640F4">
        <w:rPr>
          <w:b w:val="0"/>
        </w:rPr>
        <w:t xml:space="preserve">related to attachment </w:t>
      </w:r>
      <w:r w:rsidR="00ED7421" w:rsidRPr="00C640F4">
        <w:rPr>
          <w:b w:val="0"/>
        </w:rPr>
        <w:t>later in life</w:t>
      </w:r>
      <w:r w:rsidRPr="00C640F4">
        <w:rPr>
          <w:b w:val="0"/>
        </w:rPr>
        <w:t xml:space="preserve">.  </w:t>
      </w:r>
    </w:p>
    <w:p w:rsidR="00ED6D68" w:rsidRPr="00C640F4" w:rsidRDefault="001C58E3" w:rsidP="00662BB7">
      <w:pPr>
        <w:pStyle w:val="07-Heading-2"/>
        <w:ind w:firstLine="426"/>
      </w:pPr>
      <w:r w:rsidRPr="00C640F4">
        <w:t>5</w:t>
      </w:r>
      <w:r w:rsidR="00ED6D68" w:rsidRPr="00C640F4">
        <w:t>.3</w:t>
      </w:r>
      <w:proofErr w:type="gramStart"/>
      <w:r w:rsidR="00ED6D68" w:rsidRPr="00C640F4">
        <w:t>.  Findings</w:t>
      </w:r>
      <w:proofErr w:type="gramEnd"/>
      <w:r w:rsidR="00ED6D68" w:rsidRPr="00C640F4">
        <w:t xml:space="preserve"> related to social cognition</w:t>
      </w:r>
    </w:p>
    <w:p w:rsidR="00ED6D68" w:rsidRPr="00C640F4" w:rsidRDefault="00877AC6" w:rsidP="00877AC6">
      <w:pPr>
        <w:pStyle w:val="07-Heading-2"/>
        <w:rPr>
          <w:b w:val="0"/>
        </w:rPr>
      </w:pPr>
      <w:r w:rsidRPr="00C640F4">
        <w:rPr>
          <w:b w:val="0"/>
        </w:rPr>
        <w:t xml:space="preserve">The workgroup of </w:t>
      </w:r>
      <w:r w:rsidR="00D24085" w:rsidRPr="00C640F4">
        <w:rPr>
          <w:b w:val="0"/>
        </w:rPr>
        <w:t>Janet</w:t>
      </w:r>
      <w:r w:rsidR="00094161" w:rsidRPr="00C640F4">
        <w:rPr>
          <w:b w:val="0"/>
        </w:rPr>
        <w:t xml:space="preserve"> </w:t>
      </w:r>
      <w:r w:rsidRPr="00C640F4">
        <w:rPr>
          <w:b w:val="0"/>
        </w:rPr>
        <w:t>Treasure ha</w:t>
      </w:r>
      <w:r w:rsidR="00D24085" w:rsidRPr="00C640F4">
        <w:rPr>
          <w:b w:val="0"/>
        </w:rPr>
        <w:t>s</w:t>
      </w:r>
      <w:r w:rsidRPr="00C640F4">
        <w:rPr>
          <w:b w:val="0"/>
        </w:rPr>
        <w:t xml:space="preserve"> </w:t>
      </w:r>
      <w:r w:rsidR="00625C59" w:rsidRPr="00C640F4">
        <w:rPr>
          <w:b w:val="0"/>
        </w:rPr>
        <w:t xml:space="preserve">examined </w:t>
      </w:r>
      <w:r w:rsidR="00AB31EE" w:rsidRPr="00C640F4">
        <w:rPr>
          <w:b w:val="0"/>
        </w:rPr>
        <w:t xml:space="preserve">the </w:t>
      </w:r>
      <w:r w:rsidR="00625C59" w:rsidRPr="00C640F4">
        <w:rPr>
          <w:b w:val="0"/>
        </w:rPr>
        <w:t>processing of social and emotional stimuli after administration of intranasal oxytocin in patients with anorexia nervosa and bulimia nervosa</w:t>
      </w:r>
      <w:r w:rsidR="00314701" w:rsidRPr="00C640F4">
        <w:rPr>
          <w:b w:val="0"/>
        </w:rPr>
        <w:t xml:space="preserve"> </w:t>
      </w:r>
      <w:r w:rsidR="0088332A" w:rsidRPr="00C640F4">
        <w:rPr>
          <w:b w:val="0"/>
        </w:rPr>
        <w:fldChar w:fldCharType="begin">
          <w:fldData xml:space="preserve">PEVuZE5vdGU+PENpdGU+PEF1dGhvcj5LaW08L0F1dGhvcj48WWVhcj4yMDE0PC9ZZWFyPjxSZWNO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wNzIxPC9wYWdl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</w:fldData>
        </w:fldChar>
      </w:r>
      <w:r w:rsidR="00181F89" w:rsidRPr="00C640F4">
        <w:rPr>
          <w:b w:val="0"/>
        </w:rPr>
        <w:instrText xml:space="preserve"> ADDIN EN.CITE </w:instrText>
      </w:r>
      <w:r w:rsidR="0088332A" w:rsidRPr="00C640F4">
        <w:rPr>
          <w:b w:val="0"/>
        </w:rPr>
        <w:fldChar w:fldCharType="begin">
          <w:fldData xml:space="preserve">PEVuZE5vdGU+PENpdGU+PEF1dGhvcj5LaW08L0F1dGhvcj48WWVhcj4yMDE0PC9ZZWFyPjxSZWNO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wNzIxPC9wYWdl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</w:fldData>
        </w:fldChar>
      </w:r>
      <w:r w:rsidR="00181F89"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181F89" w:rsidRPr="00C640F4">
        <w:rPr>
          <w:b w:val="0"/>
          <w:noProof/>
        </w:rPr>
        <w:t>[83, 9</w:t>
      </w:r>
      <w:r w:rsidR="00B16E3D" w:rsidRPr="00C640F4">
        <w:rPr>
          <w:b w:val="0"/>
          <w:noProof/>
        </w:rPr>
        <w:t>6</w:t>
      </w:r>
      <w:r w:rsidR="00181F89" w:rsidRPr="00C640F4">
        <w:rPr>
          <w:b w:val="0"/>
          <w:noProof/>
        </w:rPr>
        <w:t>, 101]</w:t>
      </w:r>
      <w:r w:rsidR="0088332A" w:rsidRPr="00C640F4">
        <w:rPr>
          <w:b w:val="0"/>
        </w:rPr>
        <w:fldChar w:fldCharType="end"/>
      </w:r>
      <w:r w:rsidR="00314701" w:rsidRPr="00C640F4" w:rsidDel="00314701">
        <w:rPr>
          <w:b w:val="0"/>
        </w:rPr>
        <w:t xml:space="preserve"> </w:t>
      </w:r>
      <w:r w:rsidR="008177D6" w:rsidRPr="00C640F4">
        <w:rPr>
          <w:b w:val="0"/>
        </w:rPr>
        <w:t>.</w:t>
      </w:r>
    </w:p>
    <w:p w:rsidR="000D591F" w:rsidRPr="00C640F4" w:rsidRDefault="00860F58" w:rsidP="00877AC6">
      <w:pPr>
        <w:pStyle w:val="07-Heading-2"/>
        <w:rPr>
          <w:b w:val="0"/>
        </w:rPr>
      </w:pPr>
      <w:r w:rsidRPr="00C640F4">
        <w:rPr>
          <w:b w:val="0"/>
        </w:rPr>
        <w:t>The group first</w:t>
      </w:r>
      <w:r w:rsidR="000D591F" w:rsidRPr="00C640F4">
        <w:rPr>
          <w:b w:val="0"/>
        </w:rPr>
        <w:t xml:space="preserve"> </w:t>
      </w:r>
      <w:r w:rsidR="0088332A" w:rsidRPr="00C640F4">
        <w:rPr>
          <w:b w:val="0"/>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3]</w:t>
      </w:r>
      <w:r w:rsidR="0088332A" w:rsidRPr="00C640F4">
        <w:rPr>
          <w:b w:val="0"/>
        </w:rPr>
        <w:fldChar w:fldCharType="end"/>
      </w:r>
      <w:r w:rsidR="00314701" w:rsidRPr="00C640F4">
        <w:rPr>
          <w:b w:val="0"/>
        </w:rPr>
        <w:t xml:space="preserve"> </w:t>
      </w:r>
      <w:r w:rsidR="000D591F" w:rsidRPr="00C640F4">
        <w:rPr>
          <w:b w:val="0"/>
        </w:rPr>
        <w:t>focused on the attentional processing of emotional faces in &gt; 30 patients with anorexia nervosa versus control participants. Emotional faces displayed happiness, anger and disgust</w:t>
      </w:r>
      <w:r w:rsidR="00E64A84" w:rsidRPr="00C640F4">
        <w:rPr>
          <w:b w:val="0"/>
        </w:rPr>
        <w:t xml:space="preserve">, and there were also neutral facial expressions as </w:t>
      </w:r>
      <w:r w:rsidRPr="00C640F4">
        <w:rPr>
          <w:b w:val="0"/>
        </w:rPr>
        <w:t xml:space="preserve">a </w:t>
      </w:r>
      <w:r w:rsidR="00E64A84" w:rsidRPr="00C640F4">
        <w:rPr>
          <w:b w:val="0"/>
        </w:rPr>
        <w:t>control condition</w:t>
      </w:r>
      <w:r w:rsidR="000D591F" w:rsidRPr="00C640F4">
        <w:rPr>
          <w:b w:val="0"/>
        </w:rPr>
        <w:t xml:space="preserve">. In a visual </w:t>
      </w:r>
      <w:r w:rsidR="00E64A84" w:rsidRPr="00C640F4">
        <w:rPr>
          <w:b w:val="0"/>
        </w:rPr>
        <w:t>p</w:t>
      </w:r>
      <w:r w:rsidR="000D591F" w:rsidRPr="00C640F4">
        <w:rPr>
          <w:b w:val="0"/>
        </w:rPr>
        <w:t>robe task,</w:t>
      </w:r>
      <w:r w:rsidR="00E64A84" w:rsidRPr="00C640F4">
        <w:rPr>
          <w:b w:val="0"/>
        </w:rPr>
        <w:t xml:space="preserve"> participants were asked to respond as quickly as possible to a target stimulus that was preceded either by a neutral or emotional facial stimulus in the same target position on a computer screen. The hypothesis </w:t>
      </w:r>
      <w:r w:rsidRPr="00C640F4">
        <w:rPr>
          <w:b w:val="0"/>
        </w:rPr>
        <w:t>wa</w:t>
      </w:r>
      <w:r w:rsidR="00E64A84" w:rsidRPr="00C640F4">
        <w:rPr>
          <w:b w:val="0"/>
        </w:rPr>
        <w:t>s that reactions to the probe become quicker if attention was already allocated</w:t>
      </w:r>
      <w:r w:rsidR="000D591F" w:rsidRPr="00C640F4">
        <w:rPr>
          <w:b w:val="0"/>
        </w:rPr>
        <w:t xml:space="preserve"> </w:t>
      </w:r>
      <w:r w:rsidR="00E64A84" w:rsidRPr="00C640F4">
        <w:rPr>
          <w:b w:val="0"/>
        </w:rPr>
        <w:t>to the probe position before (i.e.</w:t>
      </w:r>
      <w:r w:rsidRPr="00C640F4">
        <w:rPr>
          <w:b w:val="0"/>
        </w:rPr>
        <w:t>,</w:t>
      </w:r>
      <w:r w:rsidR="00E64A84" w:rsidRPr="00C640F4">
        <w:rPr>
          <w:b w:val="0"/>
        </w:rPr>
        <w:t xml:space="preserve"> because attention was drawn by the emotional face). This task was conducted twice, </w:t>
      </w:r>
      <w:r w:rsidR="00662BB7" w:rsidRPr="00C640F4">
        <w:rPr>
          <w:b w:val="0"/>
        </w:rPr>
        <w:t>after</w:t>
      </w:r>
      <w:r w:rsidR="00E64A84" w:rsidRPr="00C640F4">
        <w:rPr>
          <w:b w:val="0"/>
        </w:rPr>
        <w:t xml:space="preserve"> intranasal oxytocin versus placebo administration. Oxytocin attenuated attention deployment to disgust expressions in both groups. Oxytocin changed the reaction pattern </w:t>
      </w:r>
      <w:r w:rsidR="00D24085" w:rsidRPr="00C640F4">
        <w:rPr>
          <w:b w:val="0"/>
        </w:rPr>
        <w:t xml:space="preserve">to angry faces </w:t>
      </w:r>
      <w:r w:rsidR="00E64A84" w:rsidRPr="00C640F4">
        <w:rPr>
          <w:b w:val="0"/>
        </w:rPr>
        <w:t>from avoidance</w:t>
      </w:r>
      <w:r w:rsidR="00D24085" w:rsidRPr="00C640F4">
        <w:rPr>
          <w:b w:val="0"/>
        </w:rPr>
        <w:t xml:space="preserve"> </w:t>
      </w:r>
      <w:r w:rsidR="00E64A84" w:rsidRPr="00C640F4">
        <w:rPr>
          <w:b w:val="0"/>
        </w:rPr>
        <w:t xml:space="preserve">to vigilance in anorexia nervosa patients, but the opposite pattern was observed in healthy participants. </w:t>
      </w:r>
      <w:r w:rsidR="00D5416B" w:rsidRPr="00C640F4">
        <w:rPr>
          <w:b w:val="0"/>
        </w:rPr>
        <w:t xml:space="preserve">The authors speculate that this differential pattern of </w:t>
      </w:r>
      <w:r w:rsidR="00FA7ACA" w:rsidRPr="00C640F4">
        <w:rPr>
          <w:b w:val="0"/>
        </w:rPr>
        <w:t xml:space="preserve">oxytocin effects on anger processing might suggest that anorexia patients use different strategies </w:t>
      </w:r>
      <w:r w:rsidRPr="00C640F4">
        <w:rPr>
          <w:b w:val="0"/>
        </w:rPr>
        <w:t xml:space="preserve">for anger management </w:t>
      </w:r>
      <w:r w:rsidR="00FA7ACA" w:rsidRPr="00C640F4">
        <w:rPr>
          <w:b w:val="0"/>
        </w:rPr>
        <w:t>– they might have difficulties coping with anger and might use suppression as a way of dealing with angry emotions</w:t>
      </w:r>
      <w:r w:rsidR="008177D6" w:rsidRPr="00C640F4">
        <w:rPr>
          <w:b w:val="0"/>
        </w:rPr>
        <w:t xml:space="preserve"> </w:t>
      </w:r>
      <w:r w:rsidR="0088332A" w:rsidRPr="00C640F4">
        <w:rPr>
          <w:b w:val="0"/>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3]</w:t>
      </w:r>
      <w:r w:rsidR="0088332A" w:rsidRPr="00C640F4">
        <w:rPr>
          <w:b w:val="0"/>
        </w:rPr>
        <w:fldChar w:fldCharType="end"/>
      </w:r>
      <w:r w:rsidR="00FA7ACA" w:rsidRPr="00C640F4">
        <w:rPr>
          <w:b w:val="0"/>
        </w:rPr>
        <w:t>.</w:t>
      </w:r>
    </w:p>
    <w:p w:rsidR="00D32888" w:rsidRPr="00C640F4" w:rsidRDefault="00192FC8" w:rsidP="00A76ACC">
      <w:pPr>
        <w:pStyle w:val="07-Heading-2"/>
        <w:ind w:firstLine="426"/>
        <w:rPr>
          <w:b w:val="0"/>
        </w:rPr>
      </w:pPr>
      <w:r w:rsidRPr="00C640F4">
        <w:rPr>
          <w:b w:val="0"/>
        </w:rPr>
        <w:t xml:space="preserve">In a </w:t>
      </w:r>
      <w:r w:rsidR="009C144F" w:rsidRPr="00C640F4">
        <w:rPr>
          <w:b w:val="0"/>
        </w:rPr>
        <w:t xml:space="preserve">subsequent </w:t>
      </w:r>
      <w:r w:rsidRPr="00C640F4">
        <w:rPr>
          <w:b w:val="0"/>
        </w:rPr>
        <w:t>study</w:t>
      </w:r>
      <w:r w:rsidR="008177D6" w:rsidRPr="00C640F4">
        <w:rPr>
          <w:b w:val="0"/>
        </w:rPr>
        <w:t xml:space="preserve"> </w:t>
      </w:r>
      <w:r w:rsidR="0088332A" w:rsidRPr="00C640F4">
        <w:rPr>
          <w:b w:val="0"/>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6</w:t>
      </w:r>
      <w:r w:rsidR="00EB5BC0" w:rsidRPr="00C640F4">
        <w:rPr>
          <w:b w:val="0"/>
          <w:noProof/>
        </w:rPr>
        <w:t>]</w:t>
      </w:r>
      <w:r w:rsidR="0088332A" w:rsidRPr="00C640F4">
        <w:rPr>
          <w:b w:val="0"/>
        </w:rPr>
        <w:fldChar w:fldCharType="end"/>
      </w:r>
      <w:r w:rsidRPr="00C640F4">
        <w:rPr>
          <w:b w:val="0"/>
        </w:rPr>
        <w:t xml:space="preserve">, </w:t>
      </w:r>
      <w:r w:rsidR="00662BB7" w:rsidRPr="00C640F4">
        <w:rPr>
          <w:b w:val="0"/>
        </w:rPr>
        <w:t>the same group</w:t>
      </w:r>
      <w:r w:rsidRPr="00C640F4">
        <w:rPr>
          <w:b w:val="0"/>
        </w:rPr>
        <w:t xml:space="preserve"> investigated how a single </w:t>
      </w:r>
      <w:r w:rsidR="00860F58" w:rsidRPr="00C640F4">
        <w:rPr>
          <w:b w:val="0"/>
        </w:rPr>
        <w:t xml:space="preserve">dose </w:t>
      </w:r>
      <w:r w:rsidRPr="00C640F4">
        <w:rPr>
          <w:b w:val="0"/>
        </w:rPr>
        <w:t xml:space="preserve">of intranasal oxytocin affects emotion recognition in </w:t>
      </w:r>
      <w:r w:rsidR="0025063C" w:rsidRPr="00C640F4">
        <w:rPr>
          <w:b w:val="0"/>
        </w:rPr>
        <w:t xml:space="preserve">&gt; 60 </w:t>
      </w:r>
      <w:r w:rsidRPr="00C640F4">
        <w:rPr>
          <w:b w:val="0"/>
        </w:rPr>
        <w:t>patients with anorexia and bulimia nervosa as compared to healthy controls.</w:t>
      </w:r>
      <w:r w:rsidR="007D3699" w:rsidRPr="00C640F4">
        <w:rPr>
          <w:b w:val="0"/>
        </w:rPr>
        <w:t xml:space="preserve"> In a dynamic facial morphing task, the expression of a</w:t>
      </w:r>
      <w:r w:rsidRPr="00C640F4">
        <w:rPr>
          <w:b w:val="0"/>
        </w:rPr>
        <w:t xml:space="preserve"> </w:t>
      </w:r>
      <w:r w:rsidR="007D3699" w:rsidRPr="00C640F4">
        <w:rPr>
          <w:b w:val="0"/>
        </w:rPr>
        <w:t xml:space="preserve">human face gradually changed from neutral to emotional, showing either sadness, fear, anger or happiness, and participants had to indicate when they noticed emotion in the face for the first time. Intranasal oxytocin </w:t>
      </w:r>
      <w:r w:rsidR="00C106EC" w:rsidRPr="00C640F4">
        <w:rPr>
          <w:b w:val="0"/>
        </w:rPr>
        <w:t>versus placebo improved emotion recognition especially for negative emotions in patients with bulimia nervosa and healthy controls, but no effect was found in patients with anorexia nervosa.</w:t>
      </w:r>
      <w:r w:rsidR="00FE0BBA" w:rsidRPr="00C640F4">
        <w:rPr>
          <w:b w:val="0"/>
        </w:rPr>
        <w:t xml:space="preserve"> </w:t>
      </w:r>
      <w:r w:rsidR="0055620B" w:rsidRPr="00C640F4">
        <w:rPr>
          <w:b w:val="0"/>
        </w:rPr>
        <w:t xml:space="preserve">Of note, effects of oxytocin on emotion recognition in anorexia nervosa </w:t>
      </w:r>
      <w:r w:rsidR="00D24085" w:rsidRPr="00C640F4">
        <w:rPr>
          <w:b w:val="0"/>
        </w:rPr>
        <w:t>were</w:t>
      </w:r>
      <w:r w:rsidR="0055620B" w:rsidRPr="00C640F4">
        <w:rPr>
          <w:b w:val="0"/>
        </w:rPr>
        <w:t xml:space="preserve"> also investigated in a more recent study</w:t>
      </w:r>
      <w:r w:rsidR="00314701" w:rsidRPr="00C640F4">
        <w:rPr>
          <w:b w:val="0"/>
        </w:rPr>
        <w:t xml:space="preserve"> </w:t>
      </w:r>
      <w:r w:rsidR="0088332A" w:rsidRPr="00C640F4">
        <w:rPr>
          <w:b w:val="0"/>
        </w:rPr>
        <w:fldChar w:fldCharType="begin">
          <w:fldData xml:space="preserve">PEVuZE5vdGU+PENpdGU+PEF1dGhvcj5MZXBwYW5lbjwvQXV0aG9yPjxZZWFyPjIwMTc8L1llYXI+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==
</w:fldData>
        </w:fldChar>
      </w:r>
      <w:r w:rsidR="00EB5BC0" w:rsidRPr="00C640F4">
        <w:rPr>
          <w:b w:val="0"/>
        </w:rPr>
        <w:instrText xml:space="preserve"> ADDIN EN.CITE </w:instrText>
      </w:r>
      <w:r w:rsidR="0088332A" w:rsidRPr="00C640F4">
        <w:rPr>
          <w:b w:val="0"/>
        </w:rPr>
        <w:fldChar w:fldCharType="begin">
          <w:fldData xml:space="preserve">PEVuZE5vdGU+PENpdGU+PEF1dGhvcj5MZXBwYW5lbjwvQXV0aG9yPjxZZWFyPjIwMTc8L1llYXI+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==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101]</w:t>
      </w:r>
      <w:r w:rsidR="0088332A" w:rsidRPr="00C640F4">
        <w:rPr>
          <w:b w:val="0"/>
        </w:rPr>
        <w:fldChar w:fldCharType="end"/>
      </w:r>
      <w:r w:rsidR="0055620B" w:rsidRPr="00C640F4">
        <w:rPr>
          <w:b w:val="0"/>
        </w:rPr>
        <w:t xml:space="preserve"> </w:t>
      </w:r>
      <w:r w:rsidR="00D24085" w:rsidRPr="00C640F4">
        <w:rPr>
          <w:b w:val="0"/>
        </w:rPr>
        <w:t>that relied on</w:t>
      </w:r>
      <w:r w:rsidR="0055620B" w:rsidRPr="00C640F4">
        <w:rPr>
          <w:b w:val="0"/>
        </w:rPr>
        <w:t xml:space="preserve"> a more traditional task</w:t>
      </w:r>
      <w:r w:rsidR="00D24085" w:rsidRPr="00C640F4">
        <w:rPr>
          <w:b w:val="0"/>
        </w:rPr>
        <w:t xml:space="preserve">, i.e., </w:t>
      </w:r>
      <w:r w:rsidR="0055620B" w:rsidRPr="00C640F4">
        <w:rPr>
          <w:b w:val="0"/>
        </w:rPr>
        <w:t xml:space="preserve">the Reading the Mind in the Eyes Task that </w:t>
      </w:r>
      <w:r w:rsidR="00D32888" w:rsidRPr="00C640F4">
        <w:rPr>
          <w:b w:val="0"/>
        </w:rPr>
        <w:t>involves</w:t>
      </w:r>
      <w:r w:rsidR="0055620B" w:rsidRPr="00C640F4">
        <w:rPr>
          <w:b w:val="0"/>
        </w:rPr>
        <w:t xml:space="preserve"> more co</w:t>
      </w:r>
      <w:r w:rsidR="00D32888" w:rsidRPr="00C640F4">
        <w:rPr>
          <w:b w:val="0"/>
        </w:rPr>
        <w:t xml:space="preserve">mplex emotions. </w:t>
      </w:r>
      <w:r w:rsidR="00D24085" w:rsidRPr="00C640F4">
        <w:rPr>
          <w:b w:val="0"/>
        </w:rPr>
        <w:t>Thirty</w:t>
      </w:r>
      <w:r w:rsidR="0055620B" w:rsidRPr="00C640F4">
        <w:rPr>
          <w:b w:val="0"/>
        </w:rPr>
        <w:t xml:space="preserve"> patients with anorexia nervosa versus control participants</w:t>
      </w:r>
      <w:r w:rsidR="00D32888" w:rsidRPr="00C640F4">
        <w:rPr>
          <w:b w:val="0"/>
        </w:rPr>
        <w:t xml:space="preserve"> were investigated. Again, intranasal oxytocin did not improve emotion recognition sensitivity in anorexia nervosa</w:t>
      </w:r>
      <w:r w:rsidR="00D24085" w:rsidRPr="00C640F4">
        <w:rPr>
          <w:b w:val="0"/>
        </w:rPr>
        <w:t>. However</w:t>
      </w:r>
      <w:r w:rsidR="00D32888" w:rsidRPr="00C640F4">
        <w:rPr>
          <w:b w:val="0"/>
        </w:rPr>
        <w:t>, in this study oxytocin did neither affect task performance in the healthy group</w:t>
      </w:r>
      <w:r w:rsidR="00D24085" w:rsidRPr="00C640F4">
        <w:rPr>
          <w:b w:val="0"/>
        </w:rPr>
        <w:t>,</w:t>
      </w:r>
      <w:r w:rsidR="00D32888" w:rsidRPr="00C640F4">
        <w:rPr>
          <w:b w:val="0"/>
        </w:rPr>
        <w:t xml:space="preserve"> which is surprising </w:t>
      </w:r>
      <w:r w:rsidR="00D24085" w:rsidRPr="00C640F4">
        <w:rPr>
          <w:b w:val="0"/>
        </w:rPr>
        <w:t>considering</w:t>
      </w:r>
      <w:r w:rsidR="00D32888" w:rsidRPr="00C640F4">
        <w:rPr>
          <w:b w:val="0"/>
        </w:rPr>
        <w:t xml:space="preserve"> earlier evidence (see 4.2.). </w:t>
      </w:r>
      <w:r w:rsidR="0055620B" w:rsidRPr="00C640F4">
        <w:rPr>
          <w:b w:val="0"/>
        </w:rPr>
        <w:t xml:space="preserve">In a second task, emotion expression </w:t>
      </w:r>
      <w:r w:rsidR="00D24085" w:rsidRPr="00C640F4">
        <w:rPr>
          <w:b w:val="0"/>
        </w:rPr>
        <w:t xml:space="preserve">was assessed </w:t>
      </w:r>
      <w:r w:rsidR="0055620B" w:rsidRPr="00C640F4">
        <w:rPr>
          <w:b w:val="0"/>
        </w:rPr>
        <w:t xml:space="preserve">while </w:t>
      </w:r>
      <w:r w:rsidR="00D24085" w:rsidRPr="00C640F4">
        <w:rPr>
          <w:b w:val="0"/>
        </w:rPr>
        <w:t>participants watched</w:t>
      </w:r>
      <w:r w:rsidR="0055620B" w:rsidRPr="00C640F4">
        <w:rPr>
          <w:b w:val="0"/>
        </w:rPr>
        <w:t xml:space="preserve"> emotional film clips. </w:t>
      </w:r>
      <w:r w:rsidR="00A371D1" w:rsidRPr="00C640F4">
        <w:rPr>
          <w:b w:val="0"/>
        </w:rPr>
        <w:t>T</w:t>
      </w:r>
      <w:r w:rsidR="0055620B" w:rsidRPr="00C640F4">
        <w:rPr>
          <w:b w:val="0"/>
        </w:rPr>
        <w:t>he authors expected to find alterations in the expression of emotions in anorexia nervosa which should be alleviated by intranasal oxytocin</w:t>
      </w:r>
      <w:r w:rsidR="00A371D1" w:rsidRPr="00C640F4">
        <w:rPr>
          <w:b w:val="0"/>
        </w:rPr>
        <w:t>;</w:t>
      </w:r>
      <w:r w:rsidR="0055620B" w:rsidRPr="00C640F4">
        <w:rPr>
          <w:b w:val="0"/>
        </w:rPr>
        <w:t xml:space="preserve"> </w:t>
      </w:r>
      <w:r w:rsidR="00A371D1" w:rsidRPr="00C640F4">
        <w:rPr>
          <w:b w:val="0"/>
        </w:rPr>
        <w:t xml:space="preserve">but </w:t>
      </w:r>
      <w:r w:rsidR="00D32888" w:rsidRPr="00C640F4">
        <w:rPr>
          <w:b w:val="0"/>
        </w:rPr>
        <w:t xml:space="preserve">again, </w:t>
      </w:r>
      <w:r w:rsidR="0055620B" w:rsidRPr="00C640F4">
        <w:rPr>
          <w:b w:val="0"/>
        </w:rPr>
        <w:t xml:space="preserve">no effect of the oxytocin administration was found in either group.  </w:t>
      </w:r>
    </w:p>
    <w:p w:rsidR="0083741A" w:rsidRPr="00C640F4" w:rsidRDefault="00FE0BBA" w:rsidP="00A76ACC">
      <w:pPr>
        <w:pStyle w:val="07-Heading-2"/>
        <w:ind w:firstLine="426"/>
        <w:rPr>
          <w:b w:val="0"/>
        </w:rPr>
      </w:pPr>
      <w:r w:rsidRPr="00C640F4">
        <w:rPr>
          <w:b w:val="0"/>
        </w:rPr>
        <w:lastRenderedPageBreak/>
        <w:t xml:space="preserve">This pattern of findings might indicate that oxytocin function related to social cognition – at least when the hormone is administered in an experimental design – is intact in bulimia nervosa, as these patients show the same performance changes in an emotion recognition task as healthy individuals when receiving oxytocin (see also 4.3.). However, the </w:t>
      </w:r>
      <w:r w:rsidR="00860F58" w:rsidRPr="00C640F4">
        <w:rPr>
          <w:b w:val="0"/>
        </w:rPr>
        <w:t xml:space="preserve">lack of </w:t>
      </w:r>
      <w:r w:rsidRPr="00C640F4">
        <w:rPr>
          <w:b w:val="0"/>
        </w:rPr>
        <w:t xml:space="preserve">effect of intranasal oxytocin on social cognition outcomes in anorexia nervosa might point to profound disturbances in oxytocin function in this </w:t>
      </w:r>
      <w:r w:rsidR="00FA7ACA" w:rsidRPr="00C640F4">
        <w:rPr>
          <w:b w:val="0"/>
        </w:rPr>
        <w:t>dis</w:t>
      </w:r>
      <w:r w:rsidRPr="00C640F4">
        <w:rPr>
          <w:b w:val="0"/>
        </w:rPr>
        <w:t xml:space="preserve">order – </w:t>
      </w:r>
      <w:r w:rsidR="00860F58" w:rsidRPr="00C640F4">
        <w:rPr>
          <w:b w:val="0"/>
        </w:rPr>
        <w:t>which might be connected to</w:t>
      </w:r>
      <w:r w:rsidRPr="00C640F4">
        <w:rPr>
          <w:b w:val="0"/>
        </w:rPr>
        <w:t xml:space="preserve"> </w:t>
      </w:r>
      <w:r w:rsidR="00B466B8" w:rsidRPr="00C640F4">
        <w:rPr>
          <w:b w:val="0"/>
        </w:rPr>
        <w:t xml:space="preserve">the </w:t>
      </w:r>
      <w:r w:rsidR="009C144F" w:rsidRPr="00C640F4">
        <w:rPr>
          <w:b w:val="0"/>
        </w:rPr>
        <w:t xml:space="preserve">changes </w:t>
      </w:r>
      <w:r w:rsidR="00B466B8" w:rsidRPr="00C640F4">
        <w:rPr>
          <w:b w:val="0"/>
        </w:rPr>
        <w:t>in circulating oxytocin described in this patient population (see 5.1.)</w:t>
      </w:r>
      <w:r w:rsidRPr="00C640F4">
        <w:rPr>
          <w:b w:val="0"/>
        </w:rPr>
        <w:t xml:space="preserve"> </w:t>
      </w:r>
      <w:r w:rsidR="00860F58" w:rsidRPr="00C640F4">
        <w:rPr>
          <w:b w:val="0"/>
        </w:rPr>
        <w:t xml:space="preserve">and </w:t>
      </w:r>
      <w:r w:rsidR="00B466B8" w:rsidRPr="00C640F4">
        <w:rPr>
          <w:b w:val="0"/>
        </w:rPr>
        <w:t xml:space="preserve">also </w:t>
      </w:r>
      <w:r w:rsidR="00860F58" w:rsidRPr="00C640F4">
        <w:rPr>
          <w:b w:val="0"/>
        </w:rPr>
        <w:t xml:space="preserve">to </w:t>
      </w:r>
      <w:r w:rsidR="00B466B8" w:rsidRPr="00C640F4">
        <w:rPr>
          <w:b w:val="0"/>
        </w:rPr>
        <w:t>the reported methylation alterations in the oxytocin receptor gene in anorexia nervosa</w:t>
      </w:r>
      <w:r w:rsidR="008177D6" w:rsidRPr="00C640F4">
        <w:rPr>
          <w:b w:val="0"/>
        </w:rPr>
        <w:t xml:space="preserve"> </w:t>
      </w:r>
      <w:r w:rsidR="0088332A" w:rsidRPr="00C640F4">
        <w:rPr>
          <w:b w:val="0"/>
        </w:rPr>
        <w:fldChar w:fldCharType="begin">
          <w:fldData xml:space="preserve">PEVuZE5vdGU+PENpdGU+PEF1dGhvcj5LaW08L0F1dGhvcj48WWVhcj4yMDE0PC9ZZWFyPjxSZWNO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4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0PC9ZZWFyPjxSZWNO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4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102]</w:t>
      </w:r>
      <w:r w:rsidR="0088332A" w:rsidRPr="00C640F4">
        <w:rPr>
          <w:b w:val="0"/>
        </w:rPr>
        <w:fldChar w:fldCharType="end"/>
      </w:r>
      <w:r w:rsidR="00B466B8" w:rsidRPr="00C640F4">
        <w:rPr>
          <w:b w:val="0"/>
        </w:rPr>
        <w:t>.</w:t>
      </w:r>
      <w:r w:rsidR="001B3555" w:rsidRPr="00C640F4">
        <w:rPr>
          <w:b w:val="0"/>
        </w:rPr>
        <w:t xml:space="preserve"> </w:t>
      </w:r>
      <w:r w:rsidR="00AE5759" w:rsidRPr="00C640F4">
        <w:rPr>
          <w:b w:val="0"/>
        </w:rPr>
        <w:t>Still</w:t>
      </w:r>
      <w:r w:rsidR="00A371D1" w:rsidRPr="00C640F4">
        <w:rPr>
          <w:b w:val="0"/>
        </w:rPr>
        <w:t xml:space="preserve">, conclusions should be drawn very cautiously </w:t>
      </w:r>
      <w:r w:rsidR="009A4900" w:rsidRPr="00C640F4">
        <w:rPr>
          <w:b w:val="0"/>
        </w:rPr>
        <w:t>considering</w:t>
      </w:r>
      <w:r w:rsidR="00A371D1" w:rsidRPr="00C640F4">
        <w:rPr>
          <w:b w:val="0"/>
        </w:rPr>
        <w:t xml:space="preserve"> inconsistent findings </w:t>
      </w:r>
      <w:r w:rsidR="009A4900" w:rsidRPr="00C640F4">
        <w:rPr>
          <w:b w:val="0"/>
        </w:rPr>
        <w:t>and</w:t>
      </w:r>
      <w:r w:rsidR="00A371D1" w:rsidRPr="00C640F4">
        <w:rPr>
          <w:b w:val="0"/>
        </w:rPr>
        <w:t xml:space="preserve"> </w:t>
      </w:r>
      <w:r w:rsidR="009A4900" w:rsidRPr="00C640F4">
        <w:rPr>
          <w:b w:val="0"/>
        </w:rPr>
        <w:t>absent</w:t>
      </w:r>
      <w:r w:rsidR="00A371D1" w:rsidRPr="00C640F4">
        <w:rPr>
          <w:b w:val="0"/>
        </w:rPr>
        <w:t xml:space="preserve"> oxytocin effects in healthy participants</w:t>
      </w:r>
      <w:r w:rsidR="00314701" w:rsidRPr="00C640F4">
        <w:rPr>
          <w:b w:val="0"/>
        </w:rPr>
        <w:t xml:space="preserve"> </w:t>
      </w:r>
      <w:r w:rsidR="0088332A" w:rsidRPr="00C640F4">
        <w:rPr>
          <w:b w:val="0"/>
        </w:rPr>
        <w:fldChar w:fldCharType="begin">
          <w:fldData xml:space="preserve">PEVuZE5vdGU+PENpdGU+PEF1dGhvcj5MZXBwYW5lbjwvQXV0aG9yPjxZZWFyPjIwMTc8L1llYXI+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==
</w:fldData>
        </w:fldChar>
      </w:r>
      <w:r w:rsidR="00EB5BC0" w:rsidRPr="00C640F4">
        <w:rPr>
          <w:b w:val="0"/>
        </w:rPr>
        <w:instrText xml:space="preserve"> ADDIN EN.CITE </w:instrText>
      </w:r>
      <w:r w:rsidR="0088332A" w:rsidRPr="00C640F4">
        <w:rPr>
          <w:b w:val="0"/>
        </w:rPr>
        <w:fldChar w:fldCharType="begin">
          <w:fldData xml:space="preserve">PEVuZE5vdGU+PENpdGU+PEF1dGhvcj5MZXBwYW5lbjwvQXV0aG9yPjxZZWFyPjIwMTc8L1llYXI+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==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101]</w:t>
      </w:r>
      <w:r w:rsidR="0088332A" w:rsidRPr="00C640F4">
        <w:rPr>
          <w:b w:val="0"/>
        </w:rPr>
        <w:fldChar w:fldCharType="end"/>
      </w:r>
      <w:r w:rsidR="00A371D1" w:rsidRPr="00C640F4">
        <w:rPr>
          <w:b w:val="0"/>
        </w:rPr>
        <w:t xml:space="preserve">. As outlined above, methodological differences and comparably small sample sizes might </w:t>
      </w:r>
      <w:proofErr w:type="gramStart"/>
      <w:r w:rsidR="00A371D1" w:rsidRPr="00C640F4">
        <w:rPr>
          <w:b w:val="0"/>
        </w:rPr>
        <w:t>be</w:t>
      </w:r>
      <w:r w:rsidR="003B3EF7" w:rsidRPr="00C640F4">
        <w:rPr>
          <w:b w:val="0"/>
        </w:rPr>
        <w:t xml:space="preserve"> </w:t>
      </w:r>
      <w:r w:rsidR="00A371D1" w:rsidRPr="00C640F4">
        <w:rPr>
          <w:b w:val="0"/>
        </w:rPr>
        <w:t xml:space="preserve"> source</w:t>
      </w:r>
      <w:r w:rsidR="00132AA3" w:rsidRPr="00C640F4">
        <w:rPr>
          <w:b w:val="0"/>
        </w:rPr>
        <w:t>s</w:t>
      </w:r>
      <w:proofErr w:type="gramEnd"/>
      <w:r w:rsidR="00A371D1" w:rsidRPr="00C640F4">
        <w:rPr>
          <w:b w:val="0"/>
        </w:rPr>
        <w:t xml:space="preserve"> of such inconsistencies. </w:t>
      </w:r>
    </w:p>
    <w:p w:rsidR="00354DF4" w:rsidRPr="00C640F4" w:rsidRDefault="001B3555" w:rsidP="00A371D1">
      <w:pPr>
        <w:pStyle w:val="07-Heading-2"/>
        <w:ind w:firstLine="360"/>
        <w:rPr>
          <w:b w:val="0"/>
        </w:rPr>
      </w:pPr>
      <w:r w:rsidRPr="00C640F4">
        <w:rPr>
          <w:b w:val="0"/>
        </w:rPr>
        <w:t xml:space="preserve">Taken together, </w:t>
      </w:r>
      <w:r w:rsidR="0055620B" w:rsidRPr="00C640F4">
        <w:rPr>
          <w:b w:val="0"/>
        </w:rPr>
        <w:t xml:space="preserve">three </w:t>
      </w:r>
      <w:r w:rsidRPr="00C640F4">
        <w:rPr>
          <w:b w:val="0"/>
        </w:rPr>
        <w:t>studies have used intranasal oxytocin to investigate hormonal effects on</w:t>
      </w:r>
      <w:r w:rsidR="00860F58" w:rsidRPr="00C640F4">
        <w:rPr>
          <w:b w:val="0"/>
        </w:rPr>
        <w:t xml:space="preserve"> the</w:t>
      </w:r>
      <w:r w:rsidRPr="00C640F4">
        <w:rPr>
          <w:b w:val="0"/>
        </w:rPr>
        <w:t xml:space="preserve"> processing of socio-emotional stimuli in anorexia and bulimia nervosa. </w:t>
      </w:r>
      <w:r w:rsidR="00FA7ACA" w:rsidRPr="00C640F4">
        <w:rPr>
          <w:b w:val="0"/>
        </w:rPr>
        <w:t xml:space="preserve">Different tasks addressing different </w:t>
      </w:r>
      <w:proofErr w:type="spellStart"/>
      <w:r w:rsidR="00FA7ACA" w:rsidRPr="00C640F4">
        <w:rPr>
          <w:b w:val="0"/>
        </w:rPr>
        <w:t>subcompetencies</w:t>
      </w:r>
      <w:proofErr w:type="spellEnd"/>
      <w:r w:rsidR="00FA7ACA" w:rsidRPr="00C640F4">
        <w:rPr>
          <w:b w:val="0"/>
        </w:rPr>
        <w:t xml:space="preserve"> of social cognition have been used. While </w:t>
      </w:r>
      <w:r w:rsidR="00860F58" w:rsidRPr="00C640F4">
        <w:rPr>
          <w:b w:val="0"/>
        </w:rPr>
        <w:t xml:space="preserve">following oxytocin administration, </w:t>
      </w:r>
      <w:r w:rsidR="00FA7ACA" w:rsidRPr="00C640F4">
        <w:rPr>
          <w:b w:val="0"/>
        </w:rPr>
        <w:t>anorexia nervosa patients showed differential responses – also compared to healthy females –</w:t>
      </w:r>
      <w:r w:rsidR="00860F58" w:rsidRPr="00C640F4">
        <w:rPr>
          <w:b w:val="0"/>
        </w:rPr>
        <w:t xml:space="preserve"> </w:t>
      </w:r>
      <w:r w:rsidR="00FA7ACA" w:rsidRPr="00C640F4">
        <w:rPr>
          <w:b w:val="0"/>
        </w:rPr>
        <w:t xml:space="preserve">in </w:t>
      </w:r>
      <w:r w:rsidR="00860F58" w:rsidRPr="00C640F4">
        <w:rPr>
          <w:b w:val="0"/>
        </w:rPr>
        <w:t xml:space="preserve">the </w:t>
      </w:r>
      <w:r w:rsidR="00FA7ACA" w:rsidRPr="00C640F4">
        <w:rPr>
          <w:b w:val="0"/>
        </w:rPr>
        <w:t>attentional processing of negative emotions, they did not respond to oxytocin administration in task</w:t>
      </w:r>
      <w:r w:rsidR="00A371D1" w:rsidRPr="00C640F4">
        <w:rPr>
          <w:b w:val="0"/>
        </w:rPr>
        <w:t>s</w:t>
      </w:r>
      <w:r w:rsidR="00FA7ACA" w:rsidRPr="00C640F4">
        <w:rPr>
          <w:b w:val="0"/>
        </w:rPr>
        <w:t xml:space="preserve"> assessing emotion recognition</w:t>
      </w:r>
      <w:r w:rsidR="00074B87" w:rsidRPr="00C640F4">
        <w:rPr>
          <w:b w:val="0"/>
        </w:rPr>
        <w:t xml:space="preserve">, </w:t>
      </w:r>
      <w:r w:rsidR="00860F58" w:rsidRPr="00C640F4">
        <w:rPr>
          <w:b w:val="0"/>
        </w:rPr>
        <w:t>which</w:t>
      </w:r>
      <w:r w:rsidR="00074B87" w:rsidRPr="00C640F4">
        <w:rPr>
          <w:b w:val="0"/>
        </w:rPr>
        <w:t xml:space="preserve"> might indicate that oxytocin function in anorexia nervosa is disturbed in a complex way, </w:t>
      </w:r>
      <w:r w:rsidR="00860F58" w:rsidRPr="00C640F4">
        <w:rPr>
          <w:b w:val="0"/>
        </w:rPr>
        <w:t>pertaining also</w:t>
      </w:r>
      <w:r w:rsidR="00074B87" w:rsidRPr="00C640F4">
        <w:rPr>
          <w:b w:val="0"/>
        </w:rPr>
        <w:t xml:space="preserve"> to social cognition. In contrast, bulimia nervosa patients did not differ </w:t>
      </w:r>
      <w:r w:rsidR="00860F58" w:rsidRPr="00C640F4">
        <w:rPr>
          <w:b w:val="0"/>
        </w:rPr>
        <w:t xml:space="preserve">from healthy females </w:t>
      </w:r>
      <w:r w:rsidR="00074B87" w:rsidRPr="00C640F4">
        <w:rPr>
          <w:b w:val="0"/>
        </w:rPr>
        <w:t xml:space="preserve">in their response to oxytocin </w:t>
      </w:r>
      <w:r w:rsidR="00860F58" w:rsidRPr="00C640F4">
        <w:rPr>
          <w:b w:val="0"/>
        </w:rPr>
        <w:t xml:space="preserve">effects on </w:t>
      </w:r>
      <w:r w:rsidR="00074B87" w:rsidRPr="00C640F4">
        <w:rPr>
          <w:b w:val="0"/>
        </w:rPr>
        <w:t>emotion recognition.</w:t>
      </w:r>
    </w:p>
    <w:p w:rsidR="00FA7ACA" w:rsidRPr="00C640F4" w:rsidRDefault="00074B87" w:rsidP="00662BB7">
      <w:pPr>
        <w:pStyle w:val="07-Heading-2"/>
        <w:ind w:firstLine="360"/>
        <w:rPr>
          <w:b w:val="0"/>
        </w:rPr>
      </w:pPr>
      <w:r w:rsidRPr="00C640F4">
        <w:rPr>
          <w:b w:val="0"/>
        </w:rPr>
        <w:t xml:space="preserve"> </w:t>
      </w:r>
    </w:p>
    <w:p w:rsidR="00594F18" w:rsidRPr="00C640F4" w:rsidRDefault="00594F18" w:rsidP="000E174E">
      <w:pPr>
        <w:pStyle w:val="06-Heading-1"/>
        <w:numPr>
          <w:ilvl w:val="0"/>
          <w:numId w:val="12"/>
        </w:numPr>
        <w:rPr>
          <w:bCs/>
        </w:rPr>
      </w:pPr>
      <w:r w:rsidRPr="00C640F4">
        <w:rPr>
          <w:bCs/>
        </w:rPr>
        <w:t xml:space="preserve">oxytocin as a potential </w:t>
      </w:r>
      <w:r w:rsidR="006C229F" w:rsidRPr="00C640F4">
        <w:rPr>
          <w:bCs/>
        </w:rPr>
        <w:t xml:space="preserve">Intervention </w:t>
      </w:r>
      <w:r w:rsidRPr="00C640F4">
        <w:rPr>
          <w:bCs/>
        </w:rPr>
        <w:t xml:space="preserve">in </w:t>
      </w:r>
      <w:r w:rsidR="006C229F" w:rsidRPr="00C640F4">
        <w:rPr>
          <w:bCs/>
        </w:rPr>
        <w:t xml:space="preserve">overweight and </w:t>
      </w:r>
      <w:r w:rsidRPr="00C640F4">
        <w:rPr>
          <w:bCs/>
        </w:rPr>
        <w:t>eating disorders</w:t>
      </w:r>
    </w:p>
    <w:p w:rsidR="00CB7F6A" w:rsidRPr="00C640F4" w:rsidRDefault="00CB7F6A" w:rsidP="00C260D9">
      <w:pPr>
        <w:spacing w:after="120" w:line="220" w:lineRule="exact"/>
        <w:ind w:firstLine="360"/>
        <w:jc w:val="both"/>
        <w:rPr>
          <w:b/>
          <w:sz w:val="20"/>
          <w:szCs w:val="20"/>
        </w:rPr>
      </w:pPr>
      <w:r w:rsidRPr="00C640F4">
        <w:rPr>
          <w:b/>
          <w:sz w:val="20"/>
          <w:szCs w:val="20"/>
        </w:rPr>
        <w:t>6.1. Overweight and eating disorders</w:t>
      </w:r>
    </w:p>
    <w:p w:rsidR="007A261E" w:rsidRPr="00C640F4" w:rsidRDefault="00C8229D" w:rsidP="00EE7F9B">
      <w:pPr>
        <w:spacing w:after="120" w:line="220" w:lineRule="exact"/>
        <w:jc w:val="both"/>
        <w:rPr>
          <w:sz w:val="20"/>
          <w:szCs w:val="20"/>
        </w:rPr>
      </w:pPr>
      <w:r w:rsidRPr="00C640F4">
        <w:rPr>
          <w:sz w:val="20"/>
          <w:szCs w:val="20"/>
        </w:rPr>
        <w:t>With regard to elevated body weight, t</w:t>
      </w:r>
      <w:r w:rsidR="00EE7F9B" w:rsidRPr="00C640F4">
        <w:rPr>
          <w:sz w:val="20"/>
          <w:szCs w:val="20"/>
        </w:rPr>
        <w:t>he idea of the oxytocin system as a potential target of longer-term clinical interventions to normalize body weight</w:t>
      </w:r>
      <w:r w:rsidR="008177D6" w:rsidRPr="00C640F4">
        <w:rPr>
          <w:sz w:val="20"/>
          <w:szCs w:val="20"/>
        </w:rPr>
        <w:t xml:space="preserve"> </w:t>
      </w:r>
      <w:r w:rsidR="0088332A" w:rsidRPr="00C640F4">
        <w:rPr>
          <w:sz w:val="20"/>
          <w:szCs w:val="20"/>
        </w:rPr>
        <w:fldChar w:fldCharType="begin">
          <w:fldData xml:space="preserve">PEVuZE5vdGU+PENpdGU+PEF1dGhvcj5UaGllbmVsPC9BdXRob3I+PFllYXI+MjAxNjwvWWVhcj48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UaGllbmVsPC9BdXRob3I+PFllYXI+MjAxNjwvWWVhcj48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23, 57]</w:t>
      </w:r>
      <w:r w:rsidR="0088332A" w:rsidRPr="00C640F4">
        <w:rPr>
          <w:sz w:val="20"/>
          <w:szCs w:val="20"/>
        </w:rPr>
        <w:fldChar w:fldCharType="end"/>
      </w:r>
      <w:r w:rsidR="00EE7F9B" w:rsidRPr="00C640F4">
        <w:rPr>
          <w:sz w:val="20"/>
          <w:szCs w:val="20"/>
        </w:rPr>
        <w:t xml:space="preserve"> has been buttressed by </w:t>
      </w:r>
      <w:r w:rsidRPr="00C640F4">
        <w:rPr>
          <w:sz w:val="20"/>
          <w:szCs w:val="20"/>
        </w:rPr>
        <w:t xml:space="preserve">promising </w:t>
      </w:r>
      <w:r w:rsidR="00EE7F9B" w:rsidRPr="00C640F4">
        <w:rPr>
          <w:sz w:val="20"/>
          <w:szCs w:val="20"/>
        </w:rPr>
        <w:t>pilot studies in primates and humans. In DIO rhesus monkeys, four weeks of subcutaneous oxytocin administration decreased food intake by 27% and body weight by 3.3%, while energy expenditure increased by 14%</w:t>
      </w:r>
      <w:r w:rsidR="001969D5" w:rsidRPr="00C640F4">
        <w:rPr>
          <w:sz w:val="20"/>
          <w:szCs w:val="20"/>
        </w:rPr>
        <w:t xml:space="preserve"> </w:t>
      </w:r>
      <w:r w:rsidR="0088332A" w:rsidRPr="00C640F4">
        <w:rPr>
          <w:sz w:val="20"/>
          <w:szCs w:val="20"/>
        </w:rPr>
        <w:fldChar w:fldCharType="begin">
          <w:fldData xml:space="preserve">PEVuZE5vdGU+PENpdGU+PEF1dGhvcj5CbGV2aW5zPC9BdXRob3I+PFllYXI+MjAxNTwvWWVhcj48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CbGV2aW5zPC9BdXRob3I+PFllYXI+MjAxNTwvWWVhcj48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45]</w:t>
      </w:r>
      <w:r w:rsidR="0088332A" w:rsidRPr="00C640F4">
        <w:rPr>
          <w:sz w:val="20"/>
          <w:szCs w:val="20"/>
        </w:rPr>
        <w:fldChar w:fldCharType="end"/>
      </w:r>
      <w:r w:rsidR="00EE7F9B" w:rsidRPr="00C640F4">
        <w:rPr>
          <w:sz w:val="20"/>
          <w:szCs w:val="20"/>
        </w:rPr>
        <w:t>. Four daily intranasal doses of 24 IU oxytocin administered to obese subjects for eight weeks were reported to induce weight loss of around 9 kg along with a decrease in waist and hip circumference</w:t>
      </w:r>
      <w:r w:rsidR="008177D6" w:rsidRPr="00C640F4">
        <w:rPr>
          <w:sz w:val="20"/>
          <w:szCs w:val="20"/>
        </w:rPr>
        <w:t xml:space="preserve"> </w:t>
      </w:r>
      <w:r w:rsidR="0088332A" w:rsidRPr="00C640F4">
        <w:rPr>
          <w:sz w:val="20"/>
          <w:szCs w:val="20"/>
        </w:rPr>
        <w:fldChar w:fldCharType="begin">
          <w:fldData xml:space="preserve">PEVuZE5vdGU+PENpdGU+PEF1dGhvcj5aaGFuZzwvQXV0aG9yPjxZZWFyPjIwMTM8L1llYXI+PFJl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xNDc3PC9wYWdlcz48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aaGFuZzwvQXV0aG9yPjxZZWFyPjIwMTM8L1llYXI+PFJl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xNDc3PC9wYWdlcz48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03]</w:t>
      </w:r>
      <w:r w:rsidR="0088332A" w:rsidRPr="00C640F4">
        <w:rPr>
          <w:sz w:val="20"/>
          <w:szCs w:val="20"/>
        </w:rPr>
        <w:fldChar w:fldCharType="end"/>
      </w:r>
      <w:r w:rsidR="00EE7F9B" w:rsidRPr="00C640F4">
        <w:rPr>
          <w:sz w:val="20"/>
          <w:szCs w:val="20"/>
        </w:rPr>
        <w:t>. However, in this study</w:t>
      </w:r>
      <w:r w:rsidR="006C229F" w:rsidRPr="00C640F4">
        <w:rPr>
          <w:sz w:val="20"/>
          <w:szCs w:val="20"/>
        </w:rPr>
        <w:t xml:space="preserve"> with group sizes of around ten subjects,</w:t>
      </w:r>
      <w:r w:rsidR="00EE7F9B" w:rsidRPr="00C640F4">
        <w:rPr>
          <w:sz w:val="20"/>
          <w:szCs w:val="20"/>
        </w:rPr>
        <w:t xml:space="preserve"> there were large pre-administration differences in BMI and age between the treatment and the control groups (36 vs. 30 kg/m</w:t>
      </w:r>
      <w:r w:rsidR="00EE7F9B" w:rsidRPr="00C640F4">
        <w:rPr>
          <w:sz w:val="20"/>
          <w:szCs w:val="20"/>
          <w:vertAlign w:val="superscript"/>
        </w:rPr>
        <w:t>2</w:t>
      </w:r>
      <w:r w:rsidR="00EE7F9B" w:rsidRPr="00C640F4">
        <w:rPr>
          <w:sz w:val="20"/>
          <w:szCs w:val="20"/>
        </w:rPr>
        <w:t xml:space="preserve">, 29 vs. 41 years). </w:t>
      </w:r>
    </w:p>
    <w:p w:rsidR="00354DF4" w:rsidRPr="00C640F4" w:rsidRDefault="00EE4437" w:rsidP="00354DF4">
      <w:pPr>
        <w:pStyle w:val="07-Heading-2"/>
        <w:ind w:firstLine="426"/>
        <w:rPr>
          <w:b w:val="0"/>
        </w:rPr>
      </w:pPr>
      <w:r w:rsidRPr="00C640F4">
        <w:rPr>
          <w:b w:val="0"/>
        </w:rPr>
        <w:t xml:space="preserve">Beyond the potential of oxytocin to influence (excess) body weight, oxytocin pathways have </w:t>
      </w:r>
      <w:r w:rsidR="004B0636" w:rsidRPr="00C640F4">
        <w:rPr>
          <w:b w:val="0"/>
        </w:rPr>
        <w:t xml:space="preserve">also </w:t>
      </w:r>
      <w:r w:rsidRPr="00C640F4">
        <w:rPr>
          <w:b w:val="0"/>
        </w:rPr>
        <w:t>been suggested as innovative treatment targets for eating disorders</w:t>
      </w:r>
      <w:r w:rsidR="00D81B21" w:rsidRPr="00C640F4">
        <w:rPr>
          <w:b w:val="0"/>
        </w:rPr>
        <w:t xml:space="preserve"> </w:t>
      </w:r>
      <w:r w:rsidR="0088332A" w:rsidRPr="00C640F4">
        <w:rPr>
          <w:b w:val="0"/>
        </w:rPr>
        <w:fldChar w:fldCharType="begin">
          <w:fldData xml:space="preserve">PEVuZE5vdGU+PENpdGU+PEF1dGhvcj5NYWd1aXJlPC9BdXRob3I+PFllYXI+MjAxMzwvWWVhcj48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5lMTQ4My1lMTQ5MDwvcGFnZXM+PHZvbHVtZT43Nzwvdm9sdW1lPjxudW1iZXI+MTE8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</w:fldData>
        </w:fldChar>
      </w:r>
      <w:r w:rsidR="00EB5BC0" w:rsidRPr="00C640F4">
        <w:rPr>
          <w:b w:val="0"/>
        </w:rPr>
        <w:instrText xml:space="preserve"> ADDIN EN.CITE </w:instrText>
      </w:r>
      <w:r w:rsidR="0088332A" w:rsidRPr="00C640F4">
        <w:rPr>
          <w:b w:val="0"/>
        </w:rPr>
        <w:fldChar w:fldCharType="begin">
          <w:fldData xml:space="preserve">PEVuZE5vdGU+PENpdGU+PEF1dGhvcj5NYWd1aXJlPC9BdXRob3I+PFllYXI+MjAxMzwvWWVhcj48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5lMTQ4My1lMTQ5MDwvcGFnZXM+PHZvbHVtZT43Nzwvdm9sdW1lPjxudW1iZXI+MTE8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9, 104]</w:t>
      </w:r>
      <w:r w:rsidR="0088332A" w:rsidRPr="00C640F4">
        <w:rPr>
          <w:b w:val="0"/>
        </w:rPr>
        <w:fldChar w:fldCharType="end"/>
      </w:r>
      <w:r w:rsidR="004B0636" w:rsidRPr="00C640F4">
        <w:rPr>
          <w:b w:val="0"/>
        </w:rPr>
        <w:t>, inasmuch as</w:t>
      </w:r>
      <w:r w:rsidR="004B0636" w:rsidRPr="00C640F4">
        <w:rPr>
          <w:b w:val="0"/>
          <w:lang w:val="en-GB"/>
        </w:rPr>
        <w:t xml:space="preserve"> i</w:t>
      </w:r>
      <w:r w:rsidR="0062501D" w:rsidRPr="00C640F4">
        <w:rPr>
          <w:b w:val="0"/>
          <w:lang w:val="en-GB"/>
        </w:rPr>
        <w:t xml:space="preserve">ntranasal oxytocin might represent a useful adjunctive </w:t>
      </w:r>
      <w:r w:rsidR="004B0636" w:rsidRPr="00C640F4">
        <w:rPr>
          <w:b w:val="0"/>
          <w:lang w:val="en-GB"/>
        </w:rPr>
        <w:t>intervention in the therapy of</w:t>
      </w:r>
      <w:r w:rsidR="00C23AAA" w:rsidRPr="00C640F4">
        <w:rPr>
          <w:b w:val="0"/>
          <w:lang w:val="en-GB"/>
        </w:rPr>
        <w:t xml:space="preserve"> </w:t>
      </w:r>
      <w:r w:rsidR="00354DF4" w:rsidRPr="00C640F4">
        <w:rPr>
          <w:b w:val="0"/>
          <w:lang w:val="en-GB"/>
        </w:rPr>
        <w:t>these</w:t>
      </w:r>
      <w:r w:rsidR="00C23AAA" w:rsidRPr="00C640F4">
        <w:rPr>
          <w:b w:val="0"/>
          <w:lang w:val="en-GB"/>
        </w:rPr>
        <w:t xml:space="preserve"> disorders.</w:t>
      </w:r>
      <w:r w:rsidR="00796AD9" w:rsidRPr="00C640F4">
        <w:rPr>
          <w:b w:val="0"/>
          <w:lang w:val="en-GB"/>
        </w:rPr>
        <w:t xml:space="preserve"> </w:t>
      </w:r>
      <w:r w:rsidR="00796AD9" w:rsidRPr="00C640F4">
        <w:rPr>
          <w:b w:val="0"/>
          <w:lang w:val="en-GB"/>
        </w:rPr>
        <w:lastRenderedPageBreak/>
        <w:t>However, (epi</w:t>
      </w:r>
      <w:proofErr w:type="gramStart"/>
      <w:r w:rsidR="00796AD9" w:rsidRPr="00C640F4">
        <w:rPr>
          <w:b w:val="0"/>
          <w:lang w:val="en-GB"/>
        </w:rPr>
        <w:t>)genetic</w:t>
      </w:r>
      <w:proofErr w:type="gramEnd"/>
      <w:r w:rsidR="00796AD9" w:rsidRPr="00C640F4">
        <w:rPr>
          <w:b w:val="0"/>
          <w:lang w:val="en-GB"/>
        </w:rPr>
        <w:t xml:space="preserve"> data outlined above suggest that this approach might only exert its effects in carriers of specific alleles</w:t>
      </w:r>
      <w:r w:rsidR="00D81B21" w:rsidRPr="00C640F4">
        <w:rPr>
          <w:b w:val="0"/>
          <w:lang w:val="en-GB"/>
        </w:rPr>
        <w:t xml:space="preserve"> </w:t>
      </w:r>
      <w:r w:rsidR="0088332A" w:rsidRPr="00C640F4">
        <w:rPr>
          <w:b w:val="0"/>
          <w:lang w:val="en-GB"/>
        </w:rPr>
        <w:fldChar w:fldCharType="begin">
          <w:fldData xml:space="preserve">PEVuZE5vdGU+PENpdGU+PEF1dGhvcj5BY2V2ZWRvPC9BdXRob3I+PFllYXI+MjAxNTwvWWVhcj48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</w:fldData>
        </w:fldChar>
      </w:r>
      <w:r w:rsidR="00EB5BC0" w:rsidRPr="00C640F4">
        <w:rPr>
          <w:b w:val="0"/>
          <w:lang w:val="en-GB"/>
        </w:rPr>
        <w:instrText xml:space="preserve"> ADDIN EN.CITE </w:instrText>
      </w:r>
      <w:r w:rsidR="0088332A" w:rsidRPr="00C640F4">
        <w:rPr>
          <w:b w:val="0"/>
          <w:lang w:val="en-GB"/>
        </w:rPr>
        <w:fldChar w:fldCharType="begin">
          <w:fldData xml:space="preserve">PEVuZE5vdGU+PENpdGU+PEF1dGhvcj5BY2V2ZWRvPC9BdXRob3I+PFllYXI+MjAxNTwvWWVhcj48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</w:fldData>
        </w:fldChar>
      </w:r>
      <w:r w:rsidR="00EB5BC0" w:rsidRPr="00C640F4">
        <w:rPr>
          <w:b w:val="0"/>
          <w:lang w:val="en-GB"/>
        </w:rPr>
        <w:instrText xml:space="preserve"> ADDIN EN.CITE.DATA </w:instrText>
      </w:r>
      <w:r w:rsidR="0088332A" w:rsidRPr="00C640F4">
        <w:rPr>
          <w:b w:val="0"/>
          <w:lang w:val="en-GB"/>
        </w:rPr>
      </w:r>
      <w:r w:rsidR="0088332A" w:rsidRPr="00C640F4">
        <w:rPr>
          <w:b w:val="0"/>
          <w:lang w:val="en-GB"/>
        </w:rPr>
        <w:fldChar w:fldCharType="end"/>
      </w:r>
      <w:r w:rsidR="0088332A" w:rsidRPr="00C640F4">
        <w:rPr>
          <w:b w:val="0"/>
          <w:lang w:val="en-GB"/>
        </w:rPr>
      </w:r>
      <w:r w:rsidR="0088332A" w:rsidRPr="00C640F4">
        <w:rPr>
          <w:b w:val="0"/>
          <w:lang w:val="en-GB"/>
        </w:rPr>
        <w:fldChar w:fldCharType="separate"/>
      </w:r>
      <w:r w:rsidR="00EB5BC0" w:rsidRPr="00C640F4">
        <w:rPr>
          <w:b w:val="0"/>
          <w:noProof/>
          <w:lang w:val="en-GB"/>
        </w:rPr>
        <w:t>[99]</w:t>
      </w:r>
      <w:r w:rsidR="0088332A" w:rsidRPr="00C640F4">
        <w:rPr>
          <w:b w:val="0"/>
          <w:lang w:val="en-GB"/>
        </w:rPr>
        <w:fldChar w:fldCharType="end"/>
      </w:r>
      <w:r w:rsidR="00796AD9" w:rsidRPr="00C640F4">
        <w:rPr>
          <w:b w:val="0"/>
          <w:lang w:val="en-GB"/>
        </w:rPr>
        <w:t xml:space="preserve">. </w:t>
      </w:r>
      <w:r w:rsidR="007D7419" w:rsidRPr="00C640F4">
        <w:rPr>
          <w:b w:val="0"/>
          <w:lang w:val="en-GB"/>
        </w:rPr>
        <w:t xml:space="preserve">As mentioned above, </w:t>
      </w:r>
      <w:r w:rsidR="007D7419" w:rsidRPr="00C640F4">
        <w:rPr>
          <w:b w:val="0"/>
        </w:rPr>
        <w:t>o</w:t>
      </w:r>
      <w:r w:rsidR="0062501D" w:rsidRPr="00C640F4">
        <w:rPr>
          <w:b w:val="0"/>
        </w:rPr>
        <w:t xml:space="preserve">ne study has reported reduced </w:t>
      </w:r>
      <w:r w:rsidR="007D7419" w:rsidRPr="00C640F4">
        <w:rPr>
          <w:b w:val="0"/>
        </w:rPr>
        <w:t xml:space="preserve">self-reported </w:t>
      </w:r>
      <w:r w:rsidR="004B0636" w:rsidRPr="00C640F4">
        <w:rPr>
          <w:b w:val="0"/>
        </w:rPr>
        <w:t xml:space="preserve">calorie </w:t>
      </w:r>
      <w:r w:rsidR="0062501D" w:rsidRPr="00C640F4">
        <w:rPr>
          <w:b w:val="0"/>
        </w:rPr>
        <w:t xml:space="preserve">intake in patients with bulimia nervosa after a single </w:t>
      </w:r>
      <w:r w:rsidR="004B0636" w:rsidRPr="00C640F4">
        <w:rPr>
          <w:b w:val="0"/>
        </w:rPr>
        <w:t xml:space="preserve">dose </w:t>
      </w:r>
      <w:r w:rsidR="0062501D" w:rsidRPr="00C640F4">
        <w:rPr>
          <w:b w:val="0"/>
        </w:rPr>
        <w:t>of intranasal oxytocin</w:t>
      </w:r>
      <w:r w:rsidR="00D81B21" w:rsidRPr="00C640F4">
        <w:rPr>
          <w:b w:val="0"/>
        </w:rPr>
        <w:t xml:space="preserve"> </w:t>
      </w:r>
      <w:r w:rsidR="0088332A" w:rsidRPr="00C640F4">
        <w:rPr>
          <w:b w:val="0"/>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9</w:t>
      </w:r>
      <w:r w:rsidR="00B16E3D" w:rsidRPr="00C640F4">
        <w:rPr>
          <w:b w:val="0"/>
          <w:noProof/>
        </w:rPr>
        <w:t>6</w:t>
      </w:r>
      <w:r w:rsidR="00EB5BC0" w:rsidRPr="00C640F4">
        <w:rPr>
          <w:b w:val="0"/>
          <w:noProof/>
        </w:rPr>
        <w:t>]</w:t>
      </w:r>
      <w:r w:rsidR="0088332A" w:rsidRPr="00C640F4">
        <w:rPr>
          <w:b w:val="0"/>
        </w:rPr>
        <w:fldChar w:fldCharType="end"/>
      </w:r>
      <w:r w:rsidR="001F2DAD" w:rsidRPr="00C640F4">
        <w:rPr>
          <w:b w:val="0"/>
        </w:rPr>
        <w:t>. W</w:t>
      </w:r>
      <w:r w:rsidR="0062501D" w:rsidRPr="00C640F4">
        <w:rPr>
          <w:b w:val="0"/>
        </w:rPr>
        <w:t xml:space="preserve">hile </w:t>
      </w:r>
      <w:r w:rsidR="001F2DAD" w:rsidRPr="00C640F4">
        <w:rPr>
          <w:b w:val="0"/>
        </w:rPr>
        <w:t xml:space="preserve">the </w:t>
      </w:r>
      <w:r w:rsidR="0062501D" w:rsidRPr="00C640F4">
        <w:rPr>
          <w:b w:val="0"/>
        </w:rPr>
        <w:t xml:space="preserve">evidence </w:t>
      </w:r>
      <w:r w:rsidR="000A5A9C" w:rsidRPr="00C640F4">
        <w:rPr>
          <w:b w:val="0"/>
        </w:rPr>
        <w:t xml:space="preserve">for an anorexigenic effect of this hormone in bulimia (and other eating disorders) </w:t>
      </w:r>
      <w:r w:rsidR="0062501D" w:rsidRPr="00C640F4">
        <w:rPr>
          <w:b w:val="0"/>
        </w:rPr>
        <w:t xml:space="preserve">clearly has to be consolidated, one might cautiously speculate that </w:t>
      </w:r>
      <w:r w:rsidR="000A5A9C" w:rsidRPr="00C640F4">
        <w:rPr>
          <w:b w:val="0"/>
        </w:rPr>
        <w:t xml:space="preserve">the </w:t>
      </w:r>
      <w:r w:rsidR="0062501D" w:rsidRPr="00C640F4">
        <w:rPr>
          <w:b w:val="0"/>
        </w:rPr>
        <w:t xml:space="preserve">oxytocin </w:t>
      </w:r>
      <w:r w:rsidR="000A5A9C" w:rsidRPr="00C640F4">
        <w:rPr>
          <w:b w:val="0"/>
        </w:rPr>
        <w:t xml:space="preserve">system </w:t>
      </w:r>
      <w:r w:rsidR="0062501D" w:rsidRPr="00C640F4">
        <w:rPr>
          <w:b w:val="0"/>
        </w:rPr>
        <w:t xml:space="preserve">could be </w:t>
      </w:r>
      <w:r w:rsidR="000A5A9C" w:rsidRPr="00C640F4">
        <w:rPr>
          <w:b w:val="0"/>
        </w:rPr>
        <w:t>a treatment target in bulimia nervosa – and potentially also for binge eating in general.</w:t>
      </w:r>
      <w:r w:rsidR="0062501D" w:rsidRPr="00C640F4">
        <w:rPr>
          <w:b w:val="0"/>
        </w:rPr>
        <w:t xml:space="preserve"> </w:t>
      </w:r>
    </w:p>
    <w:p w:rsidR="00826E6B" w:rsidRPr="00C640F4" w:rsidRDefault="007A568D" w:rsidP="00354DF4">
      <w:pPr>
        <w:pStyle w:val="07-Heading-2"/>
        <w:ind w:firstLine="426"/>
        <w:rPr>
          <w:b w:val="0"/>
        </w:rPr>
      </w:pPr>
      <w:r w:rsidRPr="00C640F4">
        <w:rPr>
          <w:b w:val="0"/>
        </w:rPr>
        <w:t xml:space="preserve">Intranasal oxytocin might also represent </w:t>
      </w:r>
      <w:r w:rsidR="0036193F" w:rsidRPr="00C640F4">
        <w:rPr>
          <w:b w:val="0"/>
        </w:rPr>
        <w:t xml:space="preserve">a treatment </w:t>
      </w:r>
      <w:r w:rsidR="00826E6B" w:rsidRPr="00C640F4">
        <w:rPr>
          <w:b w:val="0"/>
        </w:rPr>
        <w:t>option for anorexia nervosa, potentially by unfolding anxiolytic effects or reducing dysfunctional attentional processes in relation to disorder-</w:t>
      </w:r>
      <w:r w:rsidR="001F2DAD" w:rsidRPr="00C640F4">
        <w:rPr>
          <w:b w:val="0"/>
        </w:rPr>
        <w:t xml:space="preserve">related </w:t>
      </w:r>
      <w:r w:rsidR="00826E6B" w:rsidRPr="00C640F4">
        <w:rPr>
          <w:b w:val="0"/>
        </w:rPr>
        <w:t xml:space="preserve">processes (food intake, body image). </w:t>
      </w:r>
      <w:r w:rsidR="003B2A9A" w:rsidRPr="00C640F4">
        <w:rPr>
          <w:b w:val="0"/>
        </w:rPr>
        <w:t xml:space="preserve">However, it is unclear if intranasal oxytocin can positively influence disturbances in social cognition in anorexia nervosa </w:t>
      </w:r>
      <w:r w:rsidR="001F2DAD" w:rsidRPr="00C640F4">
        <w:rPr>
          <w:b w:val="0"/>
        </w:rPr>
        <w:t xml:space="preserve">because the </w:t>
      </w:r>
      <w:r w:rsidR="00B02993" w:rsidRPr="00C640F4">
        <w:rPr>
          <w:b w:val="0"/>
        </w:rPr>
        <w:t xml:space="preserve">three </w:t>
      </w:r>
      <w:r w:rsidR="001F2DAD" w:rsidRPr="00C640F4">
        <w:rPr>
          <w:b w:val="0"/>
        </w:rPr>
        <w:t>currently available</w:t>
      </w:r>
      <w:r w:rsidR="00CB7F6A" w:rsidRPr="00C640F4">
        <w:rPr>
          <w:b w:val="0"/>
        </w:rPr>
        <w:t xml:space="preserve"> studies</w:t>
      </w:r>
      <w:r w:rsidR="003B2A9A" w:rsidRPr="00C640F4">
        <w:rPr>
          <w:b w:val="0"/>
        </w:rPr>
        <w:t xml:space="preserve"> show mixed results </w:t>
      </w:r>
      <w:r w:rsidR="001F2DAD" w:rsidRPr="00C640F4">
        <w:rPr>
          <w:b w:val="0"/>
        </w:rPr>
        <w:t>regarding the</w:t>
      </w:r>
      <w:r w:rsidR="003B2A9A" w:rsidRPr="00C640F4">
        <w:rPr>
          <w:b w:val="0"/>
        </w:rPr>
        <w:t xml:space="preserve"> processing of socio-emotional information in these populations</w:t>
      </w:r>
      <w:r w:rsidR="00D81B21" w:rsidRPr="00C640F4">
        <w:rPr>
          <w:b w:val="0"/>
        </w:rPr>
        <w:t xml:space="preserve"> </w:t>
      </w:r>
      <w:r w:rsidR="0088332A" w:rsidRPr="00C640F4">
        <w:rPr>
          <w:b w:val="0"/>
        </w:rPr>
        <w:fldChar w:fldCharType="begin">
          <w:fldData xml:space="preserve">PEVuZE5vdGU+PENpdGU+PEF1dGhvcj5LaW08L0F1dGhvcj48WWVhcj4yMDE0PC9ZZWFyPjxSZWNO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A3MjE8L3BhZ2VzPjx2b2x1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0PC9ZZWFyPjxSZWNO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A3MjE8L3BhZ2VzPjx2b2x1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 xml:space="preserve">[83, </w:t>
      </w:r>
      <w:r w:rsidR="00B16E3D" w:rsidRPr="00C640F4">
        <w:rPr>
          <w:b w:val="0"/>
          <w:noProof/>
        </w:rPr>
        <w:t>95</w:t>
      </w:r>
      <w:r w:rsidR="00EB5BC0" w:rsidRPr="00C640F4">
        <w:rPr>
          <w:b w:val="0"/>
          <w:noProof/>
        </w:rPr>
        <w:t>, 101]</w:t>
      </w:r>
      <w:r w:rsidR="0088332A" w:rsidRPr="00C640F4">
        <w:rPr>
          <w:b w:val="0"/>
        </w:rPr>
        <w:fldChar w:fldCharType="end"/>
      </w:r>
      <w:r w:rsidR="003B2A9A" w:rsidRPr="00C640F4">
        <w:rPr>
          <w:b w:val="0"/>
        </w:rPr>
        <w:t xml:space="preserve">. </w:t>
      </w:r>
      <w:r w:rsidR="00FA7ACA" w:rsidRPr="00C640F4">
        <w:rPr>
          <w:b w:val="0"/>
        </w:rPr>
        <w:t xml:space="preserve">Kim </w:t>
      </w:r>
      <w:r w:rsidR="00354DF4" w:rsidRPr="00C640F4">
        <w:rPr>
          <w:b w:val="0"/>
        </w:rPr>
        <w:t>and coworkers</w:t>
      </w:r>
      <w:r w:rsidR="00314701" w:rsidRPr="00C640F4">
        <w:rPr>
          <w:b w:val="0"/>
        </w:rPr>
        <w:t xml:space="preserve"> </w:t>
      </w:r>
      <w:r w:rsidR="0088332A" w:rsidRPr="00C640F4">
        <w:rPr>
          <w:b w:val="0"/>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b w:val="0"/>
        </w:rPr>
        <w:instrText xml:space="preserve"> ADDIN EN.CITE </w:instrText>
      </w:r>
      <w:r w:rsidR="0088332A" w:rsidRPr="00C640F4">
        <w:rPr>
          <w:b w:val="0"/>
        </w:rPr>
        <w:fldChar w:fldCharType="begin">
          <w:fldData xml:space="preserve">PEVuZE5vdGU+PENpdGU+PEF1dGhvcj5LaW08L0F1dGhvcj48WWVhcj4yMDE0PC9ZZWFyPjxSZWNO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NzIxPC9wYWdlcz48dm9sdW1l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</w:fldData>
        </w:fldChar>
      </w:r>
      <w:r w:rsidR="00EB5BC0" w:rsidRPr="00C640F4">
        <w:rPr>
          <w:b w:val="0"/>
        </w:rPr>
        <w:instrText xml:space="preserve"> ADDIN EN.CITE.DATA </w:instrText>
      </w:r>
      <w:r w:rsidR="0088332A" w:rsidRPr="00C640F4">
        <w:rPr>
          <w:b w:val="0"/>
        </w:rPr>
      </w:r>
      <w:r w:rsidR="0088332A" w:rsidRPr="00C640F4">
        <w:rPr>
          <w:b w:val="0"/>
        </w:rPr>
        <w:fldChar w:fldCharType="end"/>
      </w:r>
      <w:r w:rsidR="0088332A" w:rsidRPr="00C640F4">
        <w:rPr>
          <w:b w:val="0"/>
        </w:rPr>
      </w:r>
      <w:r w:rsidR="0088332A" w:rsidRPr="00C640F4">
        <w:rPr>
          <w:b w:val="0"/>
        </w:rPr>
        <w:fldChar w:fldCharType="separate"/>
      </w:r>
      <w:r w:rsidR="00EB5BC0" w:rsidRPr="00C640F4">
        <w:rPr>
          <w:b w:val="0"/>
          <w:noProof/>
        </w:rPr>
        <w:t>[83]</w:t>
      </w:r>
      <w:r w:rsidR="0088332A" w:rsidRPr="00C640F4">
        <w:rPr>
          <w:b w:val="0"/>
        </w:rPr>
        <w:fldChar w:fldCharType="end"/>
      </w:r>
      <w:r w:rsidR="00354DF4" w:rsidRPr="00C640F4">
        <w:rPr>
          <w:b w:val="0"/>
        </w:rPr>
        <w:t xml:space="preserve"> </w:t>
      </w:r>
      <w:r w:rsidR="00FA7ACA" w:rsidRPr="00C640F4">
        <w:rPr>
          <w:b w:val="0"/>
        </w:rPr>
        <w:t xml:space="preserve">suggested that intranasal oxytocin administration could be helpful in improving emotional processing and social communication in anorexia nervosa, especially with respect to anger-related emotions, as the authors predominantly found differential effects of oxytocin on processing of anger in this patient group. However, in </w:t>
      </w:r>
      <w:r w:rsidR="00A577F1" w:rsidRPr="00C640F4">
        <w:rPr>
          <w:b w:val="0"/>
        </w:rPr>
        <w:t xml:space="preserve">two </w:t>
      </w:r>
      <w:r w:rsidR="00FA7ACA" w:rsidRPr="00C640F4">
        <w:rPr>
          <w:b w:val="0"/>
        </w:rPr>
        <w:t>later stud</w:t>
      </w:r>
      <w:r w:rsidR="00A577F1" w:rsidRPr="00C640F4">
        <w:rPr>
          <w:b w:val="0"/>
        </w:rPr>
        <w:t>ies</w:t>
      </w:r>
      <w:r w:rsidR="00FA7ACA" w:rsidRPr="00C640F4">
        <w:rPr>
          <w:b w:val="0"/>
        </w:rPr>
        <w:t xml:space="preserve"> on emotional recognition, oxytocin did not influence task performance in anorexia patients (see 5.3.).</w:t>
      </w:r>
      <w:r w:rsidR="006B0079" w:rsidRPr="00C640F4">
        <w:rPr>
          <w:b w:val="0"/>
        </w:rPr>
        <w:t xml:space="preserve"> The evidence on anorexigenic effects of oxytocin outlined in this review moreover puts a caveat on the idea of administering oxytocin to patients with anorexia nervosa, although it remains to be seen how potential socio-emotional improvements relate to changes in eating behavior.  </w:t>
      </w:r>
    </w:p>
    <w:p w:rsidR="00CB7F6A" w:rsidRPr="00C640F4" w:rsidRDefault="00CB7F6A" w:rsidP="00354DF4">
      <w:pPr>
        <w:spacing w:after="120" w:line="220" w:lineRule="exact"/>
        <w:ind w:firstLine="426"/>
        <w:jc w:val="both"/>
        <w:rPr>
          <w:b/>
          <w:sz w:val="20"/>
          <w:szCs w:val="20"/>
        </w:rPr>
      </w:pPr>
      <w:r w:rsidRPr="00C640F4">
        <w:rPr>
          <w:b/>
          <w:sz w:val="20"/>
          <w:szCs w:val="20"/>
        </w:rPr>
        <w:t>6.2. Sex differences and reward-related mechanisms</w:t>
      </w:r>
    </w:p>
    <w:p w:rsidR="00EE7F9B" w:rsidRPr="00C640F4" w:rsidRDefault="00EE7F9B" w:rsidP="00EE7F9B">
      <w:pPr>
        <w:spacing w:after="120" w:line="220" w:lineRule="exact"/>
        <w:jc w:val="both"/>
        <w:rPr>
          <w:sz w:val="20"/>
          <w:szCs w:val="20"/>
        </w:rPr>
      </w:pPr>
      <w:r w:rsidRPr="00C640F4">
        <w:rPr>
          <w:sz w:val="20"/>
          <w:szCs w:val="20"/>
        </w:rPr>
        <w:t>It is to point out in this context that potential sex differences in the impact of oxytocin on eating behavior, which are suggested by some animal experiments</w:t>
      </w:r>
      <w:r w:rsidR="00D81B21" w:rsidRPr="00C640F4">
        <w:rPr>
          <w:sz w:val="20"/>
          <w:szCs w:val="20"/>
        </w:rPr>
        <w:t xml:space="preserve"> </w:t>
      </w:r>
      <w:r w:rsidR="0088332A" w:rsidRPr="00C640F4">
        <w:rPr>
          <w:sz w:val="20"/>
          <w:szCs w:val="20"/>
        </w:rPr>
        <w:fldChar w:fldCharType="begin">
          <w:fldData xml:space="preserve">PEVuZE5vdGU+PENpdGU+PEF1dGhvcj5XdTwvQXV0aG9yPjxZZWFyPjIwMTI8L1llYXI+PFJlY051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1MTY3PC9wYWdlcz48dm9sdW1l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XdTwvQXV0aG9yPjxZZWFyPjIwMTI8L1llYXI+PFJlY051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1MTY3PC9wYWdlcz48dm9sdW1l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46]</w:t>
      </w:r>
      <w:r w:rsidR="0088332A" w:rsidRPr="00C640F4">
        <w:rPr>
          <w:sz w:val="20"/>
          <w:szCs w:val="20"/>
        </w:rPr>
        <w:fldChar w:fldCharType="end"/>
      </w:r>
      <w:r w:rsidRPr="00C640F4">
        <w:rPr>
          <w:sz w:val="20"/>
          <w:szCs w:val="20"/>
        </w:rPr>
        <w:t>, have not been addressed in humans, but obviously could be of major relevance when considering respective differences in normal and disordered eating. Also, whereas intranasal administration of oxytocin at doses from 18-40 IU was not found to induce acute side-effects</w:t>
      </w:r>
      <w:r w:rsidR="001167A9" w:rsidRPr="00C640F4">
        <w:rPr>
          <w:sz w:val="20"/>
          <w:szCs w:val="20"/>
        </w:rPr>
        <w:t xml:space="preserve"> </w:t>
      </w:r>
      <w:r w:rsidR="0088332A" w:rsidRPr="00C640F4">
        <w:rPr>
          <w:sz w:val="20"/>
          <w:szCs w:val="20"/>
        </w:rPr>
        <w:fldChar w:fldCharType="begin"/>
      </w:r>
      <w:r w:rsidR="00EB5BC0" w:rsidRPr="00C640F4">
        <w:rPr>
          <w:sz w:val="20"/>
          <w:szCs w:val="20"/>
        </w:rPr>
        <w:instrText xml:space="preserve"> ADDIN EN.CITE &lt;EndNote&gt;&lt;Cite&gt;&lt;Author&gt;MacDonald&lt;/Author&gt;&lt;Year&gt;2011&lt;/Year&gt;&lt;RecNum&gt;25&lt;/RecNum&gt;&lt;DisplayText&gt;[31]&lt;/DisplayText&gt;&lt;record&gt;&lt;rec-number&gt;25&lt;/rec-number&gt;&lt;foreign-keys&gt;&lt;key app="EN" db-id="2ez20e9x59xzxhedtaqpp29yx005vtevsdvp" timestamp="1497388360"&gt;25&lt;/key&gt;&lt;/foreign-keys&gt;&lt;ref-type name="Journal Article"&gt;17&lt;/ref-type&gt;&lt;contributors&gt;&lt;authors&gt;&lt;author&gt;MacDonald, E.&lt;/author&gt;&lt;author&gt;Dadds, M. R.&lt;/author&gt;&lt;author&gt;Brennan, J. L.&lt;/author&gt;&lt;author&gt;Williams, K.&lt;/author&gt;&lt;author&gt;Levy, F.&lt;/author&gt;&lt;author&gt;Cauchi, A. J.&lt;/author&gt;&lt;/authors&gt;&lt;/contributors&gt;&lt;auth-address&gt;School of Psychology, University of New South Wales, Kensington, Sydney, NSW 2052, Australia.&lt;/auth-address&gt;&lt;titles&gt;&lt;title&gt;A review of safety, side-effects and subjective reactions to intranasal oxytocin in human research&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1114-26&lt;/pages&gt;&lt;volume&gt;36&lt;/volume&gt;&lt;number&gt;8&lt;/number&gt;&lt;edition&gt;2011/03/25&lt;/edition&gt;&lt;keywords&gt;&lt;keyword&gt;Administration, Intranasal/adverse effects&lt;/keyword&gt;&lt;keyword&gt;Drug-Related Side Effects and Adverse Reactions/epidemiology/etiology&lt;/keyword&gt;&lt;keyword&gt;Female&lt;/keyword&gt;&lt;keyword&gt;Human Experimentation&lt;/keyword&gt;&lt;keyword&gt;Humans&lt;/keyword&gt;&lt;keyword&gt;Male&lt;/keyword&gt;&lt;keyword&gt;Mental Processes/*drug effects/physiology&lt;/keyword&gt;&lt;keyword&gt;Oxytocin/*administration &amp;amp; dosage/*adverse effects&lt;/keyword&gt;&lt;keyword&gt;Randomized Controlled Trials as Topic&lt;/keyword&gt;&lt;keyword&gt;*Research&lt;/keyword&gt;&lt;/keywords&gt;&lt;dates&gt;&lt;year&gt;2011&lt;/year&gt;&lt;pub-dates&gt;&lt;date&gt;Sep&lt;/date&gt;&lt;/pub-dates&gt;&lt;/dates&gt;&lt;isbn&gt;0306-4530&lt;/isbn&gt;&lt;accession-num&gt;21429671&lt;/accession-num&gt;&lt;urls&gt;&lt;/urls&gt;&lt;electronic-resource-num&gt;10.1016/j.psyneuen.2011.02.015&lt;/electronic-resource-num&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31]</w:t>
      </w:r>
      <w:r w:rsidR="0088332A" w:rsidRPr="00C640F4">
        <w:rPr>
          <w:sz w:val="20"/>
          <w:szCs w:val="20"/>
        </w:rPr>
        <w:fldChar w:fldCharType="end"/>
      </w:r>
      <w:r w:rsidRPr="00C640F4">
        <w:rPr>
          <w:sz w:val="20"/>
          <w:szCs w:val="20"/>
        </w:rPr>
        <w:t>, chronic oxytocin delivery has been associated with detrimental effects on social behavior in a number of animal studies</w:t>
      </w:r>
      <w:r w:rsidR="001167A9" w:rsidRPr="00C640F4">
        <w:rPr>
          <w:sz w:val="20"/>
          <w:szCs w:val="20"/>
        </w:rPr>
        <w:t xml:space="preserve"> </w:t>
      </w:r>
      <w:r w:rsidR="0088332A" w:rsidRPr="00C640F4">
        <w:rPr>
          <w:sz w:val="20"/>
          <w:szCs w:val="20"/>
        </w:rPr>
        <w:fldChar w:fldCharType="begin">
          <w:fldData xml:space="preserve">PEVuZE5vdGU+PENpdGU+PEF1dGhvcj5CYWxlczwvQXV0aG9yPjxZZWFyPjIwMTM8L1llYXI+PFJl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CYWxlczwvQXV0aG9yPjxZZWFyPjIwMTM8L1llYXI+PFJl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05-107]</w:t>
      </w:r>
      <w:r w:rsidR="0088332A" w:rsidRPr="00C640F4">
        <w:rPr>
          <w:sz w:val="20"/>
          <w:szCs w:val="20"/>
        </w:rPr>
        <w:fldChar w:fldCharType="end"/>
      </w:r>
      <w:r w:rsidRPr="00C640F4">
        <w:rPr>
          <w:sz w:val="20"/>
          <w:szCs w:val="20"/>
        </w:rPr>
        <w:t xml:space="preserve">. Such outcomes may have their root, at least in part, in oxytocin-induced changes in reward-processing pathways, which, as outlined above, are likely to mediate some of the </w:t>
      </w:r>
      <w:proofErr w:type="spellStart"/>
      <w:r w:rsidRPr="00C640F4">
        <w:rPr>
          <w:sz w:val="20"/>
          <w:szCs w:val="20"/>
        </w:rPr>
        <w:t>hypophagic</w:t>
      </w:r>
      <w:proofErr w:type="spellEnd"/>
      <w:r w:rsidRPr="00C640F4">
        <w:rPr>
          <w:sz w:val="20"/>
          <w:szCs w:val="20"/>
        </w:rPr>
        <w:t xml:space="preserve"> effects of oxytocin in humans. Interactions between oxytocin and dopamine signaling in the regulation of pair bonding were described in animals </w:t>
      </w:r>
      <w:r w:rsidR="0088332A" w:rsidRPr="00C640F4">
        <w:rPr>
          <w:sz w:val="20"/>
          <w:szCs w:val="20"/>
        </w:rPr>
        <w:fldChar w:fldCharType="begin">
          <w:fldData xml:space="preserve">PEVuZE5vdGU+PENpdGU+PEF1dGhvcj5MaXU8L0F1dGhvcj48WWVhcj4yMDAzPC9ZZWFyPjxSZWNO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==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MaXU8L0F1dGhvcj48WWVhcj4yMDAzPC9ZZWFyPjxSZWNO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==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08]</w:t>
      </w:r>
      <w:r w:rsidR="0088332A" w:rsidRPr="00C640F4">
        <w:rPr>
          <w:sz w:val="20"/>
          <w:szCs w:val="20"/>
        </w:rPr>
        <w:fldChar w:fldCharType="end"/>
      </w:r>
      <w:r w:rsidRPr="00C640F4">
        <w:rPr>
          <w:sz w:val="20"/>
          <w:szCs w:val="20"/>
        </w:rPr>
        <w:t>, but also humans</w:t>
      </w:r>
      <w:r w:rsidR="00C5401A" w:rsidRPr="00C640F4">
        <w:rPr>
          <w:sz w:val="20"/>
          <w:szCs w:val="20"/>
        </w:rPr>
        <w:t xml:space="preserve"> </w:t>
      </w:r>
      <w:r w:rsidR="0088332A" w:rsidRPr="00C640F4">
        <w:rPr>
          <w:sz w:val="20"/>
          <w:szCs w:val="20"/>
        </w:rPr>
        <w:fldChar w:fldCharType="begin">
          <w:fldData xml:space="preserve">PEVuZE5vdGU+PENpdGU+PEF1dGhvcj5TY2hlZWxlPC9BdXRob3I+PFllYXI+MjAxMzwvWWVhcj48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AzMDgtMTM8L3BhZ2VzPjx2b2x1bWU+MTEw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TY2hlZWxlPC9BdXRob3I+PFllYXI+MjAxMzwvWWVhcj48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AzMDgtMTM8L3BhZ2VzPjx2b2x1bWU+MTEw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09]</w:t>
      </w:r>
      <w:r w:rsidR="0088332A" w:rsidRPr="00C640F4">
        <w:rPr>
          <w:sz w:val="20"/>
          <w:szCs w:val="20"/>
        </w:rPr>
        <w:fldChar w:fldCharType="end"/>
      </w:r>
      <w:r w:rsidRPr="00C640F4">
        <w:rPr>
          <w:sz w:val="20"/>
          <w:szCs w:val="20"/>
        </w:rPr>
        <w:t xml:space="preserve">. Intranasal oxytocin increases </w:t>
      </w:r>
      <w:r w:rsidR="00123796" w:rsidRPr="00C640F4">
        <w:rPr>
          <w:sz w:val="20"/>
          <w:szCs w:val="20"/>
        </w:rPr>
        <w:t>activation of the ventral tegmental area (</w:t>
      </w:r>
      <w:r w:rsidRPr="00C640F4">
        <w:rPr>
          <w:sz w:val="20"/>
          <w:szCs w:val="20"/>
        </w:rPr>
        <w:t>VTA</w:t>
      </w:r>
      <w:r w:rsidR="00123796" w:rsidRPr="00C640F4">
        <w:rPr>
          <w:sz w:val="20"/>
          <w:szCs w:val="20"/>
        </w:rPr>
        <w:t>)</w:t>
      </w:r>
      <w:r w:rsidRPr="00C640F4">
        <w:rPr>
          <w:sz w:val="20"/>
          <w:szCs w:val="20"/>
        </w:rPr>
        <w:t xml:space="preserve"> in nulliparous and postpartum women exposed to images of crying infants as well as sexual stimuli</w:t>
      </w:r>
      <w:r w:rsidR="00C5401A" w:rsidRPr="00C640F4">
        <w:rPr>
          <w:sz w:val="20"/>
          <w:szCs w:val="20"/>
        </w:rPr>
        <w:t xml:space="preserve"> </w:t>
      </w:r>
      <w:r w:rsidR="0088332A" w:rsidRPr="00C640F4">
        <w:rPr>
          <w:sz w:val="20"/>
          <w:szCs w:val="20"/>
        </w:rPr>
        <w:fldChar w:fldCharType="begin">
          <w:fldData xml:space="preserve">PEVuZE5vdGU+PENpdGU+PEF1dGhvcj5HcmVnb3J5PC9BdXRob3I+PFllYXI+MjAxNTwvWWVhcj48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HcmVnb3J5PC9BdXRob3I+PFllYXI+MjAxNTwvWWVhcj48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10]</w:t>
      </w:r>
      <w:r w:rsidR="0088332A" w:rsidRPr="00C640F4">
        <w:rPr>
          <w:sz w:val="20"/>
          <w:szCs w:val="20"/>
        </w:rPr>
        <w:fldChar w:fldCharType="end"/>
      </w:r>
      <w:r w:rsidRPr="00C640F4">
        <w:rPr>
          <w:sz w:val="20"/>
          <w:szCs w:val="20"/>
        </w:rPr>
        <w:t>, and oxytocin enhances VTA activation in response to cues that signal social reward or punishment in dependence of intra</w:t>
      </w:r>
      <w:r w:rsidR="00354DF4" w:rsidRPr="00C640F4">
        <w:rPr>
          <w:sz w:val="20"/>
          <w:szCs w:val="20"/>
        </w:rPr>
        <w:t>-</w:t>
      </w:r>
      <w:r w:rsidRPr="00C640F4">
        <w:rPr>
          <w:sz w:val="20"/>
          <w:szCs w:val="20"/>
        </w:rPr>
        <w:t xml:space="preserve">individual differences in sociability </w:t>
      </w:r>
      <w:r w:rsidR="0088332A" w:rsidRPr="00C640F4">
        <w:rPr>
          <w:sz w:val="20"/>
          <w:szCs w:val="20"/>
        </w:rPr>
        <w:fldChar w:fldCharType="begin">
          <w:fldData xml:space="preserve">PEVuZE5vdGU+PENpdGU+PEF1dGhvcj5Hcm9wcGU8L0F1dGhvcj48WWVhcj4yMDEzPC9ZZWFyPjxS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</w:fldData>
        </w:fldChar>
      </w:r>
      <w:r w:rsidR="00EB5BC0" w:rsidRPr="00C640F4">
        <w:rPr>
          <w:sz w:val="20"/>
          <w:szCs w:val="20"/>
        </w:rPr>
        <w:instrText xml:space="preserve"> ADDIN EN.CITE </w:instrText>
      </w:r>
      <w:r w:rsidR="0088332A" w:rsidRPr="00C640F4">
        <w:rPr>
          <w:sz w:val="20"/>
          <w:szCs w:val="20"/>
        </w:rPr>
        <w:fldChar w:fldCharType="begin">
          <w:fldData xml:space="preserve">PEVuZE5vdGU+PENpdGU+PEF1dGhvcj5Hcm9wcGU8L0F1dGhvcj48WWVhcj4yMDEzPC9ZZWFyPjxS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</w:fldData>
        </w:fldChar>
      </w:r>
      <w:r w:rsidR="00EB5BC0" w:rsidRPr="00C640F4">
        <w:rPr>
          <w:sz w:val="20"/>
          <w:szCs w:val="20"/>
        </w:rPr>
        <w:instrText xml:space="preserve"> ADDIN EN.CITE.DATA </w:instrText>
      </w:r>
      <w:r w:rsidR="0088332A" w:rsidRPr="00C640F4">
        <w:rPr>
          <w:sz w:val="20"/>
          <w:szCs w:val="20"/>
        </w:rPr>
      </w:r>
      <w:r w:rsidR="0088332A" w:rsidRPr="00C640F4">
        <w:rPr>
          <w:sz w:val="20"/>
          <w:szCs w:val="20"/>
        </w:rPr>
        <w:fldChar w:fldCharType="end"/>
      </w:r>
      <w:r w:rsidR="0088332A" w:rsidRPr="00C640F4">
        <w:rPr>
          <w:sz w:val="20"/>
          <w:szCs w:val="20"/>
        </w:rPr>
      </w:r>
      <w:r w:rsidR="0088332A" w:rsidRPr="00C640F4">
        <w:rPr>
          <w:sz w:val="20"/>
          <w:szCs w:val="20"/>
        </w:rPr>
        <w:fldChar w:fldCharType="separate"/>
      </w:r>
      <w:r w:rsidR="00EB5BC0" w:rsidRPr="00C640F4">
        <w:rPr>
          <w:noProof/>
          <w:sz w:val="20"/>
          <w:szCs w:val="20"/>
        </w:rPr>
        <w:t>[111]</w:t>
      </w:r>
      <w:r w:rsidR="0088332A" w:rsidRPr="00C640F4">
        <w:rPr>
          <w:sz w:val="20"/>
          <w:szCs w:val="20"/>
        </w:rPr>
        <w:fldChar w:fldCharType="end"/>
      </w:r>
      <w:r w:rsidRPr="00C640F4">
        <w:rPr>
          <w:sz w:val="20"/>
          <w:szCs w:val="20"/>
        </w:rPr>
        <w:t xml:space="preserve">. Against this backdrop, any oxytocin-related interventions aiming to attenuate overeating and reduce body weight should pay close attention to the major role of </w:t>
      </w:r>
      <w:r w:rsidRPr="00C640F4">
        <w:rPr>
          <w:sz w:val="20"/>
          <w:szCs w:val="20"/>
        </w:rPr>
        <w:lastRenderedPageBreak/>
        <w:t xml:space="preserve">oxytocin in attachment behavior and social cognition </w:t>
      </w:r>
      <w:r w:rsidR="0088332A" w:rsidRPr="00C640F4">
        <w:rPr>
          <w:sz w:val="20"/>
          <w:szCs w:val="20"/>
        </w:rPr>
        <w:fldChar w:fldCharType="begin"/>
      </w:r>
      <w:r w:rsidR="00EB5BC0" w:rsidRPr="00C640F4">
        <w:rPr>
          <w:sz w:val="20"/>
          <w:szCs w:val="20"/>
        </w:rPr>
        <w:instrText xml:space="preserve"> ADDIN EN.CITE &lt;EndNote&gt;&lt;Cite&gt;&lt;Author&gt;Young&lt;/Author&gt;&lt;Year&gt;2013&lt;/Year&gt;&lt;RecNum&gt;43&lt;/RecNum&gt;&lt;DisplayText&gt;[112]&lt;/DisplayText&gt;&lt;record&gt;&lt;rec-number&gt;43&lt;/rec-number&gt;&lt;foreign-keys&gt;&lt;key app="EN" db-id="2ez20e9x59xzxhedtaqpp29yx005vtevsdvp" timestamp="1497390788"&gt;43&lt;/key&gt;&lt;/foreign-keys&gt;&lt;ref-type name="Journal Article"&gt;17&lt;/ref-type&gt;&lt;contributors&gt;&lt;authors&gt;&lt;author&gt;Young, L. J.&lt;/author&gt;&lt;/authors&gt;&lt;/contributors&gt;&lt;auth-address&gt;Center for Translational Social Neuroscience, Department of Psychiatry and Behavioral Neuroscience, Yerkes National Primate Research Center, Emory University, Atlanta, Georgia, USA. lyoun03@emory.edu&lt;/auth-address&gt;&lt;titles&gt;&lt;title&gt;When too much of a good thing is bad: chronic oxytocin, development, and social impairment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60-1&lt;/pages&gt;&lt;volume&gt;74&lt;/volume&gt;&lt;number&gt;3&lt;/number&gt;&lt;edition&gt;2013/07/13&lt;/edition&gt;&lt;keywords&gt;&lt;keyword&gt;Animals&lt;/keyword&gt;&lt;keyword&gt;Female&lt;/keyword&gt;&lt;keyword&gt;Male&lt;/keyword&gt;&lt;keyword&gt;Oxytocin/*adverse effects&lt;/keyword&gt;&lt;keyword&gt;*Pair Bond&lt;/keyword&gt;&lt;keyword&gt;Sexual Behavior, Animal/*drug effects&lt;/keyword&gt;&lt;keyword&gt;Social Behavior Disorders/*chemically induced&lt;/keyword&gt;&lt;/keywords&gt;&lt;dates&gt;&lt;year&gt;2013&lt;/year&gt;&lt;pub-dates&gt;&lt;date&gt;Aug 01&lt;/date&gt;&lt;/pub-dates&gt;&lt;/dates&gt;&lt;isbn&gt;0006-3223&lt;/isbn&gt;&lt;accession-num&gt;23845581&lt;/accession-num&gt;&lt;urls&gt;&lt;/urls&gt;&lt;electronic-resource-num&gt;10.1016/j.biopsych.2013.05.015&lt;/electronic-resource-num&gt;&lt;remote-database-provider&gt;NLM&lt;/remote-database-provider&gt;&lt;language&gt;eng&lt;/language&gt;&lt;/record&gt;&lt;/Cite&gt;&lt;/EndNote&gt;</w:instrText>
      </w:r>
      <w:r w:rsidR="0088332A" w:rsidRPr="00C640F4">
        <w:rPr>
          <w:sz w:val="20"/>
          <w:szCs w:val="20"/>
        </w:rPr>
        <w:fldChar w:fldCharType="separate"/>
      </w:r>
      <w:r w:rsidR="00EB5BC0" w:rsidRPr="00C640F4">
        <w:rPr>
          <w:noProof/>
          <w:sz w:val="20"/>
          <w:szCs w:val="20"/>
        </w:rPr>
        <w:t>[112]</w:t>
      </w:r>
      <w:r w:rsidR="0088332A" w:rsidRPr="00C640F4">
        <w:rPr>
          <w:sz w:val="20"/>
          <w:szCs w:val="20"/>
        </w:rPr>
        <w:fldChar w:fldCharType="end"/>
      </w:r>
      <w:r w:rsidRPr="00C640F4">
        <w:rPr>
          <w:sz w:val="20"/>
          <w:szCs w:val="20"/>
        </w:rPr>
        <w:t xml:space="preserve">. On the other hand, it is exactly these functions of oxytocin that may render it a promising target in emerging </w:t>
      </w:r>
      <w:proofErr w:type="spellStart"/>
      <w:r w:rsidRPr="00C640F4">
        <w:rPr>
          <w:sz w:val="20"/>
          <w:szCs w:val="20"/>
        </w:rPr>
        <w:t>psychoneuroendocrine</w:t>
      </w:r>
      <w:proofErr w:type="spellEnd"/>
      <w:r w:rsidRPr="00C640F4">
        <w:rPr>
          <w:sz w:val="20"/>
          <w:szCs w:val="20"/>
        </w:rPr>
        <w:t xml:space="preserve"> approaches to the therapy of eating disorders.</w:t>
      </w:r>
    </w:p>
    <w:p w:rsidR="00354DF4" w:rsidRPr="00C640F4" w:rsidRDefault="00354DF4" w:rsidP="00EE7F9B">
      <w:pPr>
        <w:spacing w:after="120" w:line="220" w:lineRule="exact"/>
        <w:jc w:val="both"/>
        <w:rPr>
          <w:sz w:val="20"/>
          <w:szCs w:val="20"/>
        </w:rPr>
      </w:pPr>
    </w:p>
    <w:p w:rsidR="00AC6418" w:rsidRPr="00C640F4" w:rsidRDefault="00AC6418" w:rsidP="000E174E">
      <w:pPr>
        <w:pStyle w:val="06-Heading-1"/>
        <w:numPr>
          <w:ilvl w:val="0"/>
          <w:numId w:val="12"/>
        </w:numPr>
        <w:rPr>
          <w:bCs/>
        </w:rPr>
      </w:pPr>
      <w:r w:rsidRPr="00C640F4">
        <w:rPr>
          <w:bCs/>
        </w:rPr>
        <w:t>Conclusion and future directions</w:t>
      </w:r>
    </w:p>
    <w:p w:rsidR="003A2F56" w:rsidRPr="00C640F4" w:rsidRDefault="00453578" w:rsidP="003A2F56">
      <w:pPr>
        <w:pStyle w:val="07-Heading-2"/>
        <w:rPr>
          <w:b w:val="0"/>
          <w:lang w:val="en-GB"/>
        </w:rPr>
      </w:pPr>
      <w:r w:rsidRPr="00C640F4">
        <w:rPr>
          <w:b w:val="0"/>
          <w:lang w:val="en-GB"/>
        </w:rPr>
        <w:t>Taken together, there is emerging evidence for a role of oxytocin in the disease process of anorexia nervosa</w:t>
      </w:r>
      <w:r w:rsidR="00830DEA" w:rsidRPr="00C640F4">
        <w:rPr>
          <w:b w:val="0"/>
          <w:lang w:val="en-GB"/>
        </w:rPr>
        <w:t>. T</w:t>
      </w:r>
      <w:r w:rsidRPr="00C640F4">
        <w:rPr>
          <w:b w:val="0"/>
          <w:lang w:val="en-GB"/>
        </w:rPr>
        <w:t xml:space="preserve">his role might not only be communicated </w:t>
      </w:r>
      <w:r w:rsidR="00830DEA" w:rsidRPr="00C640F4">
        <w:rPr>
          <w:b w:val="0"/>
          <w:lang w:val="en-GB"/>
        </w:rPr>
        <w:t xml:space="preserve">via </w:t>
      </w:r>
      <w:r w:rsidRPr="00C640F4">
        <w:rPr>
          <w:b w:val="0"/>
          <w:lang w:val="en-GB"/>
        </w:rPr>
        <w:t xml:space="preserve">homeostatic and reward-related </w:t>
      </w:r>
      <w:r w:rsidR="00830DEA" w:rsidRPr="00C640F4">
        <w:rPr>
          <w:b w:val="0"/>
          <w:lang w:val="en-GB"/>
        </w:rPr>
        <w:t xml:space="preserve">mechanisms </w:t>
      </w:r>
      <w:r w:rsidRPr="00C640F4">
        <w:rPr>
          <w:b w:val="0"/>
          <w:lang w:val="en-GB"/>
        </w:rPr>
        <w:t xml:space="preserve">directly related to the regulation of food intake, but also via pathways involving early experiences with attachment </w:t>
      </w:r>
      <w:r w:rsidR="00C613EB" w:rsidRPr="00C640F4">
        <w:rPr>
          <w:b w:val="0"/>
          <w:lang w:val="en-GB"/>
        </w:rPr>
        <w:t xml:space="preserve">as well as </w:t>
      </w:r>
      <w:r w:rsidRPr="00C640F4">
        <w:rPr>
          <w:b w:val="0"/>
          <w:lang w:val="en-GB"/>
        </w:rPr>
        <w:t xml:space="preserve">social cognition. </w:t>
      </w:r>
      <w:r w:rsidR="000D05AB" w:rsidRPr="00C640F4">
        <w:rPr>
          <w:b w:val="0"/>
          <w:lang w:val="en-GB"/>
        </w:rPr>
        <w:t>T</w:t>
      </w:r>
      <w:r w:rsidRPr="00C640F4">
        <w:rPr>
          <w:b w:val="0"/>
          <w:lang w:val="en-GB"/>
        </w:rPr>
        <w:t>here is a scarcity</w:t>
      </w:r>
      <w:r w:rsidR="000D05AB" w:rsidRPr="00C640F4">
        <w:rPr>
          <w:b w:val="0"/>
          <w:lang w:val="en-GB"/>
        </w:rPr>
        <w:t xml:space="preserve"> of </w:t>
      </w:r>
      <w:r w:rsidR="00830DEA" w:rsidRPr="00C640F4">
        <w:rPr>
          <w:b w:val="0"/>
          <w:lang w:val="en-GB"/>
        </w:rPr>
        <w:t xml:space="preserve">respective </w:t>
      </w:r>
      <w:r w:rsidR="000D05AB" w:rsidRPr="00C640F4">
        <w:rPr>
          <w:b w:val="0"/>
          <w:lang w:val="en-GB"/>
        </w:rPr>
        <w:t>studies in bulimia nervosa</w:t>
      </w:r>
      <w:r w:rsidR="00830DEA" w:rsidRPr="00C640F4">
        <w:rPr>
          <w:b w:val="0"/>
          <w:lang w:val="en-GB"/>
        </w:rPr>
        <w:t>. W</w:t>
      </w:r>
      <w:r w:rsidR="000D05AB" w:rsidRPr="00C640F4">
        <w:rPr>
          <w:b w:val="0"/>
          <w:lang w:val="en-GB"/>
        </w:rPr>
        <w:t>h</w:t>
      </w:r>
      <w:r w:rsidR="00830DEA" w:rsidRPr="00C640F4">
        <w:rPr>
          <w:b w:val="0"/>
          <w:lang w:val="en-GB"/>
        </w:rPr>
        <w:t>ereas</w:t>
      </w:r>
      <w:r w:rsidR="000D05AB" w:rsidRPr="00C640F4">
        <w:rPr>
          <w:b w:val="0"/>
          <w:lang w:val="en-GB"/>
        </w:rPr>
        <w:t xml:space="preserve"> evidence suggests no alterations in circulating oxytocin</w:t>
      </w:r>
      <w:r w:rsidR="00830DEA" w:rsidRPr="00C640F4">
        <w:rPr>
          <w:b w:val="0"/>
          <w:lang w:val="en-GB"/>
        </w:rPr>
        <w:t xml:space="preserve"> concentrations</w:t>
      </w:r>
      <w:r w:rsidR="000D05AB" w:rsidRPr="00C640F4">
        <w:rPr>
          <w:b w:val="0"/>
          <w:lang w:val="en-GB"/>
        </w:rPr>
        <w:t xml:space="preserve"> in this eating disorder, recent preliminary genetic evidence points to a potential genetic risk for binge eating </w:t>
      </w:r>
      <w:proofErr w:type="spellStart"/>
      <w:r w:rsidR="000D05AB" w:rsidRPr="00C640F4">
        <w:rPr>
          <w:b w:val="0"/>
          <w:lang w:val="en-GB"/>
        </w:rPr>
        <w:t>behavior</w:t>
      </w:r>
      <w:proofErr w:type="spellEnd"/>
      <w:r w:rsidR="000D05AB" w:rsidRPr="00C640F4">
        <w:rPr>
          <w:b w:val="0"/>
          <w:lang w:val="en-GB"/>
        </w:rPr>
        <w:t xml:space="preserve"> / bulimia-type eating disorders associated with variants of the oxytocin receptor gene</w:t>
      </w:r>
      <w:r w:rsidR="00C5401A" w:rsidRPr="00C640F4">
        <w:rPr>
          <w:b w:val="0"/>
          <w:lang w:val="en-GB"/>
        </w:rPr>
        <w:t xml:space="preserve"> </w:t>
      </w:r>
      <w:r w:rsidR="0088332A" w:rsidRPr="00C640F4">
        <w:rPr>
          <w:b w:val="0"/>
          <w:lang w:val="en-GB"/>
        </w:rPr>
        <w:fldChar w:fldCharType="begin">
          <w:fldData xml:space="preserve">PEVuZE5vdGU+PENpdGU+PEF1dGhvcj5LaW08L0F1dGhvcj48WWVhcj4yMDE1PC9ZZWFyPjxSZWNO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</w:fldData>
        </w:fldChar>
      </w:r>
      <w:r w:rsidR="00EB5BC0" w:rsidRPr="00C640F4">
        <w:rPr>
          <w:b w:val="0"/>
          <w:lang w:val="en-GB"/>
        </w:rPr>
        <w:instrText xml:space="preserve"> ADDIN EN.CITE </w:instrText>
      </w:r>
      <w:r w:rsidR="0088332A" w:rsidRPr="00C640F4">
        <w:rPr>
          <w:b w:val="0"/>
          <w:lang w:val="en-GB"/>
        </w:rPr>
        <w:fldChar w:fldCharType="begin">
          <w:fldData xml:space="preserve">PEVuZE5vdGU+PENpdGU+PEF1dGhvcj5LaW08L0F1dGhvcj48WWVhcj4yMDE1PC9ZZWFyPjxSZWNO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</w:fldData>
        </w:fldChar>
      </w:r>
      <w:r w:rsidR="00EB5BC0" w:rsidRPr="00C640F4">
        <w:rPr>
          <w:b w:val="0"/>
          <w:lang w:val="en-GB"/>
        </w:rPr>
        <w:instrText xml:space="preserve"> ADDIN EN.CITE.DATA </w:instrText>
      </w:r>
      <w:r w:rsidR="0088332A" w:rsidRPr="00C640F4">
        <w:rPr>
          <w:b w:val="0"/>
          <w:lang w:val="en-GB"/>
        </w:rPr>
      </w:r>
      <w:r w:rsidR="0088332A" w:rsidRPr="00C640F4">
        <w:rPr>
          <w:b w:val="0"/>
          <w:lang w:val="en-GB"/>
        </w:rPr>
        <w:fldChar w:fldCharType="end"/>
      </w:r>
      <w:r w:rsidR="0088332A" w:rsidRPr="00C640F4">
        <w:rPr>
          <w:b w:val="0"/>
          <w:lang w:val="en-GB"/>
        </w:rPr>
      </w:r>
      <w:r w:rsidR="0088332A" w:rsidRPr="00C640F4">
        <w:rPr>
          <w:b w:val="0"/>
          <w:lang w:val="en-GB"/>
        </w:rPr>
        <w:fldChar w:fldCharType="separate"/>
      </w:r>
      <w:r w:rsidR="00EB5BC0" w:rsidRPr="00C640F4">
        <w:rPr>
          <w:b w:val="0"/>
          <w:noProof/>
          <w:lang w:val="en-GB"/>
        </w:rPr>
        <w:t>[97, 98]</w:t>
      </w:r>
      <w:r w:rsidR="0088332A" w:rsidRPr="00C640F4">
        <w:rPr>
          <w:b w:val="0"/>
          <w:lang w:val="en-GB"/>
        </w:rPr>
        <w:fldChar w:fldCharType="end"/>
      </w:r>
      <w:r w:rsidR="006C6D6B" w:rsidRPr="00C640F4">
        <w:rPr>
          <w:b w:val="0"/>
          <w:lang w:val="en-GB"/>
        </w:rPr>
        <w:t>.</w:t>
      </w:r>
      <w:r w:rsidR="003A2F56" w:rsidRPr="00C640F4">
        <w:rPr>
          <w:b w:val="0"/>
          <w:lang w:val="en-GB"/>
        </w:rPr>
        <w:t xml:space="preserve"> </w:t>
      </w:r>
      <w:r w:rsidR="007A568D" w:rsidRPr="00C640F4">
        <w:rPr>
          <w:b w:val="0"/>
          <w:lang w:val="en-GB"/>
        </w:rPr>
        <w:t xml:space="preserve">Moreover, there is preliminary evidence for a reduction in </w:t>
      </w:r>
      <w:r w:rsidR="00830DEA" w:rsidRPr="00C640F4">
        <w:rPr>
          <w:b w:val="0"/>
          <w:lang w:val="en-GB"/>
        </w:rPr>
        <w:t xml:space="preserve">calorie </w:t>
      </w:r>
      <w:r w:rsidR="007A568D" w:rsidRPr="00C640F4">
        <w:rPr>
          <w:b w:val="0"/>
          <w:lang w:val="en-GB"/>
        </w:rPr>
        <w:t>intake after oxytocin administration in bulimia nervosa</w:t>
      </w:r>
      <w:r w:rsidR="00C5401A" w:rsidRPr="00C640F4">
        <w:rPr>
          <w:b w:val="0"/>
          <w:lang w:val="en-GB"/>
        </w:rPr>
        <w:t xml:space="preserve"> </w:t>
      </w:r>
      <w:r w:rsidR="0088332A" w:rsidRPr="00C640F4">
        <w:rPr>
          <w:b w:val="0"/>
          <w:lang w:val="en-GB"/>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lang w:val="en-GB"/>
        </w:rPr>
        <w:instrText xml:space="preserve"> ADDIN EN.CITE </w:instrText>
      </w:r>
      <w:r w:rsidR="0088332A" w:rsidRPr="00C640F4">
        <w:rPr>
          <w:b w:val="0"/>
          <w:lang w:val="en-GB"/>
        </w:rPr>
        <w:fldChar w:fldCharType="begin">
          <w:fldData xml:space="preserve">PEVuZE5vdGU+PENpdGU+PEF1dGhvcj5LaW08L0F1dGhvcj48WWVhcj4yMDE1PC9ZZWFyPjxSZWNO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c1MTQ8L3BhZ2VzPjx2b2x1bWU+MTA8L3ZvbHVtZT48bnVtYmVyPjk8L251bWJlcj48ZWRp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</w:fldData>
        </w:fldChar>
      </w:r>
      <w:r w:rsidR="00EB5BC0" w:rsidRPr="00C640F4">
        <w:rPr>
          <w:b w:val="0"/>
          <w:lang w:val="en-GB"/>
        </w:rPr>
        <w:instrText xml:space="preserve"> ADDIN EN.CITE.DATA </w:instrText>
      </w:r>
      <w:r w:rsidR="0088332A" w:rsidRPr="00C640F4">
        <w:rPr>
          <w:b w:val="0"/>
          <w:lang w:val="en-GB"/>
        </w:rPr>
      </w:r>
      <w:r w:rsidR="0088332A" w:rsidRPr="00C640F4">
        <w:rPr>
          <w:b w:val="0"/>
          <w:lang w:val="en-GB"/>
        </w:rPr>
        <w:fldChar w:fldCharType="end"/>
      </w:r>
      <w:r w:rsidR="0088332A" w:rsidRPr="00C640F4">
        <w:rPr>
          <w:b w:val="0"/>
          <w:lang w:val="en-GB"/>
        </w:rPr>
      </w:r>
      <w:r w:rsidR="0088332A" w:rsidRPr="00C640F4">
        <w:rPr>
          <w:b w:val="0"/>
          <w:lang w:val="en-GB"/>
        </w:rPr>
        <w:fldChar w:fldCharType="separate"/>
      </w:r>
      <w:r w:rsidR="00EB5BC0" w:rsidRPr="00C640F4">
        <w:rPr>
          <w:b w:val="0"/>
          <w:noProof/>
          <w:lang w:val="en-GB"/>
        </w:rPr>
        <w:t>[9</w:t>
      </w:r>
      <w:r w:rsidR="00B16E3D" w:rsidRPr="00C640F4">
        <w:rPr>
          <w:b w:val="0"/>
          <w:noProof/>
          <w:lang w:val="en-GB"/>
        </w:rPr>
        <w:t>6</w:t>
      </w:r>
      <w:r w:rsidR="00EB5BC0" w:rsidRPr="00C640F4">
        <w:rPr>
          <w:b w:val="0"/>
          <w:noProof/>
          <w:lang w:val="en-GB"/>
        </w:rPr>
        <w:t>]</w:t>
      </w:r>
      <w:r w:rsidR="0088332A" w:rsidRPr="00C640F4">
        <w:rPr>
          <w:b w:val="0"/>
          <w:lang w:val="en-GB"/>
        </w:rPr>
        <w:fldChar w:fldCharType="end"/>
      </w:r>
      <w:r w:rsidR="007A568D" w:rsidRPr="00C640F4">
        <w:rPr>
          <w:b w:val="0"/>
          <w:lang w:val="en-GB"/>
        </w:rPr>
        <w:t xml:space="preserve">. </w:t>
      </w:r>
      <w:r w:rsidR="000D05AB" w:rsidRPr="00C640F4">
        <w:rPr>
          <w:b w:val="0"/>
          <w:lang w:val="en-GB"/>
        </w:rPr>
        <w:t>T</w:t>
      </w:r>
      <w:r w:rsidRPr="00C640F4">
        <w:rPr>
          <w:b w:val="0"/>
          <w:lang w:val="en-GB"/>
        </w:rPr>
        <w:t>o the best of our knowledge</w:t>
      </w:r>
      <w:r w:rsidR="000D05AB" w:rsidRPr="00C640F4">
        <w:rPr>
          <w:b w:val="0"/>
          <w:lang w:val="en-GB"/>
        </w:rPr>
        <w:t xml:space="preserve">, no study has yet </w:t>
      </w:r>
      <w:r w:rsidRPr="00C640F4">
        <w:rPr>
          <w:b w:val="0"/>
          <w:lang w:val="en-GB"/>
        </w:rPr>
        <w:t>investigat</w:t>
      </w:r>
      <w:r w:rsidR="000D05AB" w:rsidRPr="00C640F4">
        <w:rPr>
          <w:b w:val="0"/>
          <w:lang w:val="en-GB"/>
        </w:rPr>
        <w:t>ed</w:t>
      </w:r>
      <w:r w:rsidRPr="00C640F4">
        <w:rPr>
          <w:b w:val="0"/>
          <w:lang w:val="en-GB"/>
        </w:rPr>
        <w:t xml:space="preserve"> oxytocin </w:t>
      </w:r>
      <w:r w:rsidR="000D05AB" w:rsidRPr="00C640F4">
        <w:rPr>
          <w:b w:val="0"/>
          <w:lang w:val="en-GB"/>
        </w:rPr>
        <w:t xml:space="preserve">function </w:t>
      </w:r>
      <w:r w:rsidRPr="00C640F4">
        <w:rPr>
          <w:b w:val="0"/>
          <w:lang w:val="en-GB"/>
        </w:rPr>
        <w:t xml:space="preserve">in binge eating disorder. This </w:t>
      </w:r>
      <w:r w:rsidR="00830DEA" w:rsidRPr="00C640F4">
        <w:rPr>
          <w:b w:val="0"/>
          <w:lang w:val="en-GB"/>
        </w:rPr>
        <w:t>fact comes as a surprise considering first</w:t>
      </w:r>
      <w:r w:rsidRPr="00C640F4">
        <w:rPr>
          <w:b w:val="0"/>
          <w:lang w:val="en-GB"/>
        </w:rPr>
        <w:t xml:space="preserve"> evidence </w:t>
      </w:r>
      <w:r w:rsidR="00830DEA" w:rsidRPr="00C640F4">
        <w:rPr>
          <w:b w:val="0"/>
          <w:lang w:val="en-GB"/>
        </w:rPr>
        <w:t>for a distinct</w:t>
      </w:r>
      <w:r w:rsidRPr="00C640F4">
        <w:rPr>
          <w:b w:val="0"/>
          <w:lang w:val="en-GB"/>
        </w:rPr>
        <w:t xml:space="preserve"> </w:t>
      </w:r>
      <w:proofErr w:type="spellStart"/>
      <w:r w:rsidR="00830DEA" w:rsidRPr="00C640F4">
        <w:rPr>
          <w:b w:val="0"/>
          <w:lang w:val="en-GB"/>
        </w:rPr>
        <w:t>hypophagic</w:t>
      </w:r>
      <w:proofErr w:type="spellEnd"/>
      <w:r w:rsidR="00830DEA" w:rsidRPr="00C640F4">
        <w:rPr>
          <w:b w:val="0"/>
          <w:lang w:val="en-GB"/>
        </w:rPr>
        <w:t xml:space="preserve"> effect </w:t>
      </w:r>
      <w:r w:rsidRPr="00C640F4">
        <w:rPr>
          <w:b w:val="0"/>
          <w:lang w:val="en-GB"/>
        </w:rPr>
        <w:t xml:space="preserve">of oxytocin in </w:t>
      </w:r>
      <w:r w:rsidR="00830DEA" w:rsidRPr="00C640F4">
        <w:rPr>
          <w:b w:val="0"/>
          <w:lang w:val="en-GB"/>
        </w:rPr>
        <w:t xml:space="preserve">subjects with </w:t>
      </w:r>
      <w:r w:rsidRPr="00C640F4">
        <w:rPr>
          <w:b w:val="0"/>
          <w:lang w:val="en-GB"/>
        </w:rPr>
        <w:t>obesity</w:t>
      </w:r>
      <w:r w:rsidR="00830DEA" w:rsidRPr="00C640F4">
        <w:rPr>
          <w:b w:val="0"/>
          <w:lang w:val="en-GB"/>
        </w:rPr>
        <w:t>,</w:t>
      </w:r>
      <w:r w:rsidRPr="00C640F4">
        <w:rPr>
          <w:b w:val="0"/>
          <w:lang w:val="en-GB"/>
        </w:rPr>
        <w:t xml:space="preserve"> which is commonly associated with binge eating behaviour. </w:t>
      </w:r>
      <w:r w:rsidR="003A2F56" w:rsidRPr="00C640F4">
        <w:rPr>
          <w:b w:val="0"/>
        </w:rPr>
        <w:t xml:space="preserve">Since experiments in humans on the metabolic effects of oxytocin </w:t>
      </w:r>
      <w:r w:rsidR="00830DEA" w:rsidRPr="00C640F4">
        <w:rPr>
          <w:b w:val="0"/>
        </w:rPr>
        <w:t xml:space="preserve">in general </w:t>
      </w:r>
      <w:r w:rsidR="003A2F56" w:rsidRPr="00C640F4">
        <w:rPr>
          <w:b w:val="0"/>
        </w:rPr>
        <w:t>are still rare, well-controlled and larger trials are needed to investigate the potential of oxytocin in the treatment of eating</w:t>
      </w:r>
      <w:r w:rsidR="00830DEA" w:rsidRPr="00C640F4">
        <w:rPr>
          <w:b w:val="0"/>
        </w:rPr>
        <w:t>-</w:t>
      </w:r>
      <w:r w:rsidR="003A2F56" w:rsidRPr="00C640F4">
        <w:rPr>
          <w:b w:val="0"/>
        </w:rPr>
        <w:t xml:space="preserve"> and weight</w:t>
      </w:r>
      <w:r w:rsidR="00830DEA" w:rsidRPr="00C640F4">
        <w:rPr>
          <w:b w:val="0"/>
        </w:rPr>
        <w:t>-related</w:t>
      </w:r>
      <w:r w:rsidR="003A2F56" w:rsidRPr="00C640F4">
        <w:rPr>
          <w:b w:val="0"/>
        </w:rPr>
        <w:t xml:space="preserve"> disorders.</w:t>
      </w:r>
      <w:r w:rsidR="00830DEA" w:rsidRPr="00C640F4">
        <w:rPr>
          <w:b w:val="0"/>
          <w:lang w:val="en-GB"/>
        </w:rPr>
        <w:t xml:space="preserve"> </w:t>
      </w:r>
      <w:r w:rsidR="00931046" w:rsidRPr="00C640F4">
        <w:rPr>
          <w:b w:val="0"/>
          <w:lang w:val="en-GB"/>
        </w:rPr>
        <w:t xml:space="preserve">At the time of writing, around 15 investigations </w:t>
      </w:r>
      <w:r w:rsidR="008C02D4" w:rsidRPr="00C640F4">
        <w:rPr>
          <w:b w:val="0"/>
          <w:lang w:val="en-GB"/>
        </w:rPr>
        <w:t xml:space="preserve">into the effects of oxytocin in overweight subjects were listed on clinicaltrials.gov, the majority of which focus on </w:t>
      </w:r>
      <w:proofErr w:type="spellStart"/>
      <w:r w:rsidR="008C02D4" w:rsidRPr="00C640F4">
        <w:rPr>
          <w:b w:val="0"/>
        </w:rPr>
        <w:t>Prader</w:t>
      </w:r>
      <w:proofErr w:type="spellEnd"/>
      <w:r w:rsidR="008C02D4" w:rsidRPr="00C640F4">
        <w:rPr>
          <w:b w:val="0"/>
        </w:rPr>
        <w:t xml:space="preserve">-Willi syndrome. In contrast, interventional </w:t>
      </w:r>
      <w:r w:rsidR="006D093F" w:rsidRPr="00C640F4">
        <w:rPr>
          <w:b w:val="0"/>
        </w:rPr>
        <w:t xml:space="preserve">clinical trials on </w:t>
      </w:r>
      <w:r w:rsidR="008C02D4" w:rsidRPr="00C640F4">
        <w:rPr>
          <w:b w:val="0"/>
        </w:rPr>
        <w:t xml:space="preserve">oxytocin </w:t>
      </w:r>
      <w:r w:rsidR="006D093F" w:rsidRPr="00C640F4">
        <w:rPr>
          <w:b w:val="0"/>
        </w:rPr>
        <w:t>effects on</w:t>
      </w:r>
      <w:r w:rsidR="008C02D4" w:rsidRPr="00C640F4">
        <w:rPr>
          <w:b w:val="0"/>
        </w:rPr>
        <w:t xml:space="preserve"> anorexia nervosa, binge eating disorder or bulimia nervosa </w:t>
      </w:r>
      <w:r w:rsidR="006D093F" w:rsidRPr="00C640F4">
        <w:rPr>
          <w:b w:val="0"/>
        </w:rPr>
        <w:t>have yet to be announced</w:t>
      </w:r>
      <w:r w:rsidR="008C02D4" w:rsidRPr="00C640F4">
        <w:rPr>
          <w:b w:val="0"/>
        </w:rPr>
        <w:t xml:space="preserve">. </w:t>
      </w:r>
      <w:r w:rsidR="00830DEA" w:rsidRPr="00C640F4">
        <w:rPr>
          <w:b w:val="0"/>
          <w:lang w:val="en-GB"/>
        </w:rPr>
        <w:t xml:space="preserve">The currently available results </w:t>
      </w:r>
      <w:r w:rsidR="006D093F" w:rsidRPr="00C640F4">
        <w:rPr>
          <w:b w:val="0"/>
          <w:lang w:val="en-GB"/>
        </w:rPr>
        <w:t xml:space="preserve">strongly </w:t>
      </w:r>
      <w:r w:rsidR="00830DEA" w:rsidRPr="00C640F4">
        <w:rPr>
          <w:b w:val="0"/>
          <w:lang w:val="en-GB"/>
        </w:rPr>
        <w:t xml:space="preserve">suggest </w:t>
      </w:r>
      <w:r w:rsidR="00540EA3" w:rsidRPr="00C640F4">
        <w:rPr>
          <w:b w:val="0"/>
          <w:lang w:val="en-GB"/>
        </w:rPr>
        <w:t xml:space="preserve">that </w:t>
      </w:r>
      <w:r w:rsidR="00C613EB" w:rsidRPr="00C640F4">
        <w:rPr>
          <w:b w:val="0"/>
          <w:lang w:val="en-GB"/>
        </w:rPr>
        <w:t>such studies</w:t>
      </w:r>
      <w:r w:rsidR="00540EA3" w:rsidRPr="00C640F4">
        <w:rPr>
          <w:b w:val="0"/>
          <w:lang w:val="en-GB"/>
        </w:rPr>
        <w:t xml:space="preserve"> may expand </w:t>
      </w:r>
      <w:r w:rsidR="00830DEA" w:rsidRPr="00C640F4">
        <w:rPr>
          <w:b w:val="0"/>
          <w:lang w:val="en-GB"/>
        </w:rPr>
        <w:t>an important future field of research.</w:t>
      </w:r>
    </w:p>
    <w:p w:rsidR="006F7DC3" w:rsidRPr="00C640F4" w:rsidRDefault="006F7DC3" w:rsidP="003A2F56">
      <w:pPr>
        <w:pStyle w:val="07-Heading-2"/>
        <w:rPr>
          <w:b w:val="0"/>
          <w:lang w:val="en-GB"/>
        </w:rPr>
      </w:pPr>
    </w:p>
    <w:p w:rsidR="00CC5BAB" w:rsidRPr="00C640F4" w:rsidRDefault="00CC5BAB" w:rsidP="00354DF4">
      <w:pPr>
        <w:pStyle w:val="06-Heading-1"/>
        <w:ind w:firstLine="364"/>
        <w:rPr>
          <w:bCs/>
        </w:rPr>
      </w:pPr>
      <w:r w:rsidRPr="00C640F4">
        <w:rPr>
          <w:bCs/>
        </w:rPr>
        <w:t>References</w:t>
      </w:r>
    </w:p>
    <w:p w:rsidR="00181F89" w:rsidRPr="00C640F4" w:rsidRDefault="0088332A" w:rsidP="00181F89">
      <w:pPr>
        <w:pStyle w:val="EndNoteBibliography"/>
      </w:pPr>
      <w:r w:rsidRPr="00C640F4">
        <w:fldChar w:fldCharType="begin"/>
      </w:r>
      <w:r w:rsidR="00C328B9" w:rsidRPr="00C640F4">
        <w:instrText xml:space="preserve"> ADDIN EN.REFLIST </w:instrText>
      </w:r>
      <w:r w:rsidRPr="00C640F4">
        <w:fldChar w:fldCharType="separate"/>
      </w:r>
      <w:r w:rsidR="00181F89" w:rsidRPr="00C640F4">
        <w:t>[1]</w:t>
      </w:r>
      <w:r w:rsidR="00181F89" w:rsidRPr="00C640F4">
        <w:tab/>
        <w:t xml:space="preserve">Kirsch, P. Oxytocin in the socioemotional brain: implications for psychiatric disorders. </w:t>
      </w:r>
      <w:r w:rsidR="00181F89" w:rsidRPr="00C640F4">
        <w:rPr>
          <w:i/>
        </w:rPr>
        <w:t>Dialogues Clin Neurosci</w:t>
      </w:r>
      <w:r w:rsidR="00181F89" w:rsidRPr="00C640F4">
        <w:t xml:space="preserve">, </w:t>
      </w:r>
      <w:r w:rsidR="00181F89" w:rsidRPr="00C640F4">
        <w:rPr>
          <w:b/>
        </w:rPr>
        <w:t>2015</w:t>
      </w:r>
      <w:r w:rsidR="00181F89" w:rsidRPr="00C640F4">
        <w:t xml:space="preserve">, </w:t>
      </w:r>
      <w:r w:rsidR="00181F89" w:rsidRPr="00C640F4">
        <w:rPr>
          <w:i/>
        </w:rPr>
        <w:t>17</w:t>
      </w:r>
      <w:r w:rsidR="00181F89" w:rsidRPr="00C640F4">
        <w:t>(4), 463-476.</w:t>
      </w:r>
    </w:p>
    <w:p w:rsidR="00181F89" w:rsidRPr="00C640F4" w:rsidRDefault="00181F89" w:rsidP="00181F89">
      <w:pPr>
        <w:pStyle w:val="EndNoteBibliography"/>
      </w:pPr>
      <w:r w:rsidRPr="00C640F4">
        <w:t>[2]</w:t>
      </w:r>
      <w:r w:rsidRPr="00C640F4">
        <w:tab/>
        <w:t xml:space="preserve">Meyer-Lindenberg, A.; Domes, G.; Kirsch, P.; Heinrichs, M. Oxytocin and vasopressin in the human brain: social neuropeptides for translational medicine. </w:t>
      </w:r>
      <w:r w:rsidRPr="00C640F4">
        <w:rPr>
          <w:i/>
        </w:rPr>
        <w:t>Nat Rev Neurosci</w:t>
      </w:r>
      <w:r w:rsidRPr="00C640F4">
        <w:t xml:space="preserve">, </w:t>
      </w:r>
      <w:r w:rsidRPr="00C640F4">
        <w:rPr>
          <w:b/>
        </w:rPr>
        <w:t>2011</w:t>
      </w:r>
      <w:r w:rsidRPr="00C640F4">
        <w:t xml:space="preserve">, </w:t>
      </w:r>
      <w:r w:rsidRPr="00C640F4">
        <w:rPr>
          <w:i/>
        </w:rPr>
        <w:t>12</w:t>
      </w:r>
      <w:r w:rsidRPr="00C640F4">
        <w:t>(9), 524-538.</w:t>
      </w:r>
    </w:p>
    <w:p w:rsidR="00181F89" w:rsidRPr="00C640F4" w:rsidRDefault="00181F89" w:rsidP="00181F89">
      <w:pPr>
        <w:pStyle w:val="EndNoteBibliography"/>
      </w:pPr>
      <w:r w:rsidRPr="00C640F4">
        <w:t>[3]</w:t>
      </w:r>
      <w:r w:rsidRPr="00C640F4">
        <w:tab/>
        <w:t xml:space="preserve">Spetter, M.S.; Hallschmid, M. Current findings on the role of oxytocin in the regulation of food intake. </w:t>
      </w:r>
      <w:r w:rsidRPr="00C640F4">
        <w:rPr>
          <w:i/>
        </w:rPr>
        <w:t>Physiol Behav</w:t>
      </w:r>
      <w:r w:rsidRPr="00C640F4">
        <w:t xml:space="preserve">, </w:t>
      </w:r>
      <w:r w:rsidRPr="00C640F4">
        <w:rPr>
          <w:b/>
        </w:rPr>
        <w:t>2017</w:t>
      </w:r>
      <w:r w:rsidRPr="00C640F4">
        <w:t xml:space="preserve">, </w:t>
      </w:r>
      <w:r w:rsidRPr="00C640F4">
        <w:rPr>
          <w:i/>
        </w:rPr>
        <w:t>176</w:t>
      </w:r>
      <w:r w:rsidRPr="00C640F4">
        <w:t>, 31-39.</w:t>
      </w:r>
    </w:p>
    <w:p w:rsidR="00181F89" w:rsidRPr="00C640F4" w:rsidRDefault="00181F89" w:rsidP="00181F89">
      <w:pPr>
        <w:pStyle w:val="EndNoteBibliography"/>
      </w:pPr>
      <w:r w:rsidRPr="00C640F4">
        <w:t>[4]</w:t>
      </w:r>
      <w:r w:rsidRPr="00C640F4">
        <w:tab/>
        <w:t xml:space="preserve">Kaisari, P.; Higgs, S. Social modelling of food intake. The role of familiarity of the dining partners and food type. </w:t>
      </w:r>
      <w:r w:rsidRPr="00C640F4">
        <w:rPr>
          <w:i/>
        </w:rPr>
        <w:t>Appetite</w:t>
      </w:r>
      <w:r w:rsidRPr="00C640F4">
        <w:t xml:space="preserve">, </w:t>
      </w:r>
      <w:r w:rsidRPr="00C640F4">
        <w:rPr>
          <w:b/>
        </w:rPr>
        <w:t>2015</w:t>
      </w:r>
      <w:r w:rsidRPr="00C640F4">
        <w:t xml:space="preserve">, </w:t>
      </w:r>
      <w:r w:rsidRPr="00C640F4">
        <w:rPr>
          <w:i/>
        </w:rPr>
        <w:t>86</w:t>
      </w:r>
      <w:r w:rsidRPr="00C640F4">
        <w:t>, 19-24.</w:t>
      </w:r>
    </w:p>
    <w:p w:rsidR="00181F89" w:rsidRPr="00C640F4" w:rsidRDefault="00181F89" w:rsidP="00181F89">
      <w:pPr>
        <w:pStyle w:val="EndNoteBibliography"/>
      </w:pPr>
      <w:r w:rsidRPr="00C640F4">
        <w:t>[5]</w:t>
      </w:r>
      <w:r w:rsidRPr="00C640F4">
        <w:tab/>
        <w:t xml:space="preserve">Higgs, S. Social norms and their influence on eating behaviours. </w:t>
      </w:r>
      <w:r w:rsidRPr="00C640F4">
        <w:rPr>
          <w:i/>
        </w:rPr>
        <w:t>Appetite</w:t>
      </w:r>
      <w:r w:rsidRPr="00C640F4">
        <w:t xml:space="preserve">, </w:t>
      </w:r>
      <w:r w:rsidRPr="00C640F4">
        <w:rPr>
          <w:b/>
        </w:rPr>
        <w:t>2015</w:t>
      </w:r>
      <w:r w:rsidRPr="00C640F4">
        <w:t xml:space="preserve">, </w:t>
      </w:r>
      <w:r w:rsidRPr="00C640F4">
        <w:rPr>
          <w:i/>
        </w:rPr>
        <w:t>86</w:t>
      </w:r>
      <w:r w:rsidRPr="00C640F4">
        <w:t>, 38-44.</w:t>
      </w:r>
    </w:p>
    <w:p w:rsidR="00181F89" w:rsidRPr="00C640F4" w:rsidRDefault="00181F89" w:rsidP="00181F89">
      <w:pPr>
        <w:pStyle w:val="EndNoteBibliography"/>
      </w:pPr>
      <w:r w:rsidRPr="00C640F4">
        <w:lastRenderedPageBreak/>
        <w:t>[6]</w:t>
      </w:r>
      <w:r w:rsidRPr="00C640F4">
        <w:tab/>
        <w:t xml:space="preserve">Veening, J.G.; de Jong, T.; Barendregt, H.P. Oxytocin-messages via the cerebrospinal fluid: behavioral effects; a review. </w:t>
      </w:r>
      <w:r w:rsidRPr="00C640F4">
        <w:rPr>
          <w:i/>
        </w:rPr>
        <w:t>Physiol Behav</w:t>
      </w:r>
      <w:r w:rsidRPr="00C640F4">
        <w:t xml:space="preserve">, </w:t>
      </w:r>
      <w:r w:rsidRPr="00C640F4">
        <w:rPr>
          <w:b/>
        </w:rPr>
        <w:t>2010</w:t>
      </w:r>
      <w:r w:rsidRPr="00C640F4">
        <w:t xml:space="preserve">, </w:t>
      </w:r>
      <w:r w:rsidRPr="00C640F4">
        <w:rPr>
          <w:i/>
        </w:rPr>
        <w:t>101</w:t>
      </w:r>
      <w:r w:rsidRPr="00C640F4">
        <w:t>(2), 193-210.</w:t>
      </w:r>
    </w:p>
    <w:p w:rsidR="00181F89" w:rsidRPr="00C640F4" w:rsidRDefault="00181F89" w:rsidP="00181F89">
      <w:pPr>
        <w:pStyle w:val="EndNoteBibliography"/>
      </w:pPr>
      <w:r w:rsidRPr="00C640F4">
        <w:t>[7]</w:t>
      </w:r>
      <w:r w:rsidRPr="00C640F4">
        <w:tab/>
        <w:t xml:space="preserve">Swanson, L.W.; Kuypers, H.G. The paraventricular nucleus of the hypothalamus: cytoarchitectonic subdivisions and organization of projections to the pituitary, dorsal vagal complex, and spinal cord as demonstrated by retrograde fluorescence double-labeling methods. </w:t>
      </w:r>
      <w:r w:rsidRPr="00C640F4">
        <w:rPr>
          <w:i/>
        </w:rPr>
        <w:t>J Comp Neurol</w:t>
      </w:r>
      <w:r w:rsidRPr="00C640F4">
        <w:t xml:space="preserve">, </w:t>
      </w:r>
      <w:r w:rsidRPr="00C640F4">
        <w:rPr>
          <w:b/>
        </w:rPr>
        <w:t>1980</w:t>
      </w:r>
      <w:r w:rsidRPr="00C640F4">
        <w:t xml:space="preserve">, </w:t>
      </w:r>
      <w:r w:rsidRPr="00C640F4">
        <w:rPr>
          <w:i/>
        </w:rPr>
        <w:t>194</w:t>
      </w:r>
      <w:r w:rsidRPr="00C640F4">
        <w:t>(3), 555-570.</w:t>
      </w:r>
    </w:p>
    <w:p w:rsidR="00181F89" w:rsidRPr="00C640F4" w:rsidRDefault="00181F89" w:rsidP="00181F89">
      <w:pPr>
        <w:pStyle w:val="EndNoteBibliography"/>
      </w:pPr>
      <w:r w:rsidRPr="00C640F4">
        <w:t>[8]</w:t>
      </w:r>
      <w:r w:rsidRPr="00C640F4">
        <w:tab/>
        <w:t xml:space="preserve">Sawchenko, P.E.; Swanson, L.W. The organization of noradrenergic pathways from the brainstem to the paraventricular and supraoptic nuclei in the rat. </w:t>
      </w:r>
      <w:r w:rsidRPr="00C640F4">
        <w:rPr>
          <w:i/>
        </w:rPr>
        <w:t>Brain Res</w:t>
      </w:r>
      <w:r w:rsidRPr="00C640F4">
        <w:t xml:space="preserve">, </w:t>
      </w:r>
      <w:r w:rsidRPr="00C640F4">
        <w:rPr>
          <w:b/>
        </w:rPr>
        <w:t>1982</w:t>
      </w:r>
      <w:r w:rsidRPr="00C640F4">
        <w:t xml:space="preserve">, </w:t>
      </w:r>
      <w:r w:rsidRPr="00C640F4">
        <w:rPr>
          <w:i/>
        </w:rPr>
        <w:t>257</w:t>
      </w:r>
      <w:r w:rsidRPr="00C640F4">
        <w:t>(3), 275-325.</w:t>
      </w:r>
    </w:p>
    <w:p w:rsidR="00181F89" w:rsidRPr="00C640F4" w:rsidRDefault="00181F89" w:rsidP="00181F89">
      <w:pPr>
        <w:pStyle w:val="EndNoteBibliography"/>
      </w:pPr>
      <w:r w:rsidRPr="00C640F4">
        <w:t>[9]</w:t>
      </w:r>
      <w:r w:rsidRPr="00C640F4">
        <w:tab/>
        <w:t xml:space="preserve">Kang, Y.S.; Park, J.H. Brain uptake and the analgesic effect of oxytocin--its usefulness as an analgesic agent. </w:t>
      </w:r>
      <w:r w:rsidRPr="00C640F4">
        <w:rPr>
          <w:i/>
        </w:rPr>
        <w:t>Arch Pharm Res</w:t>
      </w:r>
      <w:r w:rsidRPr="00C640F4">
        <w:t xml:space="preserve">, </w:t>
      </w:r>
      <w:r w:rsidRPr="00C640F4">
        <w:rPr>
          <w:b/>
        </w:rPr>
        <w:t>2000</w:t>
      </w:r>
      <w:r w:rsidRPr="00C640F4">
        <w:t xml:space="preserve">, </w:t>
      </w:r>
      <w:r w:rsidRPr="00C640F4">
        <w:rPr>
          <w:i/>
        </w:rPr>
        <w:t>23</w:t>
      </w:r>
      <w:r w:rsidRPr="00C640F4">
        <w:t>(4), 391-395.</w:t>
      </w:r>
    </w:p>
    <w:p w:rsidR="00181F89" w:rsidRPr="00C640F4" w:rsidRDefault="00181F89" w:rsidP="00181F89">
      <w:pPr>
        <w:pStyle w:val="EndNoteBibliography"/>
      </w:pPr>
      <w:r w:rsidRPr="00C640F4">
        <w:t>[10]</w:t>
      </w:r>
      <w:r w:rsidRPr="00C640F4">
        <w:tab/>
        <w:t xml:space="preserve">Lee, M.R.; Scheidweiler, K.B.; Diao, X.X.; Akhlaghi, F.; Cummins, A.; Huestis, M.A.; Leggio, L.; Averbeck, B.B. Oxytocin by intranasal and intravenous routes reaches the cerebrospinal fluid in rhesus macaques: determination using a novel oxytocin assay. </w:t>
      </w:r>
      <w:r w:rsidRPr="00C640F4">
        <w:rPr>
          <w:i/>
        </w:rPr>
        <w:t>Mol Psychiatry</w:t>
      </w:r>
      <w:r w:rsidRPr="00C640F4">
        <w:t xml:space="preserve">, </w:t>
      </w:r>
      <w:r w:rsidRPr="00C640F4">
        <w:rPr>
          <w:b/>
        </w:rPr>
        <w:t>2017</w:t>
      </w:r>
      <w:r w:rsidRPr="00C640F4">
        <w:t>.</w:t>
      </w:r>
    </w:p>
    <w:p w:rsidR="00181F89" w:rsidRPr="00C640F4" w:rsidRDefault="00181F89" w:rsidP="00181F89">
      <w:pPr>
        <w:pStyle w:val="EndNoteBibliography"/>
      </w:pPr>
      <w:r w:rsidRPr="00C640F4">
        <w:t>[11]</w:t>
      </w:r>
      <w:r w:rsidRPr="00C640F4">
        <w:tab/>
        <w:t xml:space="preserve">Mens, W.B.; Witter, A.; van Wimersma Greidanus, T.B. Penetration of neurohypophyseal hormones from plasma into cerebrospinal fluid (CSF): half-times of disappearance of these neuropeptides from CSF. </w:t>
      </w:r>
      <w:r w:rsidRPr="00C640F4">
        <w:rPr>
          <w:i/>
        </w:rPr>
        <w:t>Brain Res</w:t>
      </w:r>
      <w:r w:rsidRPr="00C640F4">
        <w:t xml:space="preserve">, </w:t>
      </w:r>
      <w:r w:rsidRPr="00C640F4">
        <w:rPr>
          <w:b/>
        </w:rPr>
        <w:t>1983</w:t>
      </w:r>
      <w:r w:rsidRPr="00C640F4">
        <w:t xml:space="preserve">, </w:t>
      </w:r>
      <w:r w:rsidRPr="00C640F4">
        <w:rPr>
          <w:i/>
        </w:rPr>
        <w:t>262</w:t>
      </w:r>
      <w:r w:rsidRPr="00C640F4">
        <w:t>(1), 143-149.</w:t>
      </w:r>
    </w:p>
    <w:p w:rsidR="00181F89" w:rsidRPr="00C640F4" w:rsidRDefault="00181F89" w:rsidP="00181F89">
      <w:pPr>
        <w:pStyle w:val="EndNoteBibliography"/>
      </w:pPr>
      <w:r w:rsidRPr="00C640F4">
        <w:t>[12]</w:t>
      </w:r>
      <w:r w:rsidRPr="00C640F4">
        <w:tab/>
        <w:t xml:space="preserve">Vankrieken, L.; Godart, A.; Thomas, K. Oxytocin determination by radioimmunoassay. </w:t>
      </w:r>
      <w:r w:rsidRPr="00C640F4">
        <w:rPr>
          <w:i/>
        </w:rPr>
        <w:t>Gynecol Obstet Invest</w:t>
      </w:r>
      <w:r w:rsidRPr="00C640F4">
        <w:t xml:space="preserve">, </w:t>
      </w:r>
      <w:r w:rsidRPr="00C640F4">
        <w:rPr>
          <w:b/>
        </w:rPr>
        <w:t>1983</w:t>
      </w:r>
      <w:r w:rsidRPr="00C640F4">
        <w:t xml:space="preserve">, </w:t>
      </w:r>
      <w:r w:rsidRPr="00C640F4">
        <w:rPr>
          <w:i/>
        </w:rPr>
        <w:t>16</w:t>
      </w:r>
      <w:r w:rsidRPr="00C640F4">
        <w:t>(3), 180-185.</w:t>
      </w:r>
    </w:p>
    <w:p w:rsidR="00181F89" w:rsidRPr="00C640F4" w:rsidRDefault="00181F89" w:rsidP="00181F89">
      <w:pPr>
        <w:pStyle w:val="EndNoteBibliography"/>
      </w:pPr>
      <w:r w:rsidRPr="00C640F4">
        <w:t>[13]</w:t>
      </w:r>
      <w:r w:rsidRPr="00C640F4">
        <w:tab/>
        <w:t xml:space="preserve">Ludwig, M.; Leng, G. Dendritic peptide release and peptide-dependent behaviours. </w:t>
      </w:r>
      <w:r w:rsidRPr="00C640F4">
        <w:rPr>
          <w:i/>
        </w:rPr>
        <w:t>Nat Rev Neurosci</w:t>
      </w:r>
      <w:r w:rsidRPr="00C640F4">
        <w:t xml:space="preserve">, </w:t>
      </w:r>
      <w:r w:rsidRPr="00C640F4">
        <w:rPr>
          <w:b/>
        </w:rPr>
        <w:t>2006</w:t>
      </w:r>
      <w:r w:rsidRPr="00C640F4">
        <w:t xml:space="preserve">, </w:t>
      </w:r>
      <w:r w:rsidRPr="00C640F4">
        <w:rPr>
          <w:i/>
        </w:rPr>
        <w:t>7</w:t>
      </w:r>
      <w:r w:rsidRPr="00C640F4">
        <w:t>(2), 126-136.</w:t>
      </w:r>
    </w:p>
    <w:p w:rsidR="00181F89" w:rsidRPr="00C640F4" w:rsidRDefault="00181F89" w:rsidP="00181F89">
      <w:pPr>
        <w:pStyle w:val="EndNoteBibliography"/>
      </w:pPr>
      <w:r w:rsidRPr="00C640F4">
        <w:t>[14]</w:t>
      </w:r>
      <w:r w:rsidRPr="00C640F4">
        <w:tab/>
        <w:t xml:space="preserve">Zingg, H.H.; Laporte, S.A. The oxytocin receptor. </w:t>
      </w:r>
      <w:r w:rsidRPr="00C640F4">
        <w:rPr>
          <w:i/>
        </w:rPr>
        <w:t>Trends Endocrinol Metab</w:t>
      </w:r>
      <w:r w:rsidRPr="00C640F4">
        <w:t xml:space="preserve">, </w:t>
      </w:r>
      <w:r w:rsidRPr="00C640F4">
        <w:rPr>
          <w:b/>
        </w:rPr>
        <w:t>2003</w:t>
      </w:r>
      <w:r w:rsidRPr="00C640F4">
        <w:t xml:space="preserve">, </w:t>
      </w:r>
      <w:r w:rsidRPr="00C640F4">
        <w:rPr>
          <w:i/>
        </w:rPr>
        <w:t>14</w:t>
      </w:r>
      <w:r w:rsidRPr="00C640F4">
        <w:t>(5), 222-227.</w:t>
      </w:r>
    </w:p>
    <w:p w:rsidR="00181F89" w:rsidRPr="00C640F4" w:rsidRDefault="00181F89" w:rsidP="00181F89">
      <w:pPr>
        <w:pStyle w:val="EndNoteBibliography"/>
      </w:pPr>
      <w:r w:rsidRPr="00C640F4">
        <w:t>[15]</w:t>
      </w:r>
      <w:r w:rsidRPr="00C640F4">
        <w:tab/>
        <w:t xml:space="preserve">Gimpl, G.; Fahrenholz, F. The oxytocin receptor system: structure, function, and regulation. </w:t>
      </w:r>
      <w:r w:rsidRPr="00C640F4">
        <w:rPr>
          <w:i/>
        </w:rPr>
        <w:t>Physiol Rev</w:t>
      </w:r>
      <w:r w:rsidRPr="00C640F4">
        <w:t xml:space="preserve">, </w:t>
      </w:r>
      <w:r w:rsidRPr="00C640F4">
        <w:rPr>
          <w:b/>
        </w:rPr>
        <w:t>2001</w:t>
      </w:r>
      <w:r w:rsidRPr="00C640F4">
        <w:t xml:space="preserve">, </w:t>
      </w:r>
      <w:r w:rsidRPr="00C640F4">
        <w:rPr>
          <w:i/>
        </w:rPr>
        <w:t>81</w:t>
      </w:r>
      <w:r w:rsidRPr="00C640F4">
        <w:t>(2), 629-683.</w:t>
      </w:r>
    </w:p>
    <w:p w:rsidR="00181F89" w:rsidRPr="00C640F4" w:rsidRDefault="00181F89" w:rsidP="00181F89">
      <w:pPr>
        <w:pStyle w:val="EndNoteBibliography"/>
      </w:pPr>
      <w:r w:rsidRPr="00C640F4">
        <w:t>[16]</w:t>
      </w:r>
      <w:r w:rsidRPr="00C640F4">
        <w:tab/>
        <w:t xml:space="preserve">Boccia, M.L.; Petrusz, P.; Suzuki, K.; Marson, L.; Pedersen, C.A. Immunohistochemical localization of oxytocin receptors in human brain. </w:t>
      </w:r>
      <w:r w:rsidRPr="00C640F4">
        <w:rPr>
          <w:i/>
        </w:rPr>
        <w:t>Neuroscience</w:t>
      </w:r>
      <w:r w:rsidRPr="00C640F4">
        <w:t xml:space="preserve">, </w:t>
      </w:r>
      <w:r w:rsidRPr="00C640F4">
        <w:rPr>
          <w:b/>
        </w:rPr>
        <w:t>2013</w:t>
      </w:r>
      <w:r w:rsidRPr="00C640F4">
        <w:t xml:space="preserve">, </w:t>
      </w:r>
      <w:r w:rsidRPr="00C640F4">
        <w:rPr>
          <w:i/>
        </w:rPr>
        <w:t>253</w:t>
      </w:r>
      <w:r w:rsidRPr="00C640F4">
        <w:t>, 155-164.</w:t>
      </w:r>
    </w:p>
    <w:p w:rsidR="00181F89" w:rsidRPr="00C640F4" w:rsidRDefault="00181F89" w:rsidP="00181F89">
      <w:pPr>
        <w:pStyle w:val="EndNoteBibliography"/>
      </w:pPr>
      <w:r w:rsidRPr="00C640F4">
        <w:t>[17]</w:t>
      </w:r>
      <w:r w:rsidRPr="00C640F4">
        <w:tab/>
        <w:t xml:space="preserve">Jorgensen, H.; Knigge, U.; Kjaer, A.; Warberg, J. Serotonergic involvement in stress-induced vasopressin and oxytocin secretion. </w:t>
      </w:r>
      <w:r w:rsidRPr="00C640F4">
        <w:rPr>
          <w:i/>
        </w:rPr>
        <w:t>Eur J Endocrinol</w:t>
      </w:r>
      <w:r w:rsidRPr="00C640F4">
        <w:t xml:space="preserve">, </w:t>
      </w:r>
      <w:r w:rsidRPr="00C640F4">
        <w:rPr>
          <w:b/>
        </w:rPr>
        <w:t>2002</w:t>
      </w:r>
      <w:r w:rsidRPr="00C640F4">
        <w:t xml:space="preserve">, </w:t>
      </w:r>
      <w:r w:rsidRPr="00C640F4">
        <w:rPr>
          <w:i/>
        </w:rPr>
        <w:t>147</w:t>
      </w:r>
      <w:r w:rsidRPr="00C640F4">
        <w:t>(6), 815-824.</w:t>
      </w:r>
    </w:p>
    <w:p w:rsidR="00181F89" w:rsidRPr="00C640F4" w:rsidRDefault="00181F89" w:rsidP="00181F89">
      <w:pPr>
        <w:pStyle w:val="EndNoteBibliography"/>
      </w:pPr>
      <w:r w:rsidRPr="00C640F4">
        <w:t>[18]</w:t>
      </w:r>
      <w:r w:rsidRPr="00C640F4">
        <w:tab/>
        <w:t xml:space="preserve">Melis, M.R.; Argiolas, A. Central control of penile erection: a re-visitation of the role of oxytocin and its interaction with dopamine and glutamic acid in male rats. </w:t>
      </w:r>
      <w:r w:rsidRPr="00C640F4">
        <w:rPr>
          <w:i/>
        </w:rPr>
        <w:t>Neurosci Biobehav Rev</w:t>
      </w:r>
      <w:r w:rsidRPr="00C640F4">
        <w:t xml:space="preserve">, </w:t>
      </w:r>
      <w:r w:rsidRPr="00C640F4">
        <w:rPr>
          <w:b/>
        </w:rPr>
        <w:t>2011</w:t>
      </w:r>
      <w:r w:rsidRPr="00C640F4">
        <w:t xml:space="preserve">, </w:t>
      </w:r>
      <w:r w:rsidRPr="00C640F4">
        <w:rPr>
          <w:i/>
        </w:rPr>
        <w:t>35</w:t>
      </w:r>
      <w:r w:rsidRPr="00C640F4">
        <w:t>(3), 939-955.</w:t>
      </w:r>
    </w:p>
    <w:p w:rsidR="00181F89" w:rsidRPr="00C640F4" w:rsidRDefault="00181F89" w:rsidP="00181F89">
      <w:pPr>
        <w:pStyle w:val="EndNoteBibliography"/>
      </w:pPr>
      <w:r w:rsidRPr="00C640F4">
        <w:t>[19]</w:t>
      </w:r>
      <w:r w:rsidRPr="00C640F4">
        <w:tab/>
        <w:t xml:space="preserve">Melis, M.R.; Succu, S.; Sanna, F.; Boi, A.; Argiolas, A. Oxytocin injected into the ventral subiculum or the posteromedial cortical nucleus of the amygdala induces penile erection and increases extracellular dopamine levels in the nucleus accumbens of male rats. </w:t>
      </w:r>
      <w:r w:rsidRPr="00C640F4">
        <w:rPr>
          <w:i/>
        </w:rPr>
        <w:t>Eur J Neurosci</w:t>
      </w:r>
      <w:r w:rsidRPr="00C640F4">
        <w:t xml:space="preserve">, </w:t>
      </w:r>
      <w:r w:rsidRPr="00C640F4">
        <w:rPr>
          <w:b/>
        </w:rPr>
        <w:t>2009</w:t>
      </w:r>
      <w:r w:rsidRPr="00C640F4">
        <w:t xml:space="preserve">, </w:t>
      </w:r>
      <w:r w:rsidRPr="00C640F4">
        <w:rPr>
          <w:i/>
        </w:rPr>
        <w:t>30</w:t>
      </w:r>
      <w:r w:rsidRPr="00C640F4">
        <w:t>(7), 1349-1357.</w:t>
      </w:r>
    </w:p>
    <w:p w:rsidR="00181F89" w:rsidRPr="00C640F4" w:rsidRDefault="00181F89" w:rsidP="00181F89">
      <w:pPr>
        <w:pStyle w:val="EndNoteBibliography"/>
      </w:pPr>
      <w:r w:rsidRPr="00C640F4">
        <w:t>[20]</w:t>
      </w:r>
      <w:r w:rsidRPr="00C640F4">
        <w:tab/>
        <w:t xml:space="preserve">Baskerville, T.A.; Douglas, A.J. Dopamine and oxytocin interactions underlying behaviors: potential </w:t>
      </w:r>
      <w:r w:rsidRPr="00C640F4">
        <w:lastRenderedPageBreak/>
        <w:t xml:space="preserve">contributions to behavioral disorders. </w:t>
      </w:r>
      <w:r w:rsidRPr="00C640F4">
        <w:rPr>
          <w:i/>
        </w:rPr>
        <w:t>CNS Neurosci Ther</w:t>
      </w:r>
      <w:r w:rsidRPr="00C640F4">
        <w:t xml:space="preserve">, </w:t>
      </w:r>
      <w:r w:rsidRPr="00C640F4">
        <w:rPr>
          <w:b/>
        </w:rPr>
        <w:t>2010</w:t>
      </w:r>
      <w:r w:rsidRPr="00C640F4">
        <w:t xml:space="preserve">, </w:t>
      </w:r>
      <w:r w:rsidRPr="00C640F4">
        <w:rPr>
          <w:i/>
        </w:rPr>
        <w:t>16</w:t>
      </w:r>
      <w:r w:rsidRPr="00C640F4">
        <w:t>(3), e92-123.</w:t>
      </w:r>
    </w:p>
    <w:p w:rsidR="00181F89" w:rsidRPr="00C640F4" w:rsidRDefault="00181F89" w:rsidP="00181F89">
      <w:pPr>
        <w:pStyle w:val="EndNoteBibliography"/>
      </w:pPr>
      <w:r w:rsidRPr="00C640F4">
        <w:t>[21]</w:t>
      </w:r>
      <w:r w:rsidRPr="00C640F4">
        <w:tab/>
        <w:t xml:space="preserve">Ohlsson, B.; Truedsson, M.; Djerf, P.; Sundler, F. Oxytocin is expressed throughout the human gastrointestinal tract. </w:t>
      </w:r>
      <w:r w:rsidRPr="00C640F4">
        <w:rPr>
          <w:i/>
        </w:rPr>
        <w:t>Regul Pept</w:t>
      </w:r>
      <w:r w:rsidRPr="00C640F4">
        <w:t xml:space="preserve">, </w:t>
      </w:r>
      <w:r w:rsidRPr="00C640F4">
        <w:rPr>
          <w:b/>
        </w:rPr>
        <w:t>2006</w:t>
      </w:r>
      <w:r w:rsidRPr="00C640F4">
        <w:t xml:space="preserve">, </w:t>
      </w:r>
      <w:r w:rsidRPr="00C640F4">
        <w:rPr>
          <w:i/>
        </w:rPr>
        <w:t>135</w:t>
      </w:r>
      <w:r w:rsidRPr="00C640F4">
        <w:t>(1-2), 7-11.</w:t>
      </w:r>
    </w:p>
    <w:p w:rsidR="00181F89" w:rsidRPr="00C640F4" w:rsidRDefault="00181F89" w:rsidP="00181F89">
      <w:pPr>
        <w:pStyle w:val="EndNoteBibliography"/>
      </w:pPr>
      <w:r w:rsidRPr="00C640F4">
        <w:t>[22]</w:t>
      </w:r>
      <w:r w:rsidRPr="00C640F4">
        <w:tab/>
        <w:t xml:space="preserve">Fuchs, A.R.; Fields, M.J.; Freidman, S.; Shemesh, M.; Ivell, R. Oxytocin and the timing of parturition. Influence of oxytocin receptor gene expression, oxytocin secretion, and oxytocin-induced prostaglandin F2 alpha and E2 release. </w:t>
      </w:r>
      <w:r w:rsidRPr="00C640F4">
        <w:rPr>
          <w:i/>
        </w:rPr>
        <w:t>Adv Exp Med Biol</w:t>
      </w:r>
      <w:r w:rsidRPr="00C640F4">
        <w:t xml:space="preserve">, </w:t>
      </w:r>
      <w:r w:rsidRPr="00C640F4">
        <w:rPr>
          <w:b/>
        </w:rPr>
        <w:t>1995</w:t>
      </w:r>
      <w:r w:rsidRPr="00C640F4">
        <w:t xml:space="preserve">, </w:t>
      </w:r>
      <w:r w:rsidRPr="00C640F4">
        <w:rPr>
          <w:i/>
        </w:rPr>
        <w:t>395</w:t>
      </w:r>
      <w:r w:rsidRPr="00C640F4">
        <w:t>, 405-420.</w:t>
      </w:r>
    </w:p>
    <w:p w:rsidR="00181F89" w:rsidRPr="00C640F4" w:rsidRDefault="00181F89" w:rsidP="00181F89">
      <w:pPr>
        <w:pStyle w:val="EndNoteBibliography"/>
      </w:pPr>
      <w:r w:rsidRPr="00C640F4">
        <w:t>[23]</w:t>
      </w:r>
      <w:r w:rsidRPr="00C640F4">
        <w:tab/>
        <w:t xml:space="preserve">Spetter, M.S.; Hallschmid, M. Intranasal Neuropeptide Administration To Target the Human Brain in Health and Disease. </w:t>
      </w:r>
      <w:r w:rsidRPr="00C640F4">
        <w:rPr>
          <w:i/>
        </w:rPr>
        <w:t>Mol Pharm</w:t>
      </w:r>
      <w:r w:rsidRPr="00C640F4">
        <w:t xml:space="preserve">, </w:t>
      </w:r>
      <w:r w:rsidRPr="00C640F4">
        <w:rPr>
          <w:b/>
        </w:rPr>
        <w:t>2015</w:t>
      </w:r>
      <w:r w:rsidRPr="00C640F4">
        <w:t xml:space="preserve">, </w:t>
      </w:r>
      <w:r w:rsidRPr="00C640F4">
        <w:rPr>
          <w:i/>
        </w:rPr>
        <w:t>12</w:t>
      </w:r>
      <w:r w:rsidRPr="00C640F4">
        <w:t>(8), 2767-2780.</w:t>
      </w:r>
    </w:p>
    <w:p w:rsidR="00181F89" w:rsidRPr="00C640F4" w:rsidRDefault="00181F89" w:rsidP="00181F89">
      <w:pPr>
        <w:pStyle w:val="EndNoteBibliography"/>
      </w:pPr>
      <w:r w:rsidRPr="00C640F4">
        <w:t>[24]</w:t>
      </w:r>
      <w:r w:rsidRPr="00C640F4">
        <w:tab/>
        <w:t xml:space="preserve">Born, J.; Lange, T.; Kern, W.; McGregor, G.P.; Bickel, U.; Fehm, H.L. Sniffing neuropeptides: a transnasal approach to the human brain. </w:t>
      </w:r>
      <w:r w:rsidRPr="00C640F4">
        <w:rPr>
          <w:i/>
        </w:rPr>
        <w:t>Nat Neurosci</w:t>
      </w:r>
      <w:r w:rsidRPr="00C640F4">
        <w:t xml:space="preserve">, </w:t>
      </w:r>
      <w:r w:rsidRPr="00C640F4">
        <w:rPr>
          <w:b/>
        </w:rPr>
        <w:t>2002</w:t>
      </w:r>
      <w:r w:rsidRPr="00C640F4">
        <w:t xml:space="preserve">, </w:t>
      </w:r>
      <w:r w:rsidRPr="00C640F4">
        <w:rPr>
          <w:i/>
        </w:rPr>
        <w:t>5</w:t>
      </w:r>
      <w:r w:rsidRPr="00C640F4">
        <w:t>(6), 514-516.</w:t>
      </w:r>
    </w:p>
    <w:p w:rsidR="00181F89" w:rsidRPr="00C640F4" w:rsidRDefault="00181F89" w:rsidP="00181F89">
      <w:pPr>
        <w:pStyle w:val="EndNoteBibliography"/>
      </w:pPr>
      <w:r w:rsidRPr="00C640F4">
        <w:t>[25]</w:t>
      </w:r>
      <w:r w:rsidRPr="00C640F4">
        <w:tab/>
        <w:t xml:space="preserve">Thorne, R.G.; Emory, C.R.; Ala, T.A.; Frey, W.H., 2nd. Quantitative analysis of the olfactory pathway for drug delivery to the brain. </w:t>
      </w:r>
      <w:r w:rsidRPr="00C640F4">
        <w:rPr>
          <w:i/>
        </w:rPr>
        <w:t>Brain Res</w:t>
      </w:r>
      <w:r w:rsidRPr="00C640F4">
        <w:t xml:space="preserve">, </w:t>
      </w:r>
      <w:r w:rsidRPr="00C640F4">
        <w:rPr>
          <w:b/>
        </w:rPr>
        <w:t>1995</w:t>
      </w:r>
      <w:r w:rsidRPr="00C640F4">
        <w:t xml:space="preserve">, </w:t>
      </w:r>
      <w:r w:rsidRPr="00C640F4">
        <w:rPr>
          <w:i/>
        </w:rPr>
        <w:t>692</w:t>
      </w:r>
      <w:r w:rsidRPr="00C640F4">
        <w:t>(1-2), 278-282.</w:t>
      </w:r>
    </w:p>
    <w:p w:rsidR="00181F89" w:rsidRPr="00C640F4" w:rsidRDefault="00181F89" w:rsidP="00181F89">
      <w:pPr>
        <w:pStyle w:val="EndNoteBibliography"/>
      </w:pPr>
      <w:r w:rsidRPr="00C640F4">
        <w:t>[26]</w:t>
      </w:r>
      <w:r w:rsidRPr="00C640F4">
        <w:tab/>
        <w:t xml:space="preserve">Dhuria, S.V.; Hanson, L.R.; Frey, W.H., 2nd. Intranasal delivery to the central nervous system: mechanisms and experimental considerations. </w:t>
      </w:r>
      <w:r w:rsidRPr="00C640F4">
        <w:rPr>
          <w:i/>
        </w:rPr>
        <w:t>J Pharm Sci</w:t>
      </w:r>
      <w:r w:rsidRPr="00C640F4">
        <w:t xml:space="preserve">, </w:t>
      </w:r>
      <w:r w:rsidRPr="00C640F4">
        <w:rPr>
          <w:b/>
        </w:rPr>
        <w:t>2010</w:t>
      </w:r>
      <w:r w:rsidRPr="00C640F4">
        <w:t xml:space="preserve">, </w:t>
      </w:r>
      <w:r w:rsidRPr="00C640F4">
        <w:rPr>
          <w:i/>
        </w:rPr>
        <w:t>99</w:t>
      </w:r>
      <w:r w:rsidRPr="00C640F4">
        <w:t>(4), 1654-1673.</w:t>
      </w:r>
    </w:p>
    <w:p w:rsidR="00181F89" w:rsidRPr="00C640F4" w:rsidRDefault="00181F89" w:rsidP="00181F89">
      <w:pPr>
        <w:pStyle w:val="EndNoteBibliography"/>
      </w:pPr>
      <w:r w:rsidRPr="00C640F4">
        <w:t>[27]</w:t>
      </w:r>
      <w:r w:rsidRPr="00C640F4">
        <w:tab/>
        <w:t xml:space="preserve">Thorne, R.G.; Pronk, G.J.; Padmanabhan, V.; Frey, W.H., 2nd. Delivery of insulin-like growth factor-I to the rat brain and spinal cord along olfactory and trigeminal pathways following intranasal administration. </w:t>
      </w:r>
      <w:r w:rsidRPr="00C640F4">
        <w:rPr>
          <w:i/>
        </w:rPr>
        <w:t>Neuroscience</w:t>
      </w:r>
      <w:r w:rsidRPr="00C640F4">
        <w:t xml:space="preserve">, </w:t>
      </w:r>
      <w:r w:rsidRPr="00C640F4">
        <w:rPr>
          <w:b/>
        </w:rPr>
        <w:t>2004</w:t>
      </w:r>
      <w:r w:rsidRPr="00C640F4">
        <w:t xml:space="preserve">, </w:t>
      </w:r>
      <w:r w:rsidRPr="00C640F4">
        <w:rPr>
          <w:i/>
        </w:rPr>
        <w:t>127</w:t>
      </w:r>
      <w:r w:rsidRPr="00C640F4">
        <w:t>(2), 481-496.</w:t>
      </w:r>
    </w:p>
    <w:p w:rsidR="00181F89" w:rsidRPr="00C640F4" w:rsidRDefault="00181F89" w:rsidP="00181F89">
      <w:pPr>
        <w:pStyle w:val="EndNoteBibliography"/>
      </w:pPr>
      <w:r w:rsidRPr="00C640F4">
        <w:t>[28]</w:t>
      </w:r>
      <w:r w:rsidRPr="00C640F4">
        <w:tab/>
        <w:t xml:space="preserve">Gossen, A.; Hahn, A.; Westphal, L.; Prinz, S.; Schultz, R.T.; Grunder, G.; Spreckelmeyer, K.N. Oxytocin plasma concentrations after single intranasal oxytocin administration - a study in healthy men. </w:t>
      </w:r>
      <w:r w:rsidRPr="00C640F4">
        <w:rPr>
          <w:i/>
        </w:rPr>
        <w:t>Neuropeptides</w:t>
      </w:r>
      <w:r w:rsidRPr="00C640F4">
        <w:t xml:space="preserve">, </w:t>
      </w:r>
      <w:r w:rsidRPr="00C640F4">
        <w:rPr>
          <w:b/>
        </w:rPr>
        <w:t>2012</w:t>
      </w:r>
      <w:r w:rsidRPr="00C640F4">
        <w:t xml:space="preserve">, </w:t>
      </w:r>
      <w:r w:rsidRPr="00C640F4">
        <w:rPr>
          <w:i/>
        </w:rPr>
        <w:t>46</w:t>
      </w:r>
      <w:r w:rsidRPr="00C640F4">
        <w:t>(5), 211-215.</w:t>
      </w:r>
    </w:p>
    <w:p w:rsidR="00181F89" w:rsidRPr="00C640F4" w:rsidRDefault="00181F89" w:rsidP="00181F89">
      <w:pPr>
        <w:pStyle w:val="EndNoteBibliography"/>
      </w:pPr>
      <w:r w:rsidRPr="00C640F4">
        <w:t>[29]</w:t>
      </w:r>
      <w:r w:rsidRPr="00C640F4">
        <w:tab/>
        <w:t xml:space="preserve">Burri, A.; Heinrichs, M.; Schedlowski, M.; Kruger, T.H. The acute effects of intranasal oxytocin administration on endocrine and sexual function in males. </w:t>
      </w:r>
      <w:r w:rsidRPr="00C640F4">
        <w:rPr>
          <w:i/>
        </w:rPr>
        <w:t>Psychoneuroendocrinology</w:t>
      </w:r>
      <w:r w:rsidRPr="00C640F4">
        <w:t xml:space="preserve">, </w:t>
      </w:r>
      <w:r w:rsidRPr="00C640F4">
        <w:rPr>
          <w:b/>
        </w:rPr>
        <w:t>2008</w:t>
      </w:r>
      <w:r w:rsidRPr="00C640F4">
        <w:t xml:space="preserve">, </w:t>
      </w:r>
      <w:r w:rsidRPr="00C640F4">
        <w:rPr>
          <w:i/>
        </w:rPr>
        <w:t>33</w:t>
      </w:r>
      <w:r w:rsidRPr="00C640F4">
        <w:t>(5), 591-600.</w:t>
      </w:r>
    </w:p>
    <w:p w:rsidR="00181F89" w:rsidRPr="00C640F4" w:rsidRDefault="00181F89" w:rsidP="00181F89">
      <w:pPr>
        <w:pStyle w:val="EndNoteBibliography"/>
      </w:pPr>
      <w:r w:rsidRPr="00C640F4">
        <w:t>[30]</w:t>
      </w:r>
      <w:r w:rsidRPr="00C640F4">
        <w:tab/>
        <w:t xml:space="preserve">Striepens, N.; Kendrick, K.M.; Hanking, V.; Landgraf, R.; Wullner, U.; Maier, W.; Hurlemann, R. Elevated cerebrospinal fluid and blood concentrations of oxytocin following its intranasal administration in humans. </w:t>
      </w:r>
      <w:r w:rsidRPr="00C640F4">
        <w:rPr>
          <w:i/>
        </w:rPr>
        <w:t>Sci Rep</w:t>
      </w:r>
      <w:r w:rsidRPr="00C640F4">
        <w:t xml:space="preserve">, </w:t>
      </w:r>
      <w:r w:rsidRPr="00C640F4">
        <w:rPr>
          <w:b/>
        </w:rPr>
        <w:t>2013</w:t>
      </w:r>
      <w:r w:rsidRPr="00C640F4">
        <w:t xml:space="preserve">, </w:t>
      </w:r>
      <w:r w:rsidRPr="00C640F4">
        <w:rPr>
          <w:i/>
        </w:rPr>
        <w:t>3</w:t>
      </w:r>
      <w:r w:rsidRPr="00C640F4">
        <w:t>, 3440.</w:t>
      </w:r>
    </w:p>
    <w:p w:rsidR="00181F89" w:rsidRPr="00C640F4" w:rsidRDefault="00181F89" w:rsidP="00181F89">
      <w:pPr>
        <w:pStyle w:val="EndNoteBibliography"/>
      </w:pPr>
      <w:r w:rsidRPr="00C640F4">
        <w:t>[31]</w:t>
      </w:r>
      <w:r w:rsidRPr="00C640F4">
        <w:tab/>
        <w:t xml:space="preserve">MacDonald, E.; Dadds, M.R.; Brennan, J.L.; Williams, K.; Levy, F.; Cauchi, A.J. A review of safety, side-effects and subjective reactions to intranasal oxytocin in human research. </w:t>
      </w:r>
      <w:r w:rsidRPr="00C640F4">
        <w:rPr>
          <w:i/>
        </w:rPr>
        <w:t>Psychoneuroendocrinology</w:t>
      </w:r>
      <w:r w:rsidRPr="00C640F4">
        <w:t xml:space="preserve">, </w:t>
      </w:r>
      <w:r w:rsidRPr="00C640F4">
        <w:rPr>
          <w:b/>
        </w:rPr>
        <w:t>2011</w:t>
      </w:r>
      <w:r w:rsidRPr="00C640F4">
        <w:t xml:space="preserve">, </w:t>
      </w:r>
      <w:r w:rsidRPr="00C640F4">
        <w:rPr>
          <w:i/>
        </w:rPr>
        <w:t>36</w:t>
      </w:r>
      <w:r w:rsidRPr="00C640F4">
        <w:t>(8), 1114-1126.</w:t>
      </w:r>
    </w:p>
    <w:p w:rsidR="00181F89" w:rsidRPr="00C640F4" w:rsidRDefault="00181F89" w:rsidP="00181F89">
      <w:pPr>
        <w:pStyle w:val="EndNoteBibliography"/>
      </w:pPr>
      <w:r w:rsidRPr="00C640F4">
        <w:t>[32]</w:t>
      </w:r>
      <w:r w:rsidRPr="00C640F4">
        <w:tab/>
        <w:t xml:space="preserve">Meredith, M.E.; Salameh, T.S.; Banks, W.A. Intranasal Delivery of Proteins and Peptides in the Treatment of Neurodegenerative Diseases. </w:t>
      </w:r>
      <w:r w:rsidRPr="00C640F4">
        <w:rPr>
          <w:i/>
        </w:rPr>
        <w:t>Aaps j</w:t>
      </w:r>
      <w:r w:rsidRPr="00C640F4">
        <w:t xml:space="preserve">, </w:t>
      </w:r>
      <w:r w:rsidRPr="00C640F4">
        <w:rPr>
          <w:b/>
        </w:rPr>
        <w:t>2015</w:t>
      </w:r>
      <w:r w:rsidRPr="00C640F4">
        <w:t xml:space="preserve">, </w:t>
      </w:r>
      <w:r w:rsidRPr="00C640F4">
        <w:rPr>
          <w:i/>
        </w:rPr>
        <w:t>17</w:t>
      </w:r>
      <w:r w:rsidRPr="00C640F4">
        <w:t>(4), 780-787.</w:t>
      </w:r>
    </w:p>
    <w:p w:rsidR="00181F89" w:rsidRPr="00C640F4" w:rsidRDefault="00181F89" w:rsidP="00181F89">
      <w:pPr>
        <w:pStyle w:val="EndNoteBibliography"/>
      </w:pPr>
      <w:r w:rsidRPr="00C640F4">
        <w:t>[33]</w:t>
      </w:r>
      <w:r w:rsidRPr="00C640F4">
        <w:tab/>
        <w:t xml:space="preserve">Leibowitz, S.F.; Hammer, N.J.; Chang, K. Hypothalamic paraventricular nucleus lesions produce overeating and obesity in the rat. </w:t>
      </w:r>
      <w:r w:rsidRPr="00C640F4">
        <w:rPr>
          <w:i/>
        </w:rPr>
        <w:t>Physiol Behav</w:t>
      </w:r>
      <w:r w:rsidRPr="00C640F4">
        <w:t xml:space="preserve">, </w:t>
      </w:r>
      <w:r w:rsidRPr="00C640F4">
        <w:rPr>
          <w:b/>
        </w:rPr>
        <w:t>1981</w:t>
      </w:r>
      <w:r w:rsidRPr="00C640F4">
        <w:t xml:space="preserve">, </w:t>
      </w:r>
      <w:r w:rsidRPr="00C640F4">
        <w:rPr>
          <w:i/>
        </w:rPr>
        <w:t>27</w:t>
      </w:r>
      <w:r w:rsidRPr="00C640F4">
        <w:t>(6), 1031-1040.</w:t>
      </w:r>
    </w:p>
    <w:p w:rsidR="00181F89" w:rsidRPr="00C640F4" w:rsidRDefault="00181F89" w:rsidP="00181F89">
      <w:pPr>
        <w:pStyle w:val="EndNoteBibliography"/>
      </w:pPr>
      <w:r w:rsidRPr="00C640F4">
        <w:t>[34]</w:t>
      </w:r>
      <w:r w:rsidRPr="00C640F4">
        <w:tab/>
        <w:t xml:space="preserve">Olson, B.R.; Drutarosky, M.D.; Chow, M.S.; Hruby, V.J.; Stricker, E.M.; Verbalis, J.G. Oxytocin and an </w:t>
      </w:r>
      <w:r w:rsidRPr="00C640F4">
        <w:lastRenderedPageBreak/>
        <w:t xml:space="preserve">oxytocin agonist administered centrally decrease food intake in rats. </w:t>
      </w:r>
      <w:r w:rsidRPr="00C640F4">
        <w:rPr>
          <w:i/>
        </w:rPr>
        <w:t>Peptides</w:t>
      </w:r>
      <w:r w:rsidRPr="00C640F4">
        <w:t xml:space="preserve">, </w:t>
      </w:r>
      <w:r w:rsidRPr="00C640F4">
        <w:rPr>
          <w:b/>
        </w:rPr>
        <w:t>1991</w:t>
      </w:r>
      <w:r w:rsidRPr="00C640F4">
        <w:t xml:space="preserve">, </w:t>
      </w:r>
      <w:r w:rsidRPr="00C640F4">
        <w:rPr>
          <w:i/>
        </w:rPr>
        <w:t>12</w:t>
      </w:r>
      <w:r w:rsidRPr="00C640F4">
        <w:t>(1), 113-118.</w:t>
      </w:r>
    </w:p>
    <w:p w:rsidR="00181F89" w:rsidRPr="00C640F4" w:rsidRDefault="00181F89" w:rsidP="00181F89">
      <w:pPr>
        <w:pStyle w:val="EndNoteBibliography"/>
      </w:pPr>
      <w:r w:rsidRPr="00C640F4">
        <w:t>[35]</w:t>
      </w:r>
      <w:r w:rsidRPr="00C640F4">
        <w:tab/>
        <w:t xml:space="preserve">Arletti, R.; Benelli, A.; Bertolini, A. Influence of oxytocin on feeding behavior in the rat. </w:t>
      </w:r>
      <w:r w:rsidRPr="00C640F4">
        <w:rPr>
          <w:i/>
        </w:rPr>
        <w:t>Peptides</w:t>
      </w:r>
      <w:r w:rsidRPr="00C640F4">
        <w:t xml:space="preserve">, </w:t>
      </w:r>
      <w:r w:rsidRPr="00C640F4">
        <w:rPr>
          <w:b/>
        </w:rPr>
        <w:t>1989</w:t>
      </w:r>
      <w:r w:rsidRPr="00C640F4">
        <w:t xml:space="preserve">, </w:t>
      </w:r>
      <w:r w:rsidRPr="00C640F4">
        <w:rPr>
          <w:i/>
        </w:rPr>
        <w:t>10</w:t>
      </w:r>
      <w:r w:rsidRPr="00C640F4">
        <w:t>(1), 89-93.</w:t>
      </w:r>
    </w:p>
    <w:p w:rsidR="00181F89" w:rsidRPr="00C640F4" w:rsidRDefault="00181F89" w:rsidP="00181F89">
      <w:pPr>
        <w:pStyle w:val="EndNoteBibliography"/>
      </w:pPr>
      <w:r w:rsidRPr="00C640F4">
        <w:t>[36]</w:t>
      </w:r>
      <w:r w:rsidRPr="00C640F4">
        <w:tab/>
        <w:t xml:space="preserve">Maejima, Y.; Iwasaki, Y.; Yamahara, Y.; Kodaira, M.; Sedbazar, U.; Yada, T. Peripheral oxytocin treatment ameliorates obesity by reducing food intake and visceral fat mass. </w:t>
      </w:r>
      <w:r w:rsidRPr="00C640F4">
        <w:rPr>
          <w:i/>
        </w:rPr>
        <w:t>Aging (Albany NY)</w:t>
      </w:r>
      <w:r w:rsidRPr="00C640F4">
        <w:t xml:space="preserve">, </w:t>
      </w:r>
      <w:r w:rsidRPr="00C640F4">
        <w:rPr>
          <w:b/>
        </w:rPr>
        <w:t>2011</w:t>
      </w:r>
      <w:r w:rsidRPr="00C640F4">
        <w:t xml:space="preserve">, </w:t>
      </w:r>
      <w:r w:rsidRPr="00C640F4">
        <w:rPr>
          <w:i/>
        </w:rPr>
        <w:t>3</w:t>
      </w:r>
      <w:r w:rsidRPr="00C640F4">
        <w:t>(12), 1169-1177.</w:t>
      </w:r>
    </w:p>
    <w:p w:rsidR="00181F89" w:rsidRPr="00C640F4" w:rsidRDefault="00181F89" w:rsidP="00181F89">
      <w:pPr>
        <w:pStyle w:val="EndNoteBibliography"/>
      </w:pPr>
      <w:r w:rsidRPr="00C640F4">
        <w:t>[37]</w:t>
      </w:r>
      <w:r w:rsidRPr="00C640F4">
        <w:tab/>
        <w:t xml:space="preserve">Morton, G.J.; Thatcher, B.S.; Reidelberger, R.D.; Ogimoto, K.; Wolden-Hanson, T.; Baskin, D.G.; Schwartz, M.W.; Blevins, J.E. Peripheral oxytocin suppresses food intake and causes weight loss in diet-induced obese rats. </w:t>
      </w:r>
      <w:r w:rsidRPr="00C640F4">
        <w:rPr>
          <w:i/>
        </w:rPr>
        <w:t>Am J Physiol Endocrinol Metab</w:t>
      </w:r>
      <w:r w:rsidRPr="00C640F4">
        <w:t xml:space="preserve">, </w:t>
      </w:r>
      <w:r w:rsidRPr="00C640F4">
        <w:rPr>
          <w:b/>
        </w:rPr>
        <w:t>2012</w:t>
      </w:r>
      <w:r w:rsidRPr="00C640F4">
        <w:t xml:space="preserve">, </w:t>
      </w:r>
      <w:r w:rsidRPr="00C640F4">
        <w:rPr>
          <w:i/>
        </w:rPr>
        <w:t>302</w:t>
      </w:r>
      <w:r w:rsidRPr="00C640F4">
        <w:t>(1), E134-144.</w:t>
      </w:r>
    </w:p>
    <w:p w:rsidR="00181F89" w:rsidRPr="00C640F4" w:rsidRDefault="00181F89" w:rsidP="00181F89">
      <w:pPr>
        <w:pStyle w:val="EndNoteBibliography"/>
      </w:pPr>
      <w:r w:rsidRPr="00C640F4">
        <w:t>[38]</w:t>
      </w:r>
      <w:r w:rsidRPr="00C640F4">
        <w:tab/>
        <w:t xml:space="preserve">Altirriba, J.; Poher, A.L.; Caillon, A.; Arsenijevic, D.; Veyrat-Durebex, C.; Lyautey, J.; Dulloo, A.; Rohner-Jeanrenaud, F. Divergent effects of oxytocin treatment of obese diabetic mice on adiposity and diabetes. </w:t>
      </w:r>
      <w:r w:rsidRPr="00C640F4">
        <w:rPr>
          <w:i/>
        </w:rPr>
        <w:t>Endocrinology</w:t>
      </w:r>
      <w:r w:rsidRPr="00C640F4">
        <w:t xml:space="preserve">, </w:t>
      </w:r>
      <w:r w:rsidRPr="00C640F4">
        <w:rPr>
          <w:b/>
        </w:rPr>
        <w:t>2014</w:t>
      </w:r>
      <w:r w:rsidRPr="00C640F4">
        <w:t xml:space="preserve">, </w:t>
      </w:r>
      <w:r w:rsidRPr="00C640F4">
        <w:rPr>
          <w:i/>
        </w:rPr>
        <w:t>155</w:t>
      </w:r>
      <w:r w:rsidRPr="00C640F4">
        <w:t>(11), 4189-4201.</w:t>
      </w:r>
    </w:p>
    <w:p w:rsidR="00181F89" w:rsidRPr="00C640F4" w:rsidRDefault="00181F89" w:rsidP="00181F89">
      <w:pPr>
        <w:pStyle w:val="EndNoteBibliography"/>
      </w:pPr>
      <w:r w:rsidRPr="00C640F4">
        <w:t>[39]</w:t>
      </w:r>
      <w:r w:rsidRPr="00C640F4">
        <w:tab/>
        <w:t xml:space="preserve">Maejima, Y.; Sedbazar, U.; Suyama, S.; Kohno, D.; Onaka, T.; Takano, E.; Yoshida, N.; Koike, M.; Uchiyama, Y.; Fujiwara, K.; Yashiro, T.; Horvath, T.L.; Dietrich, M.O.; Tanaka, S.; Dezaki, K.; Oh, I.S.; Hashimoto, K.; Shimizu, H.; Nakata, M.; Mori, M.; Yada, T. Nesfatin-1-regulated oxytocinergic signaling in the paraventricular nucleus causes anorexia through a leptin-independent melanocortin pathway. </w:t>
      </w:r>
      <w:r w:rsidRPr="00C640F4">
        <w:rPr>
          <w:i/>
        </w:rPr>
        <w:t>Cell Metab</w:t>
      </w:r>
      <w:r w:rsidRPr="00C640F4">
        <w:t xml:space="preserve">, </w:t>
      </w:r>
      <w:r w:rsidRPr="00C640F4">
        <w:rPr>
          <w:b/>
        </w:rPr>
        <w:t>2009</w:t>
      </w:r>
      <w:r w:rsidRPr="00C640F4">
        <w:t xml:space="preserve">, </w:t>
      </w:r>
      <w:r w:rsidRPr="00C640F4">
        <w:rPr>
          <w:i/>
        </w:rPr>
        <w:t>10</w:t>
      </w:r>
      <w:r w:rsidRPr="00C640F4">
        <w:t>(5), 355-365.</w:t>
      </w:r>
    </w:p>
    <w:p w:rsidR="00181F89" w:rsidRPr="00C640F4" w:rsidRDefault="00181F89" w:rsidP="00181F89">
      <w:pPr>
        <w:pStyle w:val="EndNoteBibliography"/>
      </w:pPr>
      <w:r w:rsidRPr="00C640F4">
        <w:t>[40]</w:t>
      </w:r>
      <w:r w:rsidRPr="00C640F4">
        <w:tab/>
        <w:t xml:space="preserve">Iwasaki, Y.; Maejima, Y.; Suyama, S.; Yoshida, M.; Arai, T.; Katsurada, K.; Kumari, P.; Nakabayashi, H.; Kakei, M.; Yada, T. Peripheral oxytocin activates vagal afferent neurons to suppress feeding in normal and leptin-resistant mice: a route for ameliorating hyperphagia and obesity. </w:t>
      </w:r>
      <w:r w:rsidRPr="00C640F4">
        <w:rPr>
          <w:i/>
        </w:rPr>
        <w:t>Am J Physiol Regul Integr Comp Physiol</w:t>
      </w:r>
      <w:r w:rsidRPr="00C640F4">
        <w:t xml:space="preserve">, </w:t>
      </w:r>
      <w:r w:rsidRPr="00C640F4">
        <w:rPr>
          <w:b/>
        </w:rPr>
        <w:t>2015</w:t>
      </w:r>
      <w:r w:rsidRPr="00C640F4">
        <w:t xml:space="preserve">, </w:t>
      </w:r>
      <w:r w:rsidRPr="00C640F4">
        <w:rPr>
          <w:i/>
        </w:rPr>
        <w:t>308</w:t>
      </w:r>
      <w:r w:rsidRPr="00C640F4">
        <w:t>(5), R360-369.</w:t>
      </w:r>
    </w:p>
    <w:p w:rsidR="00181F89" w:rsidRPr="00C640F4" w:rsidRDefault="00181F89" w:rsidP="00181F89">
      <w:pPr>
        <w:pStyle w:val="EndNoteBibliography"/>
      </w:pPr>
      <w:r w:rsidRPr="00C640F4">
        <w:t>[41]</w:t>
      </w:r>
      <w:r w:rsidRPr="00C640F4">
        <w:tab/>
        <w:t xml:space="preserve">Plante, E.; Menaouar, A.; Danalache, B.A.; Yip, D.; Broderick, T.L.; Chiasson, J.L.; Jankowski, M.; Gutkowska, J. Oxytocin treatment prevents the cardiomyopathy observed in obese diabetic male db/db mice. </w:t>
      </w:r>
      <w:r w:rsidRPr="00C640F4">
        <w:rPr>
          <w:i/>
        </w:rPr>
        <w:t>Endocrinology</w:t>
      </w:r>
      <w:r w:rsidRPr="00C640F4">
        <w:t xml:space="preserve">, </w:t>
      </w:r>
      <w:r w:rsidRPr="00C640F4">
        <w:rPr>
          <w:b/>
        </w:rPr>
        <w:t>2015</w:t>
      </w:r>
      <w:r w:rsidRPr="00C640F4">
        <w:t xml:space="preserve">, </w:t>
      </w:r>
      <w:r w:rsidRPr="00C640F4">
        <w:rPr>
          <w:i/>
        </w:rPr>
        <w:t>156</w:t>
      </w:r>
      <w:r w:rsidRPr="00C640F4">
        <w:t>(4), 1416-1428.</w:t>
      </w:r>
    </w:p>
    <w:p w:rsidR="00181F89" w:rsidRPr="00C640F4" w:rsidRDefault="00181F89" w:rsidP="00181F89">
      <w:pPr>
        <w:pStyle w:val="EndNoteBibliography"/>
      </w:pPr>
      <w:r w:rsidRPr="00C640F4">
        <w:t>[42]</w:t>
      </w:r>
      <w:r w:rsidRPr="00C640F4">
        <w:tab/>
        <w:t xml:space="preserve">Deblon, N.; Veyrat-Durebex, C.; Bourgoin, L.; Caillon, A.; Bussier, A.L.; Petrosino, S.; Piscitelli, F.; Legros, J.J.; Geenen, V.; Foti, M.; Wahli, W.; Di Marzo, V.; Rohner-Jeanrenaud, F. Mechanisms of the anti-obesity effects of oxytocin in diet-induced obese rats. </w:t>
      </w:r>
      <w:r w:rsidRPr="00C640F4">
        <w:rPr>
          <w:i/>
        </w:rPr>
        <w:t>PLoS One</w:t>
      </w:r>
      <w:r w:rsidRPr="00C640F4">
        <w:t xml:space="preserve">, </w:t>
      </w:r>
      <w:r w:rsidRPr="00C640F4">
        <w:rPr>
          <w:b/>
        </w:rPr>
        <w:t>2011</w:t>
      </w:r>
      <w:r w:rsidRPr="00C640F4">
        <w:t xml:space="preserve">, </w:t>
      </w:r>
      <w:r w:rsidRPr="00C640F4">
        <w:rPr>
          <w:i/>
        </w:rPr>
        <w:t>6</w:t>
      </w:r>
      <w:r w:rsidRPr="00C640F4">
        <w:t>(9), e25565.</w:t>
      </w:r>
    </w:p>
    <w:p w:rsidR="00181F89" w:rsidRPr="00C640F4" w:rsidRDefault="00181F89" w:rsidP="00181F89">
      <w:pPr>
        <w:pStyle w:val="EndNoteBibliography"/>
      </w:pPr>
      <w:r w:rsidRPr="00C640F4">
        <w:t>[43]</w:t>
      </w:r>
      <w:r w:rsidRPr="00C640F4">
        <w:tab/>
        <w:t xml:space="preserve">Camerino, C. Low sympathetic tone and obese phenotype in oxytocin-deficient mice. </w:t>
      </w:r>
      <w:r w:rsidRPr="00C640F4">
        <w:rPr>
          <w:i/>
        </w:rPr>
        <w:t>Obesity (Silver Spring)</w:t>
      </w:r>
      <w:r w:rsidRPr="00C640F4">
        <w:t xml:space="preserve">, </w:t>
      </w:r>
      <w:r w:rsidRPr="00C640F4">
        <w:rPr>
          <w:b/>
        </w:rPr>
        <w:t>2009</w:t>
      </w:r>
      <w:r w:rsidRPr="00C640F4">
        <w:t xml:space="preserve">, </w:t>
      </w:r>
      <w:r w:rsidRPr="00C640F4">
        <w:rPr>
          <w:i/>
        </w:rPr>
        <w:t>17</w:t>
      </w:r>
      <w:r w:rsidRPr="00C640F4">
        <w:t>(5), 980-984.</w:t>
      </w:r>
    </w:p>
    <w:p w:rsidR="00181F89" w:rsidRPr="00C640F4" w:rsidRDefault="00181F89" w:rsidP="00181F89">
      <w:pPr>
        <w:pStyle w:val="EndNoteBibliography"/>
      </w:pPr>
      <w:r w:rsidRPr="00C640F4">
        <w:t>[44]</w:t>
      </w:r>
      <w:r w:rsidRPr="00C640F4">
        <w:tab/>
        <w:t xml:space="preserve">Takayanagi, Y.; Kasahara, Y.; Onaka, T.; Takahashi, N.; Kawada, T.; Nishimori, K. Oxytocin receptor-deficient mice developed late-onset obesity. </w:t>
      </w:r>
      <w:r w:rsidRPr="00C640F4">
        <w:rPr>
          <w:i/>
        </w:rPr>
        <w:t>Neuroreport</w:t>
      </w:r>
      <w:r w:rsidRPr="00C640F4">
        <w:t xml:space="preserve">, </w:t>
      </w:r>
      <w:r w:rsidRPr="00C640F4">
        <w:rPr>
          <w:b/>
        </w:rPr>
        <w:t>2008</w:t>
      </w:r>
      <w:r w:rsidRPr="00C640F4">
        <w:t xml:space="preserve">, </w:t>
      </w:r>
      <w:r w:rsidRPr="00C640F4">
        <w:rPr>
          <w:i/>
        </w:rPr>
        <w:t>19</w:t>
      </w:r>
      <w:r w:rsidRPr="00C640F4">
        <w:t>(9), 951-955.</w:t>
      </w:r>
    </w:p>
    <w:p w:rsidR="00181F89" w:rsidRPr="00C640F4" w:rsidRDefault="00181F89" w:rsidP="00181F89">
      <w:pPr>
        <w:pStyle w:val="EndNoteBibliography"/>
      </w:pPr>
      <w:r w:rsidRPr="00C640F4">
        <w:t>[45]</w:t>
      </w:r>
      <w:r w:rsidRPr="00C640F4">
        <w:tab/>
        <w:t xml:space="preserve">Blevins, J.E.; Graham, J.L.; Morton, G.J.; Bales, K.L.; Schwartz, M.W.; Baskin, D.G.; Havel, P.J. Chronic oxytocin administration inhibits food intake, increases energy expenditure, and produces weight loss in fructose-fed obese rhesus monkeys. </w:t>
      </w:r>
      <w:r w:rsidRPr="00C640F4">
        <w:rPr>
          <w:i/>
        </w:rPr>
        <w:t>Am J Physiol Regul Integr Comp Physiol</w:t>
      </w:r>
      <w:r w:rsidRPr="00C640F4">
        <w:t xml:space="preserve">, </w:t>
      </w:r>
      <w:r w:rsidRPr="00C640F4">
        <w:rPr>
          <w:b/>
        </w:rPr>
        <w:t>2015</w:t>
      </w:r>
      <w:r w:rsidRPr="00C640F4">
        <w:t xml:space="preserve">, </w:t>
      </w:r>
      <w:r w:rsidRPr="00C640F4">
        <w:rPr>
          <w:i/>
        </w:rPr>
        <w:t>308</w:t>
      </w:r>
      <w:r w:rsidRPr="00C640F4">
        <w:t>(5), R431-438.</w:t>
      </w:r>
    </w:p>
    <w:p w:rsidR="00181F89" w:rsidRPr="00C640F4" w:rsidRDefault="00181F89" w:rsidP="00181F89">
      <w:pPr>
        <w:pStyle w:val="EndNoteBibliography"/>
      </w:pPr>
      <w:r w:rsidRPr="00C640F4">
        <w:lastRenderedPageBreak/>
        <w:t>[46]</w:t>
      </w:r>
      <w:r w:rsidRPr="00C640F4">
        <w:tab/>
        <w:t xml:space="preserve">Wu, Z.; Xu, Y.; Zhu, Y.; Sutton, A.K.; Zhao, R.; Lowell, B.B.; Olson, D.P.; Tong, Q. An obligate role of oxytocin neurons in diet induced energy expenditure. </w:t>
      </w:r>
      <w:r w:rsidRPr="00C640F4">
        <w:rPr>
          <w:i/>
        </w:rPr>
        <w:t>PLoS One</w:t>
      </w:r>
      <w:r w:rsidRPr="00C640F4">
        <w:t xml:space="preserve">, </w:t>
      </w:r>
      <w:r w:rsidRPr="00C640F4">
        <w:rPr>
          <w:b/>
        </w:rPr>
        <w:t>2012</w:t>
      </w:r>
      <w:r w:rsidRPr="00C640F4">
        <w:t xml:space="preserve">, </w:t>
      </w:r>
      <w:r w:rsidRPr="00C640F4">
        <w:rPr>
          <w:i/>
        </w:rPr>
        <w:t>7</w:t>
      </w:r>
      <w:r w:rsidRPr="00C640F4">
        <w:t>(9), e45167.</w:t>
      </w:r>
    </w:p>
    <w:p w:rsidR="00181F89" w:rsidRPr="00C640F4" w:rsidRDefault="00181F89" w:rsidP="00181F89">
      <w:pPr>
        <w:pStyle w:val="EndNoteBibliography"/>
      </w:pPr>
      <w:r w:rsidRPr="00C640F4">
        <w:t>[47]</w:t>
      </w:r>
      <w:r w:rsidRPr="00C640F4">
        <w:tab/>
        <w:t xml:space="preserve">Noble, E.E.; Billington, C.J.; Kotz, C.M.; Wang, C. Oxytocin in the ventromedial hypothalamic nucleus reduces feeding and acutely increases energy expenditure. </w:t>
      </w:r>
      <w:r w:rsidRPr="00C640F4">
        <w:rPr>
          <w:i/>
        </w:rPr>
        <w:t>Am J Physiol Regul Integr Comp Physiol</w:t>
      </w:r>
      <w:r w:rsidRPr="00C640F4">
        <w:t xml:space="preserve">, </w:t>
      </w:r>
      <w:r w:rsidRPr="00C640F4">
        <w:rPr>
          <w:b/>
        </w:rPr>
        <w:t>2014</w:t>
      </w:r>
      <w:r w:rsidRPr="00C640F4">
        <w:t xml:space="preserve">, </w:t>
      </w:r>
      <w:r w:rsidRPr="00C640F4">
        <w:rPr>
          <w:i/>
        </w:rPr>
        <w:t>307</w:t>
      </w:r>
      <w:r w:rsidRPr="00C640F4">
        <w:t>(6), R737-745.</w:t>
      </w:r>
    </w:p>
    <w:p w:rsidR="00181F89" w:rsidRPr="00C640F4" w:rsidRDefault="00181F89" w:rsidP="00181F89">
      <w:pPr>
        <w:pStyle w:val="EndNoteBibliography"/>
      </w:pPr>
      <w:r w:rsidRPr="00C640F4">
        <w:t>[48]</w:t>
      </w:r>
      <w:r w:rsidRPr="00C640F4">
        <w:tab/>
        <w:t xml:space="preserve">Altirriba, J.; Poher, A.L.; Rohner-Jeanrenaud, F. Chronic Oxytocin Administration as a Treatment Against Impaired Leptin Signaling or Leptin Resistance in Obesity. </w:t>
      </w:r>
      <w:r w:rsidRPr="00C640F4">
        <w:rPr>
          <w:i/>
        </w:rPr>
        <w:t>Front Endocrinol (Lausanne)</w:t>
      </w:r>
      <w:r w:rsidRPr="00C640F4">
        <w:t xml:space="preserve">, </w:t>
      </w:r>
      <w:r w:rsidRPr="00C640F4">
        <w:rPr>
          <w:b/>
        </w:rPr>
        <w:t>2015</w:t>
      </w:r>
      <w:r w:rsidRPr="00C640F4">
        <w:t xml:space="preserve">, </w:t>
      </w:r>
      <w:r w:rsidRPr="00C640F4">
        <w:rPr>
          <w:i/>
        </w:rPr>
        <w:t>6</w:t>
      </w:r>
      <w:r w:rsidRPr="00C640F4">
        <w:t>, 119.</w:t>
      </w:r>
    </w:p>
    <w:p w:rsidR="00181F89" w:rsidRPr="00C640F4" w:rsidRDefault="00181F89" w:rsidP="00181F89">
      <w:pPr>
        <w:pStyle w:val="EndNoteBibliography"/>
      </w:pPr>
      <w:r w:rsidRPr="00C640F4">
        <w:t>[49]</w:t>
      </w:r>
      <w:r w:rsidRPr="00C640F4">
        <w:tab/>
        <w:t xml:space="preserve">Morton, G.J.; Meek, T.H.; Schwartz, M.W. Neurobiology of food intake in health and disease. </w:t>
      </w:r>
      <w:r w:rsidRPr="00C640F4">
        <w:rPr>
          <w:i/>
        </w:rPr>
        <w:t>Nat Rev Neurosci</w:t>
      </w:r>
      <w:r w:rsidRPr="00C640F4">
        <w:t xml:space="preserve">, </w:t>
      </w:r>
      <w:r w:rsidRPr="00C640F4">
        <w:rPr>
          <w:b/>
        </w:rPr>
        <w:t>2014</w:t>
      </w:r>
      <w:r w:rsidRPr="00C640F4">
        <w:t xml:space="preserve">, </w:t>
      </w:r>
      <w:r w:rsidRPr="00C640F4">
        <w:rPr>
          <w:i/>
        </w:rPr>
        <w:t>15</w:t>
      </w:r>
      <w:r w:rsidRPr="00C640F4">
        <w:t>(6), 367-378.</w:t>
      </w:r>
    </w:p>
    <w:p w:rsidR="00181F89" w:rsidRPr="00C640F4" w:rsidRDefault="00181F89" w:rsidP="00181F89">
      <w:pPr>
        <w:pStyle w:val="EndNoteBibliography"/>
      </w:pPr>
      <w:r w:rsidRPr="00C640F4">
        <w:t>[50]</w:t>
      </w:r>
      <w:r w:rsidRPr="00C640F4">
        <w:tab/>
        <w:t xml:space="preserve">Blevins, J.E.; Schwartz, M.W.; Baskin, D.G. Evidence that paraventricular nucleus oxytocin neurons link hypothalamic leptin action to caudal brain stem nuclei controlling meal size. </w:t>
      </w:r>
      <w:r w:rsidRPr="00C640F4">
        <w:rPr>
          <w:i/>
        </w:rPr>
        <w:t>Am J Physiol Regul Integr Comp Physiol</w:t>
      </w:r>
      <w:r w:rsidRPr="00C640F4">
        <w:t xml:space="preserve">, </w:t>
      </w:r>
      <w:r w:rsidRPr="00C640F4">
        <w:rPr>
          <w:b/>
        </w:rPr>
        <w:t>2004</w:t>
      </w:r>
      <w:r w:rsidRPr="00C640F4">
        <w:t xml:space="preserve">, </w:t>
      </w:r>
      <w:r w:rsidRPr="00C640F4">
        <w:rPr>
          <w:i/>
        </w:rPr>
        <w:t>287</w:t>
      </w:r>
      <w:r w:rsidRPr="00C640F4">
        <w:t>(1), R87-96.</w:t>
      </w:r>
    </w:p>
    <w:p w:rsidR="00181F89" w:rsidRPr="00C640F4" w:rsidRDefault="00181F89" w:rsidP="00181F89">
      <w:pPr>
        <w:pStyle w:val="EndNoteBibliography"/>
      </w:pPr>
      <w:r w:rsidRPr="00C640F4">
        <w:t>[51]</w:t>
      </w:r>
      <w:r w:rsidRPr="00C640F4">
        <w:tab/>
        <w:t xml:space="preserve">Maejima, Y.; Sakuma, K.; Santoso, P.; Gantulga, D.; Katsurada, K.; Ueta, Y.; Hiraoka, Y.; Nishimori, K.; Tanaka, S.; Shimomura, K.; Yada, T. Oxytocinergic circuit from paraventricular and supraoptic nuclei to arcuate POMC neurons in hypothalamus. </w:t>
      </w:r>
      <w:r w:rsidRPr="00C640F4">
        <w:rPr>
          <w:i/>
        </w:rPr>
        <w:t>FEBS Lett</w:t>
      </w:r>
      <w:r w:rsidRPr="00C640F4">
        <w:t xml:space="preserve">, </w:t>
      </w:r>
      <w:r w:rsidRPr="00C640F4">
        <w:rPr>
          <w:b/>
        </w:rPr>
        <w:t>2014</w:t>
      </w:r>
      <w:r w:rsidRPr="00C640F4">
        <w:t xml:space="preserve">, </w:t>
      </w:r>
      <w:r w:rsidRPr="00C640F4">
        <w:rPr>
          <w:i/>
        </w:rPr>
        <w:t>588</w:t>
      </w:r>
      <w:r w:rsidRPr="00C640F4">
        <w:t>(23), 4404-4412.</w:t>
      </w:r>
    </w:p>
    <w:p w:rsidR="00181F89" w:rsidRPr="00C640F4" w:rsidRDefault="00181F89" w:rsidP="00181F89">
      <w:pPr>
        <w:pStyle w:val="EndNoteBibliography"/>
      </w:pPr>
      <w:r w:rsidRPr="00C640F4">
        <w:t>[52]</w:t>
      </w:r>
      <w:r w:rsidRPr="00C640F4">
        <w:tab/>
        <w:t xml:space="preserve">Ross, H.E.; Cole, C.D.; Smith, Y.; Neumann, I.D.; Landgraf, R.; Murphy, A.Z.; Young, L.J. Characterization of the oxytocin system regulating affiliative behavior in female prairie voles. </w:t>
      </w:r>
      <w:r w:rsidRPr="00C640F4">
        <w:rPr>
          <w:i/>
        </w:rPr>
        <w:t>Neuroscience</w:t>
      </w:r>
      <w:r w:rsidRPr="00C640F4">
        <w:t xml:space="preserve">, </w:t>
      </w:r>
      <w:r w:rsidRPr="00C640F4">
        <w:rPr>
          <w:b/>
        </w:rPr>
        <w:t>2009</w:t>
      </w:r>
      <w:r w:rsidRPr="00C640F4">
        <w:t xml:space="preserve">, </w:t>
      </w:r>
      <w:r w:rsidRPr="00C640F4">
        <w:rPr>
          <w:i/>
        </w:rPr>
        <w:t>162</w:t>
      </w:r>
      <w:r w:rsidRPr="00C640F4">
        <w:t>(4), 892-903.</w:t>
      </w:r>
    </w:p>
    <w:p w:rsidR="00181F89" w:rsidRPr="00C640F4" w:rsidRDefault="00181F89" w:rsidP="00181F89">
      <w:pPr>
        <w:pStyle w:val="EndNoteBibliography"/>
      </w:pPr>
      <w:r w:rsidRPr="00C640F4">
        <w:t>[53]</w:t>
      </w:r>
      <w:r w:rsidRPr="00C640F4">
        <w:tab/>
        <w:t xml:space="preserve">Qi, J.; Yang, J.Y.; Song, M.; Li, Y.; Wang, F.; Wu, C.F. Inhibition by oxytocin of methamphetamine-induced hyperactivity related to dopamine turnover in the mesolimbic region in mice. </w:t>
      </w:r>
      <w:r w:rsidRPr="00C640F4">
        <w:rPr>
          <w:i/>
        </w:rPr>
        <w:t>Naunyn Schmiedebergs Arch Pharmacol</w:t>
      </w:r>
      <w:r w:rsidRPr="00C640F4">
        <w:t xml:space="preserve">, </w:t>
      </w:r>
      <w:r w:rsidRPr="00C640F4">
        <w:rPr>
          <w:b/>
        </w:rPr>
        <w:t>2008</w:t>
      </w:r>
      <w:r w:rsidRPr="00C640F4">
        <w:t xml:space="preserve">, </w:t>
      </w:r>
      <w:r w:rsidRPr="00C640F4">
        <w:rPr>
          <w:i/>
        </w:rPr>
        <w:t>376</w:t>
      </w:r>
      <w:r w:rsidRPr="00C640F4">
        <w:t>(6), 441-448.</w:t>
      </w:r>
    </w:p>
    <w:p w:rsidR="00181F89" w:rsidRPr="00C640F4" w:rsidRDefault="00181F89" w:rsidP="00181F89">
      <w:pPr>
        <w:pStyle w:val="EndNoteBibliography"/>
      </w:pPr>
      <w:r w:rsidRPr="00C640F4">
        <w:t>[54]</w:t>
      </w:r>
      <w:r w:rsidRPr="00C640F4">
        <w:tab/>
        <w:t xml:space="preserve">Ott, V.; Finlayson, G.; Lehnert, H.; Heitmann, B.; Heinrichs, M.; Born, J.; Hallschmid, M. Oxytocin reduces reward-driven food intake in humans. </w:t>
      </w:r>
      <w:r w:rsidRPr="00C640F4">
        <w:rPr>
          <w:i/>
        </w:rPr>
        <w:t>Diabetes</w:t>
      </w:r>
      <w:r w:rsidRPr="00C640F4">
        <w:t xml:space="preserve">, </w:t>
      </w:r>
      <w:r w:rsidRPr="00C640F4">
        <w:rPr>
          <w:b/>
        </w:rPr>
        <w:t>2013</w:t>
      </w:r>
      <w:r w:rsidRPr="00C640F4">
        <w:t xml:space="preserve">, </w:t>
      </w:r>
      <w:r w:rsidRPr="00C640F4">
        <w:rPr>
          <w:i/>
        </w:rPr>
        <w:t>62</w:t>
      </w:r>
      <w:r w:rsidRPr="00C640F4">
        <w:t>(10), 3418-3425.</w:t>
      </w:r>
    </w:p>
    <w:p w:rsidR="00181F89" w:rsidRPr="00C640F4" w:rsidRDefault="00181F89" w:rsidP="00181F89">
      <w:pPr>
        <w:pStyle w:val="EndNoteBibliography"/>
      </w:pPr>
      <w:r w:rsidRPr="00C640F4">
        <w:t>[55]</w:t>
      </w:r>
      <w:r w:rsidRPr="00C640F4">
        <w:tab/>
        <w:t xml:space="preserve">Heinrichs, M.; Baumgartner, T.; Kirschbaum, C.; Ehlert, U. Social support and oxytocin interact to suppress cortisol and subjective responses to psychosocial stress. </w:t>
      </w:r>
      <w:r w:rsidRPr="00C640F4">
        <w:rPr>
          <w:i/>
        </w:rPr>
        <w:t>Biol Psychiatry</w:t>
      </w:r>
      <w:r w:rsidRPr="00C640F4">
        <w:t xml:space="preserve">, </w:t>
      </w:r>
      <w:r w:rsidRPr="00C640F4">
        <w:rPr>
          <w:b/>
        </w:rPr>
        <w:t>2003</w:t>
      </w:r>
      <w:r w:rsidRPr="00C640F4">
        <w:t xml:space="preserve">, </w:t>
      </w:r>
      <w:r w:rsidRPr="00C640F4">
        <w:rPr>
          <w:i/>
        </w:rPr>
        <w:t>54</w:t>
      </w:r>
      <w:r w:rsidRPr="00C640F4">
        <w:t>(12), 1389-1398.</w:t>
      </w:r>
    </w:p>
    <w:p w:rsidR="00181F89" w:rsidRPr="00C640F4" w:rsidRDefault="00181F89" w:rsidP="00181F89">
      <w:pPr>
        <w:pStyle w:val="EndNoteBibliography"/>
      </w:pPr>
      <w:r w:rsidRPr="00C640F4">
        <w:t>[56]</w:t>
      </w:r>
      <w:r w:rsidRPr="00C640F4">
        <w:tab/>
        <w:t xml:space="preserve">Klement, J.; Ott, V.; Rapp, K.; Brede, S.; Piccinini, F.; Cobelli, C.; Lehnert, H.; Hallschmid, M. Oxytocin Improves beta-Cell Responsivity and Glucose Tolerance in Healthy Men. </w:t>
      </w:r>
      <w:r w:rsidRPr="00C640F4">
        <w:rPr>
          <w:i/>
        </w:rPr>
        <w:t>Diabetes</w:t>
      </w:r>
      <w:r w:rsidRPr="00C640F4">
        <w:t xml:space="preserve">, </w:t>
      </w:r>
      <w:r w:rsidRPr="00C640F4">
        <w:rPr>
          <w:b/>
        </w:rPr>
        <w:t>2017</w:t>
      </w:r>
      <w:r w:rsidRPr="00C640F4">
        <w:t xml:space="preserve">, </w:t>
      </w:r>
      <w:r w:rsidRPr="00C640F4">
        <w:rPr>
          <w:i/>
        </w:rPr>
        <w:t>66</w:t>
      </w:r>
      <w:r w:rsidRPr="00C640F4">
        <w:t>(2), 264-271.</w:t>
      </w:r>
    </w:p>
    <w:p w:rsidR="00181F89" w:rsidRPr="00C640F4" w:rsidRDefault="00181F89" w:rsidP="00181F89">
      <w:pPr>
        <w:pStyle w:val="EndNoteBibliography"/>
      </w:pPr>
      <w:r w:rsidRPr="00C640F4">
        <w:t>[57]</w:t>
      </w:r>
      <w:r w:rsidRPr="00C640F4">
        <w:tab/>
        <w:t xml:space="preserve">Thienel, M.; Fritsche, A.; Heinrichs, M.; Peter, A.; Ewers, M.; Lehnert, H.; Born, J.; Hallschmid, M. Oxytocin's inhibitory effect on food intake is stronger in obese than normal-weight men. </w:t>
      </w:r>
      <w:r w:rsidRPr="00C640F4">
        <w:rPr>
          <w:i/>
        </w:rPr>
        <w:t>Int J Obes (Lond)</w:t>
      </w:r>
      <w:r w:rsidRPr="00C640F4">
        <w:t xml:space="preserve">, </w:t>
      </w:r>
      <w:r w:rsidRPr="00C640F4">
        <w:rPr>
          <w:b/>
        </w:rPr>
        <w:t>2016</w:t>
      </w:r>
      <w:r w:rsidRPr="00C640F4">
        <w:t xml:space="preserve">, </w:t>
      </w:r>
      <w:r w:rsidRPr="00C640F4">
        <w:rPr>
          <w:i/>
        </w:rPr>
        <w:t>40</w:t>
      </w:r>
      <w:r w:rsidRPr="00C640F4">
        <w:t>(11), 1707-1714.</w:t>
      </w:r>
    </w:p>
    <w:p w:rsidR="00181F89" w:rsidRPr="00C640F4" w:rsidRDefault="00181F89" w:rsidP="00181F89">
      <w:pPr>
        <w:pStyle w:val="EndNoteBibliography"/>
      </w:pPr>
      <w:r w:rsidRPr="00C640F4">
        <w:t>[58]</w:t>
      </w:r>
      <w:r w:rsidRPr="00C640F4">
        <w:tab/>
        <w:t xml:space="preserve">Lawson, E.A.; Marengi, D.A.; DeSanti, R.L.; Holmes, T.M.; Schoenfeld, D.A.; Tolley, C.J. Oxytocin reduces caloric intake in men. </w:t>
      </w:r>
      <w:r w:rsidRPr="00C640F4">
        <w:rPr>
          <w:i/>
        </w:rPr>
        <w:t>Obesity (Silver Spring)</w:t>
      </w:r>
      <w:r w:rsidRPr="00C640F4">
        <w:t xml:space="preserve">, </w:t>
      </w:r>
      <w:r w:rsidRPr="00C640F4">
        <w:rPr>
          <w:b/>
        </w:rPr>
        <w:t>2015</w:t>
      </w:r>
      <w:r w:rsidRPr="00C640F4">
        <w:t xml:space="preserve">, </w:t>
      </w:r>
      <w:r w:rsidRPr="00C640F4">
        <w:rPr>
          <w:i/>
        </w:rPr>
        <w:t>23</w:t>
      </w:r>
      <w:r w:rsidRPr="00C640F4">
        <w:t>(5), 950-956.</w:t>
      </w:r>
    </w:p>
    <w:p w:rsidR="00181F89" w:rsidRPr="00C640F4" w:rsidRDefault="00181F89" w:rsidP="00181F89">
      <w:pPr>
        <w:pStyle w:val="EndNoteBibliography"/>
      </w:pPr>
      <w:r w:rsidRPr="00C640F4">
        <w:lastRenderedPageBreak/>
        <w:t>[59]</w:t>
      </w:r>
      <w:r w:rsidRPr="00C640F4">
        <w:tab/>
        <w:t xml:space="preserve">Ho, J.M.; Blevins, J.E. Coming full circle: contributions of central and peripheral oxytocin actions to energy balance. </w:t>
      </w:r>
      <w:r w:rsidRPr="00C640F4">
        <w:rPr>
          <w:i/>
        </w:rPr>
        <w:t>Endocrinology</w:t>
      </w:r>
      <w:r w:rsidRPr="00C640F4">
        <w:t xml:space="preserve">, </w:t>
      </w:r>
      <w:r w:rsidRPr="00C640F4">
        <w:rPr>
          <w:b/>
        </w:rPr>
        <w:t>2013</w:t>
      </w:r>
      <w:r w:rsidRPr="00C640F4">
        <w:t xml:space="preserve">, </w:t>
      </w:r>
      <w:r w:rsidRPr="00C640F4">
        <w:rPr>
          <w:i/>
        </w:rPr>
        <w:t>154</w:t>
      </w:r>
      <w:r w:rsidRPr="00C640F4">
        <w:t>(2), 589-596.</w:t>
      </w:r>
    </w:p>
    <w:p w:rsidR="00181F89" w:rsidRPr="00C640F4" w:rsidRDefault="00181F89" w:rsidP="00181F89">
      <w:pPr>
        <w:pStyle w:val="EndNoteBibliography"/>
      </w:pPr>
      <w:r w:rsidRPr="00C640F4">
        <w:t>[60]</w:t>
      </w:r>
      <w:r w:rsidRPr="00C640F4">
        <w:tab/>
        <w:t xml:space="preserve">Bush, N.R.; Allison, A.L.; Miller, A.L.; Deardorff, J.; Adler, N.E.; Boyce, W.T. Socioeconomic Disparities in Childhood Obesity Risk: Association With an Oxytocin Receptor Polymorphism. </w:t>
      </w:r>
      <w:r w:rsidRPr="00C640F4">
        <w:rPr>
          <w:i/>
        </w:rPr>
        <w:t>JAMA Pediatr</w:t>
      </w:r>
      <w:r w:rsidRPr="00C640F4">
        <w:t xml:space="preserve">, </w:t>
      </w:r>
      <w:r w:rsidRPr="00C640F4">
        <w:rPr>
          <w:b/>
        </w:rPr>
        <w:t>2017</w:t>
      </w:r>
      <w:r w:rsidRPr="00C640F4">
        <w:t xml:space="preserve">, </w:t>
      </w:r>
      <w:r w:rsidRPr="00C640F4">
        <w:rPr>
          <w:i/>
        </w:rPr>
        <w:t>171</w:t>
      </w:r>
      <w:r w:rsidRPr="00C640F4">
        <w:t>(1), 61-67.</w:t>
      </w:r>
    </w:p>
    <w:p w:rsidR="00181F89" w:rsidRPr="00C640F4" w:rsidRDefault="00181F89" w:rsidP="00181F89">
      <w:pPr>
        <w:pStyle w:val="EndNoteBibliography"/>
      </w:pPr>
      <w:r w:rsidRPr="00C640F4">
        <w:t>[61]</w:t>
      </w:r>
      <w:r w:rsidRPr="00C640F4">
        <w:tab/>
        <w:t xml:space="preserve">Wheeler, E.; Huang, N.; Bochukova, E.G.; Keogh, J.M.; Lindsay, S.; Garg, S.; Henning, E.; Blackburn, H.; Loos, R.J.; Wareham, N.J.; O'Rahilly, S.; Hurles, M.E.; Barroso, I.; Farooqi, I.S. Genome-wide SNP and CNV analysis identifies common and low-frequency variants associated with severe early-onset obesity. </w:t>
      </w:r>
      <w:r w:rsidRPr="00C640F4">
        <w:rPr>
          <w:i/>
        </w:rPr>
        <w:t>Nat Genet</w:t>
      </w:r>
      <w:r w:rsidRPr="00C640F4">
        <w:t xml:space="preserve">, </w:t>
      </w:r>
      <w:r w:rsidRPr="00C640F4">
        <w:rPr>
          <w:b/>
        </w:rPr>
        <w:t>2013</w:t>
      </w:r>
      <w:r w:rsidRPr="00C640F4">
        <w:t xml:space="preserve">, </w:t>
      </w:r>
      <w:r w:rsidRPr="00C640F4">
        <w:rPr>
          <w:i/>
        </w:rPr>
        <w:t>45</w:t>
      </w:r>
      <w:r w:rsidRPr="00C640F4">
        <w:t>(5), 513-517.</w:t>
      </w:r>
    </w:p>
    <w:p w:rsidR="00181F89" w:rsidRPr="00C640F4" w:rsidRDefault="00181F89" w:rsidP="00181F89">
      <w:pPr>
        <w:pStyle w:val="EndNoteBibliography"/>
      </w:pPr>
      <w:r w:rsidRPr="00C640F4">
        <w:t>[62]</w:t>
      </w:r>
      <w:r w:rsidRPr="00C640F4">
        <w:tab/>
        <w:t xml:space="preserve">Stock, S.; Granstrom, L.; Backman, L.; Matthiesen, A.S.; Uvnas-Moberg, K. Elevated plasma levels of oxytocin in obese subjects before and after gastric banding. </w:t>
      </w:r>
      <w:r w:rsidRPr="00C640F4">
        <w:rPr>
          <w:i/>
        </w:rPr>
        <w:t>Int J Obes</w:t>
      </w:r>
      <w:r w:rsidRPr="00C640F4">
        <w:t xml:space="preserve">, </w:t>
      </w:r>
      <w:r w:rsidRPr="00C640F4">
        <w:rPr>
          <w:b/>
        </w:rPr>
        <w:t>1989</w:t>
      </w:r>
      <w:r w:rsidRPr="00C640F4">
        <w:t xml:space="preserve">, </w:t>
      </w:r>
      <w:r w:rsidRPr="00C640F4">
        <w:rPr>
          <w:i/>
        </w:rPr>
        <w:t>13</w:t>
      </w:r>
      <w:r w:rsidRPr="00C640F4">
        <w:t>(2), 213-222.</w:t>
      </w:r>
    </w:p>
    <w:p w:rsidR="00181F89" w:rsidRPr="00C640F4" w:rsidRDefault="00181F89" w:rsidP="00181F89">
      <w:pPr>
        <w:pStyle w:val="EndNoteBibliography"/>
      </w:pPr>
      <w:r w:rsidRPr="00C640F4">
        <w:t>[63]</w:t>
      </w:r>
      <w:r w:rsidRPr="00C640F4">
        <w:tab/>
        <w:t xml:space="preserve">Schorr, M.; Marengi, D.A.; Pulumo, R.L.; Yu, E.; Eddy, K.T.; Klibanski, A.; Miller, K.K.; Lawson, E.A. Oxytocin and Its Relationship to Body Composition, Bone Mineral Density, and Hip Geometry Across the Weight Spectrum. </w:t>
      </w:r>
      <w:r w:rsidRPr="00C640F4">
        <w:rPr>
          <w:i/>
        </w:rPr>
        <w:t>J Clin Endocrinol Metab</w:t>
      </w:r>
      <w:r w:rsidRPr="00C640F4">
        <w:t xml:space="preserve">, </w:t>
      </w:r>
      <w:r w:rsidRPr="00C640F4">
        <w:rPr>
          <w:b/>
        </w:rPr>
        <w:t>2017</w:t>
      </w:r>
      <w:r w:rsidRPr="00C640F4">
        <w:t xml:space="preserve">, </w:t>
      </w:r>
      <w:r w:rsidRPr="00C640F4">
        <w:rPr>
          <w:i/>
        </w:rPr>
        <w:t>102</w:t>
      </w:r>
      <w:r w:rsidRPr="00C640F4">
        <w:t>(8), 2814-2824.</w:t>
      </w:r>
    </w:p>
    <w:p w:rsidR="00181F89" w:rsidRPr="00C640F4" w:rsidRDefault="00181F89" w:rsidP="00181F89">
      <w:pPr>
        <w:pStyle w:val="EndNoteBibliography"/>
      </w:pPr>
      <w:r w:rsidRPr="00C640F4">
        <w:t>[64]</w:t>
      </w:r>
      <w:r w:rsidRPr="00C640F4">
        <w:tab/>
        <w:t xml:space="preserve">Coiro, V.; Passeri, M.; Davoli, C.; d'Amato, L.; Gelmini, G.; Fagnoni, F.; Schianchi, L.; Bentivoglio, M.; Volpi, R.; Chiodera, P. Oxytocin response to insulin-induced hypoglycemia in obese subjects before and after weight loss. </w:t>
      </w:r>
      <w:r w:rsidRPr="00C640F4">
        <w:rPr>
          <w:i/>
        </w:rPr>
        <w:t>J Endocrinol Invest</w:t>
      </w:r>
      <w:r w:rsidRPr="00C640F4">
        <w:t xml:space="preserve">, </w:t>
      </w:r>
      <w:r w:rsidRPr="00C640F4">
        <w:rPr>
          <w:b/>
        </w:rPr>
        <w:t>1988</w:t>
      </w:r>
      <w:r w:rsidRPr="00C640F4">
        <w:t xml:space="preserve">, </w:t>
      </w:r>
      <w:r w:rsidRPr="00C640F4">
        <w:rPr>
          <w:i/>
        </w:rPr>
        <w:t>11</w:t>
      </w:r>
      <w:r w:rsidRPr="00C640F4">
        <w:t>(2), 125-128.</w:t>
      </w:r>
    </w:p>
    <w:p w:rsidR="00181F89" w:rsidRPr="00C640F4" w:rsidRDefault="00181F89" w:rsidP="00181F89">
      <w:pPr>
        <w:pStyle w:val="EndNoteBibliography"/>
      </w:pPr>
      <w:r w:rsidRPr="00C640F4">
        <w:t>[65]</w:t>
      </w:r>
      <w:r w:rsidRPr="00C640F4">
        <w:tab/>
        <w:t xml:space="preserve">Qian, W.; Zhu, T.; Tang, B.; Yu, S.; Hu, H.; Sun, W.; Pan, R.; Wang, J.; Wang, D.; Yang, L.; Mao, C.; Zhou, L.; Yuan, G. Decreased circulating levels of oxytocin in obesity and newly diagnosed type 2 diabetic patients. </w:t>
      </w:r>
      <w:r w:rsidRPr="00C640F4">
        <w:rPr>
          <w:i/>
        </w:rPr>
        <w:t>J Clin Endocrinol Metab</w:t>
      </w:r>
      <w:r w:rsidRPr="00C640F4">
        <w:t xml:space="preserve">, </w:t>
      </w:r>
      <w:r w:rsidRPr="00C640F4">
        <w:rPr>
          <w:b/>
        </w:rPr>
        <w:t>2014</w:t>
      </w:r>
      <w:r w:rsidRPr="00C640F4">
        <w:t xml:space="preserve">, </w:t>
      </w:r>
      <w:r w:rsidRPr="00C640F4">
        <w:rPr>
          <w:i/>
        </w:rPr>
        <w:t>99</w:t>
      </w:r>
      <w:r w:rsidRPr="00C640F4">
        <w:t>(12), 4683-4689.</w:t>
      </w:r>
    </w:p>
    <w:p w:rsidR="00181F89" w:rsidRPr="00C640F4" w:rsidRDefault="00181F89" w:rsidP="00181F89">
      <w:pPr>
        <w:pStyle w:val="EndNoteBibliography"/>
      </w:pPr>
      <w:r w:rsidRPr="00C640F4">
        <w:t>[66]</w:t>
      </w:r>
      <w:r w:rsidRPr="00C640F4">
        <w:tab/>
        <w:t xml:space="preserve">Swaab, D.F.; Purba, J.S.; Hofman, M.A. Alterations in the hypothalamic paraventricular nucleus and its oxytocin neurons (putative satiety cells) in Prader-Willi syndrome: a study of five cases. </w:t>
      </w:r>
      <w:r w:rsidRPr="00C640F4">
        <w:rPr>
          <w:i/>
        </w:rPr>
        <w:t>J Clin Endocrinol Metab</w:t>
      </w:r>
      <w:r w:rsidRPr="00C640F4">
        <w:t xml:space="preserve">, </w:t>
      </w:r>
      <w:r w:rsidRPr="00C640F4">
        <w:rPr>
          <w:b/>
        </w:rPr>
        <w:t>1995</w:t>
      </w:r>
      <w:r w:rsidRPr="00C640F4">
        <w:t xml:space="preserve">, </w:t>
      </w:r>
      <w:r w:rsidRPr="00C640F4">
        <w:rPr>
          <w:i/>
        </w:rPr>
        <w:t>80</w:t>
      </w:r>
      <w:r w:rsidRPr="00C640F4">
        <w:t>(2), 573-579.</w:t>
      </w:r>
    </w:p>
    <w:p w:rsidR="00181F89" w:rsidRPr="00C640F4" w:rsidRDefault="00181F89" w:rsidP="00181F89">
      <w:pPr>
        <w:pStyle w:val="EndNoteBibliography"/>
      </w:pPr>
      <w:r w:rsidRPr="00C640F4">
        <w:t>[67]</w:t>
      </w:r>
      <w:r w:rsidRPr="00C640F4">
        <w:tab/>
        <w:t xml:space="preserve">Einfeld, S.L.; Smith, E.; McGregor, I.S.; Steinbeck, K.; Taffe, J.; Rice, L.J.; Horstead, S.K.; Rogers, N.; Hodge, M.A.; Guastella, A.J. A double-blind randomized controlled trial of oxytocin nasal spray in Prader Willi syndrome. </w:t>
      </w:r>
      <w:r w:rsidRPr="00C640F4">
        <w:rPr>
          <w:i/>
        </w:rPr>
        <w:t>Am J Med Genet A</w:t>
      </w:r>
      <w:r w:rsidRPr="00C640F4">
        <w:t xml:space="preserve">, </w:t>
      </w:r>
      <w:r w:rsidRPr="00C640F4">
        <w:rPr>
          <w:b/>
        </w:rPr>
        <w:t>2014</w:t>
      </w:r>
      <w:r w:rsidRPr="00C640F4">
        <w:t xml:space="preserve">, </w:t>
      </w:r>
      <w:r w:rsidRPr="00C640F4">
        <w:rPr>
          <w:i/>
        </w:rPr>
        <w:t>164a</w:t>
      </w:r>
      <w:r w:rsidRPr="00C640F4">
        <w:t>(9), 2232-2239.</w:t>
      </w:r>
    </w:p>
    <w:p w:rsidR="00181F89" w:rsidRPr="00C640F4" w:rsidRDefault="00181F89" w:rsidP="00181F89">
      <w:pPr>
        <w:pStyle w:val="EndNoteBibliography"/>
      </w:pPr>
      <w:r w:rsidRPr="00C640F4">
        <w:t>[68]</w:t>
      </w:r>
      <w:r w:rsidRPr="00C640F4">
        <w:tab/>
        <w:t xml:space="preserve">Kuppens, R.J.; Donze, S.H.; Hokken-Koelega, A.C. Promising effects of oxytocin on social and food-related behaviour in young children with Prader-Willi syndrome: a randomized, double-blind, controlled crossover trial. </w:t>
      </w:r>
      <w:r w:rsidRPr="00C640F4">
        <w:rPr>
          <w:i/>
        </w:rPr>
        <w:t>Clin Endocrinol (Oxf)</w:t>
      </w:r>
      <w:r w:rsidRPr="00C640F4">
        <w:t xml:space="preserve">, </w:t>
      </w:r>
      <w:r w:rsidRPr="00C640F4">
        <w:rPr>
          <w:b/>
        </w:rPr>
        <w:t>2016</w:t>
      </w:r>
      <w:r w:rsidRPr="00C640F4">
        <w:t xml:space="preserve">, </w:t>
      </w:r>
      <w:r w:rsidRPr="00C640F4">
        <w:rPr>
          <w:i/>
        </w:rPr>
        <w:t>85</w:t>
      </w:r>
      <w:r w:rsidRPr="00C640F4">
        <w:t>(6), 979-987.</w:t>
      </w:r>
    </w:p>
    <w:p w:rsidR="00181F89" w:rsidRPr="00C640F4" w:rsidRDefault="00181F89" w:rsidP="00181F89">
      <w:pPr>
        <w:pStyle w:val="EndNoteBibliography"/>
      </w:pPr>
      <w:r w:rsidRPr="00C640F4">
        <w:t>[69]</w:t>
      </w:r>
      <w:r w:rsidRPr="00C640F4">
        <w:tab/>
        <w:t xml:space="preserve">Tasca, G.A.; Balfour, L. Attachment and eating disorders: a review of current research. </w:t>
      </w:r>
      <w:r w:rsidRPr="00C640F4">
        <w:rPr>
          <w:i/>
        </w:rPr>
        <w:t>Int J Eat Disord</w:t>
      </w:r>
      <w:r w:rsidRPr="00C640F4">
        <w:t xml:space="preserve">, </w:t>
      </w:r>
      <w:r w:rsidRPr="00C640F4">
        <w:rPr>
          <w:b/>
        </w:rPr>
        <w:t>2014</w:t>
      </w:r>
      <w:r w:rsidRPr="00C640F4">
        <w:t xml:space="preserve">, </w:t>
      </w:r>
      <w:r w:rsidRPr="00C640F4">
        <w:rPr>
          <w:i/>
        </w:rPr>
        <w:t>47</w:t>
      </w:r>
      <w:r w:rsidRPr="00C640F4">
        <w:t>(7), 710-717.</w:t>
      </w:r>
    </w:p>
    <w:p w:rsidR="00181F89" w:rsidRPr="00C640F4" w:rsidRDefault="00181F89" w:rsidP="00181F89">
      <w:pPr>
        <w:pStyle w:val="EndNoteBibliography"/>
      </w:pPr>
      <w:r w:rsidRPr="00C640F4">
        <w:t>[70]</w:t>
      </w:r>
      <w:r w:rsidRPr="00C640F4">
        <w:tab/>
        <w:t xml:space="preserve">Jewell, T.; Collyer, H.; Gardner, T.; Tchanturia, K.; Simic, M.; Fonagy, P.; Eisler, I. Attachment and mentalization and their association with child and adolescent eating pathology: A systematic review. </w:t>
      </w:r>
      <w:r w:rsidRPr="00C640F4">
        <w:rPr>
          <w:i/>
        </w:rPr>
        <w:t>Int J Eat Disord</w:t>
      </w:r>
      <w:r w:rsidRPr="00C640F4">
        <w:t xml:space="preserve">, </w:t>
      </w:r>
      <w:r w:rsidRPr="00C640F4">
        <w:rPr>
          <w:b/>
        </w:rPr>
        <w:t>2016</w:t>
      </w:r>
      <w:r w:rsidRPr="00C640F4">
        <w:t xml:space="preserve">, </w:t>
      </w:r>
      <w:r w:rsidRPr="00C640F4">
        <w:rPr>
          <w:i/>
        </w:rPr>
        <w:t>49</w:t>
      </w:r>
      <w:r w:rsidRPr="00C640F4">
        <w:t>(4), 354-373.</w:t>
      </w:r>
    </w:p>
    <w:p w:rsidR="00181F89" w:rsidRPr="00C640F4" w:rsidRDefault="00181F89" w:rsidP="00181F89">
      <w:pPr>
        <w:pStyle w:val="EndNoteBibliography"/>
      </w:pPr>
      <w:r w:rsidRPr="00C640F4">
        <w:lastRenderedPageBreak/>
        <w:t>[71]</w:t>
      </w:r>
      <w:r w:rsidRPr="00C640F4">
        <w:tab/>
        <w:t xml:space="preserve">Squires, C.; Lalanne, C.; Murday, N.; Simoglou, V.; Vaivre-Douret, L. The influence of eating disorders on mothers' sensitivity and adaptation during feeding: a longitudinal observational study. </w:t>
      </w:r>
      <w:r w:rsidRPr="00C640F4">
        <w:rPr>
          <w:i/>
        </w:rPr>
        <w:t>BMC Pregnancy Childbirth</w:t>
      </w:r>
      <w:r w:rsidRPr="00C640F4">
        <w:t xml:space="preserve">, </w:t>
      </w:r>
      <w:r w:rsidRPr="00C640F4">
        <w:rPr>
          <w:b/>
        </w:rPr>
        <w:t>2014</w:t>
      </w:r>
      <w:r w:rsidRPr="00C640F4">
        <w:t xml:space="preserve">, </w:t>
      </w:r>
      <w:r w:rsidRPr="00C640F4">
        <w:rPr>
          <w:i/>
        </w:rPr>
        <w:t>14</w:t>
      </w:r>
      <w:r w:rsidRPr="00C640F4">
        <w:t>, 274.</w:t>
      </w:r>
    </w:p>
    <w:p w:rsidR="00181F89" w:rsidRPr="00C640F4" w:rsidRDefault="00181F89" w:rsidP="00181F89">
      <w:pPr>
        <w:pStyle w:val="EndNoteBibliography"/>
      </w:pPr>
      <w:r w:rsidRPr="00C640F4">
        <w:t>[72]</w:t>
      </w:r>
      <w:r w:rsidRPr="00C640F4">
        <w:tab/>
        <w:t xml:space="preserve">Koubaa, S.; Hallstrom, T.; Hagenas, L.; Hirschberg, A.L. Retarded head growth and neurocognitive development in infants of mothers with a history of eating disorders: longitudinal cohort study. </w:t>
      </w:r>
      <w:r w:rsidRPr="00C640F4">
        <w:rPr>
          <w:i/>
        </w:rPr>
        <w:t>BJOG</w:t>
      </w:r>
      <w:r w:rsidRPr="00C640F4">
        <w:t xml:space="preserve">, </w:t>
      </w:r>
      <w:r w:rsidRPr="00C640F4">
        <w:rPr>
          <w:b/>
        </w:rPr>
        <w:t>2013</w:t>
      </w:r>
      <w:r w:rsidRPr="00C640F4">
        <w:t xml:space="preserve">, </w:t>
      </w:r>
      <w:r w:rsidRPr="00C640F4">
        <w:rPr>
          <w:i/>
        </w:rPr>
        <w:t>120</w:t>
      </w:r>
      <w:r w:rsidRPr="00C640F4">
        <w:t>(11), 1413-1422.</w:t>
      </w:r>
    </w:p>
    <w:p w:rsidR="00181F89" w:rsidRPr="00C640F4" w:rsidRDefault="00181F89" w:rsidP="00181F89">
      <w:pPr>
        <w:pStyle w:val="EndNoteBibliography"/>
      </w:pPr>
      <w:r w:rsidRPr="00C640F4">
        <w:t>[73]</w:t>
      </w:r>
      <w:r w:rsidRPr="00C640F4">
        <w:tab/>
        <w:t xml:space="preserve">Szymanska, M.; Schneider, M.; Chateau-Smith, C.; Nezelof, S.; Vulliez-Coady, L. The psychophysiological effects of oxytocin on parent-child interactions: a literature review Oxytocin and parent-child interactions. </w:t>
      </w:r>
      <w:r w:rsidRPr="00C640F4">
        <w:rPr>
          <w:i/>
        </w:rPr>
        <w:t>Psychiatry Clin Neurosci</w:t>
      </w:r>
      <w:r w:rsidRPr="00C640F4">
        <w:t xml:space="preserve">, </w:t>
      </w:r>
      <w:r w:rsidRPr="00C640F4">
        <w:rPr>
          <w:b/>
        </w:rPr>
        <w:t>2017</w:t>
      </w:r>
      <w:r w:rsidRPr="00C640F4">
        <w:t>.</w:t>
      </w:r>
    </w:p>
    <w:p w:rsidR="00181F89" w:rsidRPr="00C640F4" w:rsidRDefault="00181F89" w:rsidP="00181F89">
      <w:pPr>
        <w:pStyle w:val="EndNoteBibliography"/>
      </w:pPr>
      <w:r w:rsidRPr="00C640F4">
        <w:t>[74]</w:t>
      </w:r>
      <w:r w:rsidRPr="00C640F4">
        <w:tab/>
        <w:t xml:space="preserve">Connan, F.; Campbell, I.C.; Katzman, M.; Lightman, S.L.; Treasure, J. A neurodevelopmental model for anorexia nervosa. </w:t>
      </w:r>
      <w:r w:rsidRPr="00C640F4">
        <w:rPr>
          <w:i/>
        </w:rPr>
        <w:t>Physiol Behav</w:t>
      </w:r>
      <w:r w:rsidRPr="00C640F4">
        <w:t xml:space="preserve">, </w:t>
      </w:r>
      <w:r w:rsidRPr="00C640F4">
        <w:rPr>
          <w:b/>
        </w:rPr>
        <w:t>2003</w:t>
      </w:r>
      <w:r w:rsidRPr="00C640F4">
        <w:t xml:space="preserve">, </w:t>
      </w:r>
      <w:r w:rsidRPr="00C640F4">
        <w:rPr>
          <w:i/>
        </w:rPr>
        <w:t>79</w:t>
      </w:r>
      <w:r w:rsidRPr="00C640F4">
        <w:t>(1), 13-24.</w:t>
      </w:r>
    </w:p>
    <w:p w:rsidR="00181F89" w:rsidRPr="00C640F4" w:rsidRDefault="00181F89" w:rsidP="00181F89">
      <w:pPr>
        <w:pStyle w:val="EndNoteBibliography"/>
      </w:pPr>
      <w:r w:rsidRPr="00C640F4">
        <w:t>[75]</w:t>
      </w:r>
      <w:r w:rsidRPr="00C640F4">
        <w:tab/>
        <w:t xml:space="preserve">Leehr, E.J.; Krohmer, K.; Schag, K.; Dresler, T.; Zipfel, S.; Giel, K.E. Emotion regulation model in binge eating disorder and obesity--a systematic review. </w:t>
      </w:r>
      <w:r w:rsidRPr="00C640F4">
        <w:rPr>
          <w:i/>
        </w:rPr>
        <w:t>Neurosci Biobehav Rev</w:t>
      </w:r>
      <w:r w:rsidRPr="00C640F4">
        <w:t xml:space="preserve">, </w:t>
      </w:r>
      <w:r w:rsidRPr="00C640F4">
        <w:rPr>
          <w:b/>
        </w:rPr>
        <w:t>2015</w:t>
      </w:r>
      <w:r w:rsidRPr="00C640F4">
        <w:t xml:space="preserve">, </w:t>
      </w:r>
      <w:r w:rsidRPr="00C640F4">
        <w:rPr>
          <w:i/>
        </w:rPr>
        <w:t>49</w:t>
      </w:r>
      <w:r w:rsidRPr="00C640F4">
        <w:t>, 125-134.</w:t>
      </w:r>
    </w:p>
    <w:p w:rsidR="00C30425" w:rsidRPr="00C640F4" w:rsidRDefault="00C30425" w:rsidP="00C30425">
      <w:pPr>
        <w:pStyle w:val="EndNoteBibliography"/>
      </w:pPr>
      <w:r w:rsidRPr="00C640F4">
        <w:t>[76]</w:t>
      </w:r>
      <w:r w:rsidRPr="00C640F4">
        <w:tab/>
        <w:t xml:space="preserve">Giel, K.E.; Hartmann, A.; Zeeck, A.; Jux, A.; Vuck, A.; Gierthmuehlen, P.C.; Wetzler-Burmeister, E.; Sandholz, A.; Marjanovic, G.; Joos, A. Decreased Emotional Perception in Obesity. </w:t>
      </w:r>
      <w:r w:rsidRPr="00C640F4">
        <w:rPr>
          <w:i/>
        </w:rPr>
        <w:t>Eur Eat Disord Rev</w:t>
      </w:r>
      <w:r w:rsidRPr="00C640F4">
        <w:t xml:space="preserve">, </w:t>
      </w:r>
      <w:r w:rsidRPr="00C640F4">
        <w:rPr>
          <w:b/>
        </w:rPr>
        <w:t>2016</w:t>
      </w:r>
      <w:r w:rsidRPr="00C640F4">
        <w:t xml:space="preserve">, </w:t>
      </w:r>
      <w:r w:rsidRPr="00C640F4">
        <w:rPr>
          <w:i/>
        </w:rPr>
        <w:t>24</w:t>
      </w:r>
      <w:r w:rsidRPr="00C640F4">
        <w:t>(4), 341-346.</w:t>
      </w:r>
    </w:p>
    <w:p w:rsidR="00181F89" w:rsidRPr="00C640F4" w:rsidRDefault="00181F89" w:rsidP="00C30425">
      <w:pPr>
        <w:pStyle w:val="EndNoteBibliography"/>
      </w:pPr>
      <w:r w:rsidRPr="00C640F4">
        <w:t>[7</w:t>
      </w:r>
      <w:r w:rsidR="00C30425" w:rsidRPr="00C640F4">
        <w:t>7</w:t>
      </w:r>
      <w:r w:rsidRPr="00C640F4">
        <w:t>]</w:t>
      </w:r>
      <w:r w:rsidRPr="00C640F4">
        <w:tab/>
        <w:t xml:space="preserve">Caglar-Nazali, H.P.; Corfield, F.; Cardi, V.; Ambwani, S.; Leppanen, J.; Olabintan, O.; Deriziotis, S.; Hadjimichalis, A.; Scognamiglio, P.; Eshkevari, E.; Micali, N.; Treasure, J. A systematic review and meta-analysis of 'Systems for Social Processes' in eating disorders. </w:t>
      </w:r>
      <w:r w:rsidRPr="00C640F4">
        <w:rPr>
          <w:i/>
        </w:rPr>
        <w:t>Neurosci Biobehav Rev</w:t>
      </w:r>
      <w:r w:rsidRPr="00C640F4">
        <w:t xml:space="preserve">, </w:t>
      </w:r>
      <w:r w:rsidRPr="00C640F4">
        <w:rPr>
          <w:b/>
        </w:rPr>
        <w:t>2014</w:t>
      </w:r>
      <w:r w:rsidRPr="00C640F4">
        <w:t xml:space="preserve">, </w:t>
      </w:r>
      <w:r w:rsidRPr="00C640F4">
        <w:rPr>
          <w:i/>
        </w:rPr>
        <w:t>42</w:t>
      </w:r>
      <w:r w:rsidRPr="00C640F4">
        <w:t>, 55-92.</w:t>
      </w:r>
    </w:p>
    <w:p w:rsidR="00181F89" w:rsidRPr="00C640F4" w:rsidRDefault="00C30425" w:rsidP="00181F89">
      <w:pPr>
        <w:pStyle w:val="EndNoteBibliography"/>
      </w:pPr>
      <w:r w:rsidRPr="00C640F4">
        <w:t xml:space="preserve"> </w:t>
      </w:r>
      <w:r w:rsidR="00181F89" w:rsidRPr="00C640F4">
        <w:t>[78]</w:t>
      </w:r>
      <w:r w:rsidR="00181F89" w:rsidRPr="00C640F4">
        <w:tab/>
        <w:t xml:space="preserve">Arcelus, J.; Haslam, M.; Farrow, C.; Meyer, C. The role of interpersonal functioning in the maintenance of eating psychopathology: a systematic review and testable model. </w:t>
      </w:r>
      <w:r w:rsidR="00181F89" w:rsidRPr="00C640F4">
        <w:rPr>
          <w:i/>
        </w:rPr>
        <w:t>Clin Psychol Rev</w:t>
      </w:r>
      <w:r w:rsidR="00181F89" w:rsidRPr="00C640F4">
        <w:t xml:space="preserve">, </w:t>
      </w:r>
      <w:r w:rsidR="00181F89" w:rsidRPr="00C640F4">
        <w:rPr>
          <w:b/>
        </w:rPr>
        <w:t>2013</w:t>
      </w:r>
      <w:r w:rsidR="00181F89" w:rsidRPr="00C640F4">
        <w:t xml:space="preserve">, </w:t>
      </w:r>
      <w:r w:rsidR="00181F89" w:rsidRPr="00C640F4">
        <w:rPr>
          <w:i/>
        </w:rPr>
        <w:t>33</w:t>
      </w:r>
      <w:r w:rsidR="00181F89" w:rsidRPr="00C640F4">
        <w:t>(1), 156-167.</w:t>
      </w:r>
    </w:p>
    <w:p w:rsidR="00181F89" w:rsidRPr="00C640F4" w:rsidRDefault="00181F89" w:rsidP="00181F89">
      <w:pPr>
        <w:pStyle w:val="EndNoteBibliography"/>
      </w:pPr>
      <w:r w:rsidRPr="00C640F4">
        <w:t>[79]</w:t>
      </w:r>
      <w:r w:rsidRPr="00C640F4">
        <w:tab/>
        <w:t xml:space="preserve">Treasure, J.; Schmidt, U. The cognitive-interpersonal maintenance model of anorexia nervosa revisited: a summary of the evidence for cognitive, socio-emotional and interpersonal predisposing and perpetuating factors. </w:t>
      </w:r>
      <w:r w:rsidRPr="00C640F4">
        <w:rPr>
          <w:i/>
        </w:rPr>
        <w:t>J Eat Disord</w:t>
      </w:r>
      <w:r w:rsidRPr="00C640F4">
        <w:t xml:space="preserve">, </w:t>
      </w:r>
      <w:r w:rsidRPr="00C640F4">
        <w:rPr>
          <w:b/>
        </w:rPr>
        <w:t>2013</w:t>
      </w:r>
      <w:r w:rsidRPr="00C640F4">
        <w:t xml:space="preserve">, </w:t>
      </w:r>
      <w:r w:rsidRPr="00C640F4">
        <w:rPr>
          <w:i/>
        </w:rPr>
        <w:t>1</w:t>
      </w:r>
      <w:r w:rsidRPr="00C640F4">
        <w:t>, 13.</w:t>
      </w:r>
    </w:p>
    <w:p w:rsidR="00181F89" w:rsidRPr="00C640F4" w:rsidRDefault="00181F89" w:rsidP="00181F89">
      <w:pPr>
        <w:pStyle w:val="EndNoteBibliography"/>
      </w:pPr>
      <w:r w:rsidRPr="00C640F4">
        <w:t>[80]</w:t>
      </w:r>
      <w:r w:rsidRPr="00C640F4">
        <w:tab/>
        <w:t xml:space="preserve">Romano, A.; Tempesta, B.; Micioni Di Bonaventura, M.V.; Gaetani, S. From Autism to Eating Disorders and More: The Role of Oxytocin in Neuropsychiatric Disorders. </w:t>
      </w:r>
      <w:r w:rsidRPr="00C640F4">
        <w:rPr>
          <w:i/>
        </w:rPr>
        <w:t>Front Neurosci</w:t>
      </w:r>
      <w:r w:rsidRPr="00C640F4">
        <w:t xml:space="preserve">, </w:t>
      </w:r>
      <w:r w:rsidRPr="00C640F4">
        <w:rPr>
          <w:b/>
        </w:rPr>
        <w:t>2015</w:t>
      </w:r>
      <w:r w:rsidRPr="00C640F4">
        <w:t xml:space="preserve">, </w:t>
      </w:r>
      <w:r w:rsidRPr="00C640F4">
        <w:rPr>
          <w:i/>
        </w:rPr>
        <w:t>9</w:t>
      </w:r>
      <w:r w:rsidRPr="00C640F4">
        <w:t>, 497.</w:t>
      </w:r>
    </w:p>
    <w:p w:rsidR="00181F89" w:rsidRPr="00C640F4" w:rsidRDefault="00181F89" w:rsidP="00181F89">
      <w:pPr>
        <w:pStyle w:val="EndNoteBibliography"/>
      </w:pPr>
      <w:r w:rsidRPr="00C640F4">
        <w:t>[81]</w:t>
      </w:r>
      <w:r w:rsidRPr="00C640F4">
        <w:tab/>
        <w:t xml:space="preserve">Kanat, M.; Heinrichs, M.; Domes, G. Oxytocin and the social brain: neural mechanisms and perspectives in human research. </w:t>
      </w:r>
      <w:r w:rsidRPr="00C640F4">
        <w:rPr>
          <w:i/>
        </w:rPr>
        <w:t>Brain Res</w:t>
      </w:r>
      <w:r w:rsidRPr="00C640F4">
        <w:t xml:space="preserve">, </w:t>
      </w:r>
      <w:r w:rsidRPr="00C640F4">
        <w:rPr>
          <w:b/>
        </w:rPr>
        <w:t>2014</w:t>
      </w:r>
      <w:r w:rsidRPr="00C640F4">
        <w:t xml:space="preserve">, </w:t>
      </w:r>
      <w:r w:rsidRPr="00C640F4">
        <w:rPr>
          <w:i/>
        </w:rPr>
        <w:t>1580</w:t>
      </w:r>
      <w:r w:rsidRPr="00C640F4">
        <w:t>, 160-171.</w:t>
      </w:r>
    </w:p>
    <w:p w:rsidR="00181F89" w:rsidRPr="00C640F4" w:rsidRDefault="00181F89" w:rsidP="00181F89">
      <w:pPr>
        <w:pStyle w:val="EndNoteBibliography"/>
      </w:pPr>
      <w:r w:rsidRPr="00C640F4">
        <w:t>[82]</w:t>
      </w:r>
      <w:r w:rsidRPr="00C640F4">
        <w:tab/>
        <w:t xml:space="preserve">Leppanen, J.; Ng, K.W.; Tchanturia, K.; Treasure, J. Meta-analysis of the effects of intranasal oxytocin on interpretation and expression of emotions. </w:t>
      </w:r>
      <w:r w:rsidRPr="00C640F4">
        <w:rPr>
          <w:i/>
        </w:rPr>
        <w:t>Neurosci Biobehav Rev</w:t>
      </w:r>
      <w:r w:rsidRPr="00C640F4">
        <w:t xml:space="preserve">, </w:t>
      </w:r>
      <w:r w:rsidRPr="00C640F4">
        <w:rPr>
          <w:b/>
        </w:rPr>
        <w:t>2017</w:t>
      </w:r>
      <w:r w:rsidRPr="00C640F4">
        <w:t xml:space="preserve">, </w:t>
      </w:r>
      <w:r w:rsidRPr="00C640F4">
        <w:rPr>
          <w:i/>
        </w:rPr>
        <w:t>78</w:t>
      </w:r>
      <w:r w:rsidRPr="00C640F4">
        <w:t>, 125-144.</w:t>
      </w:r>
    </w:p>
    <w:p w:rsidR="00181F89" w:rsidRPr="00C640F4" w:rsidRDefault="00181F89" w:rsidP="00181F89">
      <w:pPr>
        <w:pStyle w:val="EndNoteBibliography"/>
      </w:pPr>
      <w:r w:rsidRPr="00C640F4">
        <w:t>[83]</w:t>
      </w:r>
      <w:r w:rsidRPr="00C640F4">
        <w:tab/>
        <w:t xml:space="preserve">Kim, Y.R.; Kim, C.H.; Park, J.H.; Pyo, J.; Treasure, J. The impact of intranasal oxytocin on attention to social emotional stimuli in patients with anorexia nervosa: a double blind within-subject cross-over experiment. </w:t>
      </w:r>
      <w:r w:rsidRPr="00C640F4">
        <w:rPr>
          <w:i/>
        </w:rPr>
        <w:t>PLoS One</w:t>
      </w:r>
      <w:r w:rsidRPr="00C640F4">
        <w:t xml:space="preserve">, </w:t>
      </w:r>
      <w:r w:rsidRPr="00C640F4">
        <w:rPr>
          <w:b/>
        </w:rPr>
        <w:t>2014</w:t>
      </w:r>
      <w:r w:rsidRPr="00C640F4">
        <w:t xml:space="preserve">, </w:t>
      </w:r>
      <w:r w:rsidRPr="00C640F4">
        <w:rPr>
          <w:i/>
        </w:rPr>
        <w:t>9</w:t>
      </w:r>
      <w:r w:rsidRPr="00C640F4">
        <w:t>(6), e90721.</w:t>
      </w:r>
    </w:p>
    <w:p w:rsidR="00181F89" w:rsidRPr="00C640F4" w:rsidRDefault="00181F89" w:rsidP="00181F89">
      <w:pPr>
        <w:pStyle w:val="EndNoteBibliography"/>
      </w:pPr>
      <w:r w:rsidRPr="00C640F4">
        <w:lastRenderedPageBreak/>
        <w:t>[84]</w:t>
      </w:r>
      <w:r w:rsidRPr="00C640F4">
        <w:tab/>
        <w:t xml:space="preserve">Culbert, K.M.; Racine, S.E.; Klump, K.L. Hormonal Factors and Disturbances in Eating Disorders. </w:t>
      </w:r>
      <w:r w:rsidRPr="00C640F4">
        <w:rPr>
          <w:i/>
        </w:rPr>
        <w:t>Curr Psychiatry Rep</w:t>
      </w:r>
      <w:r w:rsidRPr="00C640F4">
        <w:t xml:space="preserve">, </w:t>
      </w:r>
      <w:r w:rsidRPr="00C640F4">
        <w:rPr>
          <w:b/>
        </w:rPr>
        <w:t>2016</w:t>
      </w:r>
      <w:r w:rsidRPr="00C640F4">
        <w:t xml:space="preserve">, </w:t>
      </w:r>
      <w:r w:rsidRPr="00C640F4">
        <w:rPr>
          <w:i/>
        </w:rPr>
        <w:t>18</w:t>
      </w:r>
      <w:r w:rsidRPr="00C640F4">
        <w:t>(7), 65.</w:t>
      </w:r>
    </w:p>
    <w:p w:rsidR="00181F89" w:rsidRPr="00C640F4" w:rsidRDefault="00181F89" w:rsidP="00181F89">
      <w:pPr>
        <w:pStyle w:val="EndNoteBibliography"/>
      </w:pPr>
      <w:r w:rsidRPr="00C640F4">
        <w:t>[85]</w:t>
      </w:r>
      <w:r w:rsidRPr="00C640F4">
        <w:tab/>
        <w:t xml:space="preserve">Suyama, S.; Kodaira-Hirano, M.; Otgon-Uul, Z.; Ueta, Y.; Nakata, M.; Yada, T. Fasted/fed states regulate postsynaptic hub protein DYNLL2 and glutamatergic transmission in oxytocin neurons in the hypothalamic paraventricular nucleus. </w:t>
      </w:r>
      <w:r w:rsidRPr="00C640F4">
        <w:rPr>
          <w:i/>
        </w:rPr>
        <w:t>Neuropeptides</w:t>
      </w:r>
      <w:r w:rsidRPr="00C640F4">
        <w:t xml:space="preserve">, </w:t>
      </w:r>
      <w:r w:rsidRPr="00C640F4">
        <w:rPr>
          <w:b/>
        </w:rPr>
        <w:t>2016</w:t>
      </w:r>
      <w:r w:rsidRPr="00C640F4">
        <w:t xml:space="preserve">, </w:t>
      </w:r>
      <w:r w:rsidRPr="00C640F4">
        <w:rPr>
          <w:i/>
        </w:rPr>
        <w:t>56</w:t>
      </w:r>
      <w:r w:rsidRPr="00C640F4">
        <w:t>, 115-123.</w:t>
      </w:r>
    </w:p>
    <w:p w:rsidR="00181F89" w:rsidRPr="00C640F4" w:rsidRDefault="00181F89" w:rsidP="00181F89">
      <w:pPr>
        <w:pStyle w:val="EndNoteBibliography"/>
      </w:pPr>
      <w:r w:rsidRPr="00C640F4">
        <w:t>[86]</w:t>
      </w:r>
      <w:r w:rsidRPr="00C640F4">
        <w:tab/>
        <w:t xml:space="preserve">Chiodera, P.; Volpi, R.; Capretti, L.; Marchesi, C.; d'Amato, L.; De Ferri, A.; Bianconi, L.; Coiro, V. Effect of estrogen or insulin-induced hypoglycemia on plasma oxytocin levels in bulimia and anorexia nervosa. </w:t>
      </w:r>
      <w:r w:rsidRPr="00C640F4">
        <w:rPr>
          <w:i/>
        </w:rPr>
        <w:t>Metabolism</w:t>
      </w:r>
      <w:r w:rsidRPr="00C640F4">
        <w:t xml:space="preserve">, </w:t>
      </w:r>
      <w:r w:rsidRPr="00C640F4">
        <w:rPr>
          <w:b/>
        </w:rPr>
        <w:t>1991</w:t>
      </w:r>
      <w:r w:rsidRPr="00C640F4">
        <w:t xml:space="preserve">, </w:t>
      </w:r>
      <w:r w:rsidRPr="00C640F4">
        <w:rPr>
          <w:i/>
        </w:rPr>
        <w:t>40</w:t>
      </w:r>
      <w:r w:rsidRPr="00C640F4">
        <w:t>(11), 1226-1230.</w:t>
      </w:r>
    </w:p>
    <w:p w:rsidR="00181F89" w:rsidRPr="00C640F4" w:rsidRDefault="00181F89" w:rsidP="00181F89">
      <w:pPr>
        <w:pStyle w:val="EndNoteBibliography"/>
      </w:pPr>
      <w:r w:rsidRPr="00C640F4">
        <w:t>[87]</w:t>
      </w:r>
      <w:r w:rsidRPr="00C640F4">
        <w:tab/>
        <w:t xml:space="preserve">Frank, G.K.; Kaye, W.H.; Altemus, M.; Greeno, C.G. CSF oxytocin and vasopressin levels after recovery from bulimia nervosa and anorexia nervosa, bulimic subtype. </w:t>
      </w:r>
      <w:r w:rsidRPr="00C640F4">
        <w:rPr>
          <w:i/>
        </w:rPr>
        <w:t>Biol Psychiatry</w:t>
      </w:r>
      <w:r w:rsidRPr="00C640F4">
        <w:t xml:space="preserve">, </w:t>
      </w:r>
      <w:r w:rsidRPr="00C640F4">
        <w:rPr>
          <w:b/>
        </w:rPr>
        <w:t>2000</w:t>
      </w:r>
      <w:r w:rsidRPr="00C640F4">
        <w:t xml:space="preserve">, </w:t>
      </w:r>
      <w:r w:rsidRPr="00C640F4">
        <w:rPr>
          <w:i/>
        </w:rPr>
        <w:t>48</w:t>
      </w:r>
      <w:r w:rsidRPr="00C640F4">
        <w:t>(4), 315-318.</w:t>
      </w:r>
    </w:p>
    <w:p w:rsidR="00181F89" w:rsidRPr="00C640F4" w:rsidRDefault="00181F89" w:rsidP="00181F89">
      <w:pPr>
        <w:pStyle w:val="EndNoteBibliography"/>
      </w:pPr>
      <w:r w:rsidRPr="00C640F4">
        <w:t>[88]</w:t>
      </w:r>
      <w:r w:rsidRPr="00C640F4">
        <w:tab/>
        <w:t xml:space="preserve">Lawson, E.A.; Holsen, L.M.; Santin, M.; Meenaghan, E.; Eddy, K.T.; Becker, A.E.; Herzog, D.B.; Goldstein, J.M.; Klibanski, A. Oxytocin secretion is associated with severity of disordered eating psychopathology and insular cortex hypoactivation in anorexia nervosa. </w:t>
      </w:r>
      <w:r w:rsidRPr="00C640F4">
        <w:rPr>
          <w:i/>
        </w:rPr>
        <w:t>J Clin Endocrinol Metab</w:t>
      </w:r>
      <w:r w:rsidRPr="00C640F4">
        <w:t xml:space="preserve">, </w:t>
      </w:r>
      <w:r w:rsidRPr="00C640F4">
        <w:rPr>
          <w:b/>
        </w:rPr>
        <w:t>2012</w:t>
      </w:r>
      <w:r w:rsidRPr="00C640F4">
        <w:t xml:space="preserve">, </w:t>
      </w:r>
      <w:r w:rsidRPr="00C640F4">
        <w:rPr>
          <w:i/>
        </w:rPr>
        <w:t>97</w:t>
      </w:r>
      <w:r w:rsidRPr="00C640F4">
        <w:t>(10), E1898-1908.</w:t>
      </w:r>
    </w:p>
    <w:p w:rsidR="00181F89" w:rsidRPr="00C640F4" w:rsidRDefault="00181F89" w:rsidP="00181F89">
      <w:pPr>
        <w:pStyle w:val="EndNoteBibliography"/>
      </w:pPr>
      <w:r w:rsidRPr="00C640F4">
        <w:t>[89]</w:t>
      </w:r>
      <w:r w:rsidRPr="00C640F4">
        <w:tab/>
        <w:t xml:space="preserve">Afinogenova, Y.; Schmelkin, C.; Plessow, F.; Thomas, J.J.; Pulumo, R.; Micali, N.; Miller, K.K.; Eddy, K.T.; Lawson, E.A. Low Fasting Oxytocin Levels Are Associated With Psychopathology in Anorexia Nervosa in Partial Recovery. </w:t>
      </w:r>
      <w:r w:rsidRPr="00C640F4">
        <w:rPr>
          <w:i/>
        </w:rPr>
        <w:t>J Clin Psychiatry</w:t>
      </w:r>
      <w:r w:rsidRPr="00C640F4">
        <w:t xml:space="preserve">, </w:t>
      </w:r>
      <w:r w:rsidRPr="00C640F4">
        <w:rPr>
          <w:b/>
        </w:rPr>
        <w:t>2016</w:t>
      </w:r>
      <w:r w:rsidRPr="00C640F4">
        <w:t xml:space="preserve">, </w:t>
      </w:r>
      <w:r w:rsidRPr="00C640F4">
        <w:rPr>
          <w:i/>
        </w:rPr>
        <w:t>77</w:t>
      </w:r>
      <w:r w:rsidRPr="00C640F4">
        <w:t>(11), e1483-e1490.</w:t>
      </w:r>
    </w:p>
    <w:p w:rsidR="00F40ADB" w:rsidRPr="00C640F4" w:rsidRDefault="00F40ADB" w:rsidP="00F40ADB">
      <w:pPr>
        <w:pStyle w:val="EndNoteBibliography"/>
      </w:pPr>
      <w:r w:rsidRPr="00C640F4">
        <w:t>[90]</w:t>
      </w:r>
      <w:r w:rsidRPr="00C640F4">
        <w:tab/>
        <w:t xml:space="preserve">Demitrack, M.A.; Lesem, M.D.; Listwak, S.J.; Brandt, H.A.; Jimerson, D.C.; Gold, P.W. CSF oxytocin in anorexia nervosa and bulimia nervosa: clinical and pathophysiologic considerations. </w:t>
      </w:r>
      <w:r w:rsidRPr="00C640F4">
        <w:rPr>
          <w:i/>
        </w:rPr>
        <w:t>Am J Psychiatry</w:t>
      </w:r>
      <w:r w:rsidRPr="00C640F4">
        <w:t xml:space="preserve">, </w:t>
      </w:r>
      <w:r w:rsidRPr="00C640F4">
        <w:rPr>
          <w:b/>
        </w:rPr>
        <w:t>1990</w:t>
      </w:r>
      <w:r w:rsidRPr="00C640F4">
        <w:t xml:space="preserve">, </w:t>
      </w:r>
      <w:r w:rsidRPr="00C640F4">
        <w:rPr>
          <w:i/>
        </w:rPr>
        <w:t>147</w:t>
      </w:r>
      <w:r w:rsidRPr="00C640F4">
        <w:t>(7), 882-886.</w:t>
      </w:r>
    </w:p>
    <w:p w:rsidR="00181F89" w:rsidRPr="00C640F4" w:rsidRDefault="00181F89" w:rsidP="00F40ADB">
      <w:pPr>
        <w:pStyle w:val="EndNoteBibliography"/>
      </w:pPr>
      <w:r w:rsidRPr="00C640F4">
        <w:t>[9</w:t>
      </w:r>
      <w:r w:rsidR="00F40ADB" w:rsidRPr="00C640F4">
        <w:t>1</w:t>
      </w:r>
      <w:r w:rsidRPr="00C640F4">
        <w:t>]</w:t>
      </w:r>
      <w:r w:rsidRPr="00C640F4">
        <w:tab/>
        <w:t xml:space="preserve">Monteleone, A.M.; Scognamiglio, P.; Volpe, U.; Di Maso, V.; Monteleone, P. Investigation of Oxytocin Secretion in Anorexia Nervosa and Bulimia Nervosa: Relationships to Temperament Personality Dimensions. </w:t>
      </w:r>
      <w:r w:rsidRPr="00C640F4">
        <w:rPr>
          <w:i/>
        </w:rPr>
        <w:t>Eur Eat Disord Rev</w:t>
      </w:r>
      <w:r w:rsidRPr="00C640F4">
        <w:t xml:space="preserve">, </w:t>
      </w:r>
      <w:r w:rsidRPr="00C640F4">
        <w:rPr>
          <w:b/>
        </w:rPr>
        <w:t>2016</w:t>
      </w:r>
      <w:r w:rsidRPr="00C640F4">
        <w:t xml:space="preserve">, </w:t>
      </w:r>
      <w:r w:rsidRPr="00C640F4">
        <w:rPr>
          <w:i/>
        </w:rPr>
        <w:t>24</w:t>
      </w:r>
      <w:r w:rsidRPr="00C640F4">
        <w:t>(1), 52-56.</w:t>
      </w:r>
    </w:p>
    <w:p w:rsidR="00181F89" w:rsidRPr="00C640F4" w:rsidRDefault="00181F89" w:rsidP="00181F89">
      <w:pPr>
        <w:pStyle w:val="EndNoteBibliography"/>
      </w:pPr>
      <w:r w:rsidRPr="00C640F4">
        <w:t>[9</w:t>
      </w:r>
      <w:r w:rsidR="00F40ADB" w:rsidRPr="00C640F4">
        <w:t>2</w:t>
      </w:r>
      <w:r w:rsidRPr="00C640F4">
        <w:t>]</w:t>
      </w:r>
      <w:r w:rsidRPr="00C640F4">
        <w:tab/>
        <w:t xml:space="preserve">Rutigliano, G.; Rocchetti, M.; Paloyelis, Y.; Gilleen, J.; Sardella, A.; Cappucciati, M.; Palombini, E.; Dell'Osso, L.; Caverzasi, E.; Politi, P.; McGuire, P.; Fusar-Poli, P. Peripheral oxytocin and vasopressin: Biomarkers of psychiatric disorders? A comprehensive systematic review and preliminary meta-analysis. </w:t>
      </w:r>
      <w:r w:rsidRPr="00C640F4">
        <w:rPr>
          <w:i/>
        </w:rPr>
        <w:t>Psychiatry Res</w:t>
      </w:r>
      <w:r w:rsidRPr="00C640F4">
        <w:t xml:space="preserve">, </w:t>
      </w:r>
      <w:r w:rsidRPr="00C640F4">
        <w:rPr>
          <w:b/>
        </w:rPr>
        <w:t>2016</w:t>
      </w:r>
      <w:r w:rsidRPr="00C640F4">
        <w:t xml:space="preserve">, </w:t>
      </w:r>
      <w:r w:rsidRPr="00C640F4">
        <w:rPr>
          <w:i/>
        </w:rPr>
        <w:t>241</w:t>
      </w:r>
      <w:r w:rsidRPr="00C640F4">
        <w:t>, 207-220.</w:t>
      </w:r>
    </w:p>
    <w:p w:rsidR="00181F89" w:rsidRPr="00C640F4" w:rsidRDefault="00181F89" w:rsidP="00181F89">
      <w:pPr>
        <w:pStyle w:val="EndNoteBibliography"/>
      </w:pPr>
      <w:r w:rsidRPr="00C640F4">
        <w:t>[9</w:t>
      </w:r>
      <w:r w:rsidR="00F40ADB" w:rsidRPr="00C640F4">
        <w:t>3</w:t>
      </w:r>
      <w:r w:rsidRPr="00C640F4">
        <w:t>]</w:t>
      </w:r>
      <w:r w:rsidRPr="00C640F4">
        <w:tab/>
        <w:t xml:space="preserve">O'Hara, C.B.; Campbell, I.C.; Schmidt, U. A reward-centred model of anorexia nervosa: a focussed narrative review of the neurological and psychophysiological literature. </w:t>
      </w:r>
      <w:r w:rsidRPr="00C640F4">
        <w:rPr>
          <w:i/>
        </w:rPr>
        <w:t>Neurosci Biobehav Rev</w:t>
      </w:r>
      <w:r w:rsidRPr="00C640F4">
        <w:t xml:space="preserve">, </w:t>
      </w:r>
      <w:r w:rsidRPr="00C640F4">
        <w:rPr>
          <w:b/>
        </w:rPr>
        <w:t>2015</w:t>
      </w:r>
      <w:r w:rsidRPr="00C640F4">
        <w:t xml:space="preserve">, </w:t>
      </w:r>
      <w:r w:rsidRPr="00C640F4">
        <w:rPr>
          <w:i/>
        </w:rPr>
        <w:t>52</w:t>
      </w:r>
      <w:r w:rsidRPr="00C640F4">
        <w:t>, 131-152.</w:t>
      </w:r>
    </w:p>
    <w:p w:rsidR="00181F89" w:rsidRPr="00C640F4" w:rsidRDefault="00181F89" w:rsidP="00181F89">
      <w:pPr>
        <w:pStyle w:val="EndNoteBibliography"/>
      </w:pPr>
      <w:r w:rsidRPr="00C640F4">
        <w:t>[9</w:t>
      </w:r>
      <w:r w:rsidR="00F40ADB" w:rsidRPr="00C640F4">
        <w:t>4</w:t>
      </w:r>
      <w:r w:rsidRPr="00C640F4">
        <w:t>]</w:t>
      </w:r>
      <w:r w:rsidRPr="00C640F4">
        <w:tab/>
        <w:t xml:space="preserve">Leppanen, J.; Cardi, V.; Ng, K.W.; Paloyelis, Y.; Stein, D.; Tchanturia, K.; Treasure, J. The effects of intranasal oxytocin on smoothie intake, cortisol and attentional bias in anorexia nervosa. </w:t>
      </w:r>
      <w:r w:rsidRPr="00C640F4">
        <w:rPr>
          <w:i/>
        </w:rPr>
        <w:t>Psychoneuroendocrinology</w:t>
      </w:r>
      <w:r w:rsidRPr="00C640F4">
        <w:t xml:space="preserve">, </w:t>
      </w:r>
      <w:r w:rsidRPr="00C640F4">
        <w:rPr>
          <w:b/>
        </w:rPr>
        <w:t>2017</w:t>
      </w:r>
      <w:r w:rsidRPr="00C640F4">
        <w:t xml:space="preserve">, </w:t>
      </w:r>
      <w:r w:rsidRPr="00C640F4">
        <w:rPr>
          <w:i/>
        </w:rPr>
        <w:t>79</w:t>
      </w:r>
      <w:r w:rsidRPr="00C640F4">
        <w:t>, 167-174.</w:t>
      </w:r>
    </w:p>
    <w:p w:rsidR="00181F89" w:rsidRPr="00C640F4" w:rsidRDefault="00181F89" w:rsidP="00181F89">
      <w:pPr>
        <w:pStyle w:val="EndNoteBibliography"/>
      </w:pPr>
      <w:r w:rsidRPr="00C640F4">
        <w:t>[9</w:t>
      </w:r>
      <w:r w:rsidR="00F40ADB" w:rsidRPr="00C640F4">
        <w:t>5</w:t>
      </w:r>
      <w:r w:rsidRPr="00C640F4">
        <w:t>]</w:t>
      </w:r>
      <w:r w:rsidRPr="00C640F4">
        <w:tab/>
        <w:t xml:space="preserve">Kim, Y.R.; Kim, C.H.; Cardi, V.; Eom, J.S.; Seong, Y.; Treasure, J. Intranasal oxytocin attenuates attentional </w:t>
      </w:r>
      <w:r w:rsidRPr="00C640F4">
        <w:lastRenderedPageBreak/>
        <w:t xml:space="preserve">bias for eating and fat shape stimuli in patients with anorexia nervosa. </w:t>
      </w:r>
      <w:r w:rsidRPr="00C640F4">
        <w:rPr>
          <w:i/>
        </w:rPr>
        <w:t>Psychoneuroendocrinology</w:t>
      </w:r>
      <w:r w:rsidRPr="00C640F4">
        <w:t xml:space="preserve">, </w:t>
      </w:r>
      <w:r w:rsidRPr="00C640F4">
        <w:rPr>
          <w:b/>
        </w:rPr>
        <w:t>2014</w:t>
      </w:r>
      <w:r w:rsidRPr="00C640F4">
        <w:t xml:space="preserve">, </w:t>
      </w:r>
      <w:r w:rsidRPr="00C640F4">
        <w:rPr>
          <w:i/>
        </w:rPr>
        <w:t>44</w:t>
      </w:r>
      <w:r w:rsidRPr="00C640F4">
        <w:t>, 133-142.</w:t>
      </w:r>
    </w:p>
    <w:p w:rsidR="00181F89" w:rsidRPr="00C640F4" w:rsidRDefault="00181F89" w:rsidP="00181F89">
      <w:pPr>
        <w:pStyle w:val="EndNoteBibliography"/>
      </w:pPr>
      <w:r w:rsidRPr="00C640F4">
        <w:t>[9</w:t>
      </w:r>
      <w:r w:rsidR="00F40ADB" w:rsidRPr="00C640F4">
        <w:t>6</w:t>
      </w:r>
      <w:r w:rsidRPr="00C640F4">
        <w:t>]</w:t>
      </w:r>
      <w:r w:rsidRPr="00C640F4">
        <w:tab/>
        <w:t xml:space="preserve">Kim, Y.R.; Eom, J.S.; Yang, J.W.; Kang, J.; Treasure, J. The Impact of Oxytocin on Food Intake and Emotion Recognition in Patients with Eating Disorders: A Double Blind Single Dose Within-Subject Cross-Over Design. </w:t>
      </w:r>
      <w:r w:rsidRPr="00C640F4">
        <w:rPr>
          <w:i/>
        </w:rPr>
        <w:t>PLoS One</w:t>
      </w:r>
      <w:r w:rsidRPr="00C640F4">
        <w:t xml:space="preserve">, </w:t>
      </w:r>
      <w:r w:rsidRPr="00C640F4">
        <w:rPr>
          <w:b/>
        </w:rPr>
        <w:t>2015</w:t>
      </w:r>
      <w:r w:rsidRPr="00C640F4">
        <w:t xml:space="preserve">, </w:t>
      </w:r>
      <w:r w:rsidRPr="00C640F4">
        <w:rPr>
          <w:i/>
        </w:rPr>
        <w:t>10</w:t>
      </w:r>
      <w:r w:rsidRPr="00C640F4">
        <w:t>(9), e0137514.</w:t>
      </w:r>
    </w:p>
    <w:p w:rsidR="00181F89" w:rsidRPr="00C640F4" w:rsidRDefault="00181F89" w:rsidP="00181F89">
      <w:pPr>
        <w:pStyle w:val="EndNoteBibliography"/>
      </w:pPr>
      <w:r w:rsidRPr="00C640F4">
        <w:t>[97]</w:t>
      </w:r>
      <w:r w:rsidRPr="00C640F4">
        <w:tab/>
        <w:t xml:space="preserve">Kim, Y.R.; Kim, J.H.; Kim, C.H.; Shin, J.G.; Treasure, J. Association between the oxytocin receptor gene polymorphism (rs53576) and bulimia nervosa. </w:t>
      </w:r>
      <w:r w:rsidRPr="00C640F4">
        <w:rPr>
          <w:i/>
        </w:rPr>
        <w:t>Eur Eat Disord Rev</w:t>
      </w:r>
      <w:r w:rsidRPr="00C640F4">
        <w:t xml:space="preserve">, </w:t>
      </w:r>
      <w:r w:rsidRPr="00C640F4">
        <w:rPr>
          <w:b/>
        </w:rPr>
        <w:t>2015</w:t>
      </w:r>
      <w:r w:rsidRPr="00C640F4">
        <w:t xml:space="preserve">, </w:t>
      </w:r>
      <w:r w:rsidRPr="00C640F4">
        <w:rPr>
          <w:i/>
        </w:rPr>
        <w:t>23</w:t>
      </w:r>
      <w:r w:rsidRPr="00C640F4">
        <w:t>(3), 171-178.</w:t>
      </w:r>
    </w:p>
    <w:p w:rsidR="00181F89" w:rsidRPr="00C640F4" w:rsidRDefault="00181F89" w:rsidP="00181F89">
      <w:pPr>
        <w:pStyle w:val="EndNoteBibliography"/>
      </w:pPr>
      <w:r w:rsidRPr="00C640F4">
        <w:t>[98]</w:t>
      </w:r>
      <w:r w:rsidRPr="00C640F4">
        <w:tab/>
        <w:t xml:space="preserve">Micali, N.; Crous-Bou, M.; Treasure, J.; Lawson, E.A. Association Between Oxytocin Receptor Genotype, Maternal Care, and Eating Disorder Behaviours in a Community Sample of Women. </w:t>
      </w:r>
      <w:r w:rsidRPr="00C640F4">
        <w:rPr>
          <w:i/>
        </w:rPr>
        <w:t>Eur Eat Disord Rev</w:t>
      </w:r>
      <w:r w:rsidRPr="00C640F4">
        <w:t xml:space="preserve">, </w:t>
      </w:r>
      <w:r w:rsidRPr="00C640F4">
        <w:rPr>
          <w:b/>
        </w:rPr>
        <w:t>2017</w:t>
      </w:r>
      <w:r w:rsidRPr="00C640F4">
        <w:t xml:space="preserve">, </w:t>
      </w:r>
      <w:r w:rsidRPr="00C640F4">
        <w:rPr>
          <w:i/>
        </w:rPr>
        <w:t>25</w:t>
      </w:r>
      <w:r w:rsidRPr="00C640F4">
        <w:t>(1), 19-25.</w:t>
      </w:r>
    </w:p>
    <w:p w:rsidR="00181F89" w:rsidRPr="00C640F4" w:rsidRDefault="00181F89" w:rsidP="00181F89">
      <w:pPr>
        <w:pStyle w:val="EndNoteBibliography"/>
      </w:pPr>
      <w:r w:rsidRPr="00C640F4">
        <w:t>[99]</w:t>
      </w:r>
      <w:r w:rsidRPr="00C640F4">
        <w:tab/>
        <w:t xml:space="preserve">Acevedo, S.F.; Valencia, C.; Lutter, M.; McAdams, C.J. Severity of eating disorder symptoms related to oxytocin receptor polymorphisms in anorexia nervosa. </w:t>
      </w:r>
      <w:r w:rsidRPr="00C640F4">
        <w:rPr>
          <w:i/>
        </w:rPr>
        <w:t>Psychiatry Res</w:t>
      </w:r>
      <w:r w:rsidRPr="00C640F4">
        <w:t xml:space="preserve">, </w:t>
      </w:r>
      <w:r w:rsidRPr="00C640F4">
        <w:rPr>
          <w:b/>
        </w:rPr>
        <w:t>2015</w:t>
      </w:r>
      <w:r w:rsidRPr="00C640F4">
        <w:t xml:space="preserve">, </w:t>
      </w:r>
      <w:r w:rsidRPr="00C640F4">
        <w:rPr>
          <w:i/>
        </w:rPr>
        <w:t>228</w:t>
      </w:r>
      <w:r w:rsidRPr="00C640F4">
        <w:t>(3), 641-648.</w:t>
      </w:r>
    </w:p>
    <w:p w:rsidR="00181F89" w:rsidRPr="00C640F4" w:rsidRDefault="00181F89" w:rsidP="00181F89">
      <w:pPr>
        <w:pStyle w:val="EndNoteBibliography"/>
      </w:pPr>
      <w:r w:rsidRPr="00C640F4">
        <w:t>[100]</w:t>
      </w:r>
      <w:r w:rsidRPr="00C640F4">
        <w:tab/>
        <w:t xml:space="preserve">Bradley, B.; Westen, D.; Mercer, K.B.; Binder, E.B.; Jovanovic, T.; Crain, D.; Wingo, A.; Heim, C. Association between childhood maltreatment and adult emotional dysregulation in a low-income, urban, African American sample: moderation by oxytocin receptor gene. </w:t>
      </w:r>
      <w:r w:rsidRPr="00C640F4">
        <w:rPr>
          <w:i/>
        </w:rPr>
        <w:t>Dev Psychopathol</w:t>
      </w:r>
      <w:r w:rsidRPr="00C640F4">
        <w:t xml:space="preserve">, </w:t>
      </w:r>
      <w:r w:rsidRPr="00C640F4">
        <w:rPr>
          <w:b/>
        </w:rPr>
        <w:t>2011</w:t>
      </w:r>
      <w:r w:rsidRPr="00C640F4">
        <w:t xml:space="preserve">, </w:t>
      </w:r>
      <w:r w:rsidRPr="00C640F4">
        <w:rPr>
          <w:i/>
        </w:rPr>
        <w:t>23</w:t>
      </w:r>
      <w:r w:rsidRPr="00C640F4">
        <w:t>(2), 439-452.</w:t>
      </w:r>
    </w:p>
    <w:p w:rsidR="00181F89" w:rsidRPr="00C640F4" w:rsidRDefault="00181F89" w:rsidP="00181F89">
      <w:pPr>
        <w:pStyle w:val="EndNoteBibliography"/>
      </w:pPr>
      <w:r w:rsidRPr="00C640F4">
        <w:t>[101]</w:t>
      </w:r>
      <w:r w:rsidRPr="00C640F4">
        <w:tab/>
        <w:t xml:space="preserve">Leppanen, J.; Cardi, V.; Ng, K.W.; Paloyelis, Y.; Stein, D.; Tchanturia, K.; Treasure, J. Effects of Intranasal Oxytocin on the Interpretation and Expression of Emotions in Anorexia Nervosa. </w:t>
      </w:r>
      <w:r w:rsidRPr="00C640F4">
        <w:rPr>
          <w:i/>
        </w:rPr>
        <w:t>J Neuroendocrinol</w:t>
      </w:r>
      <w:r w:rsidRPr="00C640F4">
        <w:t xml:space="preserve">, </w:t>
      </w:r>
      <w:r w:rsidRPr="00C640F4">
        <w:rPr>
          <w:b/>
        </w:rPr>
        <w:t>2017</w:t>
      </w:r>
      <w:r w:rsidRPr="00C640F4">
        <w:t xml:space="preserve">, </w:t>
      </w:r>
      <w:r w:rsidRPr="00C640F4">
        <w:rPr>
          <w:i/>
        </w:rPr>
        <w:t>29</w:t>
      </w:r>
      <w:r w:rsidRPr="00C640F4">
        <w:t>(3).</w:t>
      </w:r>
    </w:p>
    <w:p w:rsidR="00181F89" w:rsidRPr="00C640F4" w:rsidRDefault="00181F89" w:rsidP="00181F89">
      <w:pPr>
        <w:pStyle w:val="EndNoteBibliography"/>
      </w:pPr>
      <w:r w:rsidRPr="00C640F4">
        <w:t>[102]</w:t>
      </w:r>
      <w:r w:rsidRPr="00C640F4">
        <w:tab/>
        <w:t xml:space="preserve">Kim, Y.R.; Kim, J.H.; Kim, M.J.; Treasure, J. Differential methylation of the oxytocin receptor gene in patients with anorexia nervosa: a pilot study. </w:t>
      </w:r>
      <w:r w:rsidRPr="00C640F4">
        <w:rPr>
          <w:i/>
        </w:rPr>
        <w:t>PLoS One</w:t>
      </w:r>
      <w:r w:rsidRPr="00C640F4">
        <w:t xml:space="preserve">, </w:t>
      </w:r>
      <w:r w:rsidRPr="00C640F4">
        <w:rPr>
          <w:b/>
        </w:rPr>
        <w:t>2014</w:t>
      </w:r>
      <w:r w:rsidRPr="00C640F4">
        <w:t xml:space="preserve">, </w:t>
      </w:r>
      <w:r w:rsidRPr="00C640F4">
        <w:rPr>
          <w:i/>
        </w:rPr>
        <w:t>9</w:t>
      </w:r>
      <w:r w:rsidRPr="00C640F4">
        <w:t>(2), e88673.</w:t>
      </w:r>
    </w:p>
    <w:p w:rsidR="00181F89" w:rsidRPr="00C640F4" w:rsidRDefault="00181F89" w:rsidP="00181F89">
      <w:pPr>
        <w:pStyle w:val="EndNoteBibliography"/>
      </w:pPr>
      <w:r w:rsidRPr="00C640F4">
        <w:t>[103]</w:t>
      </w:r>
      <w:r w:rsidRPr="00C640F4">
        <w:tab/>
        <w:t xml:space="preserve">Zhang, H.; Wu, C.; Chen, Q.; Chen, X.; Xu, Z.; Wu, J.; Cai, D. Treatment of obesity and diabetes using oxytocin or analogs in patients and mouse models. </w:t>
      </w:r>
      <w:r w:rsidRPr="00C640F4">
        <w:rPr>
          <w:i/>
        </w:rPr>
        <w:t>PLoS One</w:t>
      </w:r>
      <w:r w:rsidRPr="00C640F4">
        <w:t xml:space="preserve">, </w:t>
      </w:r>
      <w:r w:rsidRPr="00C640F4">
        <w:rPr>
          <w:b/>
        </w:rPr>
        <w:t>2013</w:t>
      </w:r>
      <w:r w:rsidRPr="00C640F4">
        <w:t xml:space="preserve">, </w:t>
      </w:r>
      <w:r w:rsidRPr="00C640F4">
        <w:rPr>
          <w:i/>
        </w:rPr>
        <w:t>8</w:t>
      </w:r>
      <w:r w:rsidRPr="00C640F4">
        <w:t>(5), e61477.</w:t>
      </w:r>
    </w:p>
    <w:p w:rsidR="00181F89" w:rsidRPr="00C640F4" w:rsidRDefault="00181F89" w:rsidP="00181F89">
      <w:pPr>
        <w:pStyle w:val="EndNoteBibliography"/>
      </w:pPr>
      <w:r w:rsidRPr="00C640F4">
        <w:t>[104]</w:t>
      </w:r>
      <w:r w:rsidRPr="00C640F4">
        <w:tab/>
        <w:t xml:space="preserve">Maguire, S.; O'Dell, A.; Touyz, L.; Russell, J. Oxytocin and anorexia nervosa: a review of the emerging literature. </w:t>
      </w:r>
      <w:r w:rsidRPr="00C640F4">
        <w:rPr>
          <w:i/>
        </w:rPr>
        <w:t>Eur Eat Disord Rev</w:t>
      </w:r>
      <w:r w:rsidRPr="00C640F4">
        <w:t xml:space="preserve">, </w:t>
      </w:r>
      <w:r w:rsidRPr="00C640F4">
        <w:rPr>
          <w:b/>
        </w:rPr>
        <w:t>2013</w:t>
      </w:r>
      <w:r w:rsidRPr="00C640F4">
        <w:t xml:space="preserve">, </w:t>
      </w:r>
      <w:r w:rsidRPr="00C640F4">
        <w:rPr>
          <w:i/>
        </w:rPr>
        <w:t>21</w:t>
      </w:r>
      <w:r w:rsidRPr="00C640F4">
        <w:t>(6), 475-478.</w:t>
      </w:r>
    </w:p>
    <w:p w:rsidR="00181F89" w:rsidRPr="00C640F4" w:rsidRDefault="00181F89" w:rsidP="00181F89">
      <w:pPr>
        <w:pStyle w:val="EndNoteBibliography"/>
      </w:pPr>
      <w:r w:rsidRPr="00C640F4">
        <w:t>[105]</w:t>
      </w:r>
      <w:r w:rsidRPr="00C640F4">
        <w:tab/>
        <w:t xml:space="preserve">Bales, K.L.; Perkeybile, A.M.; Conley, O.G.; Lee, M.H.; Guoynes, C.D.; Downing, G.M.; Yun, C.R.; Solomon, M.; Jacob, S.; Mendoza, S.P. Chronic intranasal oxytocin causes long-term impairments in partner preference formation in male prairie voles. </w:t>
      </w:r>
      <w:r w:rsidRPr="00C640F4">
        <w:rPr>
          <w:i/>
        </w:rPr>
        <w:t>Biol Psychiatry</w:t>
      </w:r>
      <w:r w:rsidRPr="00C640F4">
        <w:t xml:space="preserve">, </w:t>
      </w:r>
      <w:r w:rsidRPr="00C640F4">
        <w:rPr>
          <w:b/>
        </w:rPr>
        <w:t>2013</w:t>
      </w:r>
      <w:r w:rsidRPr="00C640F4">
        <w:t xml:space="preserve">, </w:t>
      </w:r>
      <w:r w:rsidRPr="00C640F4">
        <w:rPr>
          <w:i/>
        </w:rPr>
        <w:t>74</w:t>
      </w:r>
      <w:r w:rsidRPr="00C640F4">
        <w:t>(3), 180-188.</w:t>
      </w:r>
    </w:p>
    <w:p w:rsidR="00181F89" w:rsidRPr="00C640F4" w:rsidRDefault="00181F89" w:rsidP="00181F89">
      <w:pPr>
        <w:pStyle w:val="EndNoteBibliography"/>
      </w:pPr>
      <w:r w:rsidRPr="00C640F4">
        <w:t>[106]</w:t>
      </w:r>
      <w:r w:rsidRPr="00C640F4">
        <w:tab/>
        <w:t xml:space="preserve">Rault, J.L.; Carter, C.S.; Garner, J.P.; Marchant-Forde, J.N.; Richert, B.T.; Lay, D.C., Jr. Repeated intranasal oxytocin administration in early life dysregulates the HPA axis and alters social behavior. </w:t>
      </w:r>
      <w:r w:rsidRPr="00C640F4">
        <w:rPr>
          <w:i/>
        </w:rPr>
        <w:t>Physiol Behav</w:t>
      </w:r>
      <w:r w:rsidRPr="00C640F4">
        <w:t xml:space="preserve">, </w:t>
      </w:r>
      <w:r w:rsidRPr="00C640F4">
        <w:rPr>
          <w:b/>
        </w:rPr>
        <w:t>2013</w:t>
      </w:r>
      <w:r w:rsidRPr="00C640F4">
        <w:t xml:space="preserve">, </w:t>
      </w:r>
      <w:r w:rsidRPr="00C640F4">
        <w:rPr>
          <w:i/>
        </w:rPr>
        <w:t>112-113</w:t>
      </w:r>
      <w:r w:rsidRPr="00C640F4">
        <w:t>, 40-48.</w:t>
      </w:r>
    </w:p>
    <w:p w:rsidR="00181F89" w:rsidRPr="00C640F4" w:rsidRDefault="00181F89" w:rsidP="00181F89">
      <w:pPr>
        <w:pStyle w:val="EndNoteBibliography"/>
      </w:pPr>
      <w:r w:rsidRPr="00C640F4">
        <w:t>[107]</w:t>
      </w:r>
      <w:r w:rsidRPr="00C640F4">
        <w:tab/>
        <w:t xml:space="preserve">Huang, H.; Michetti, C.; Busnelli, M.; Manago, F.; Sannino, S.; Scheggia, D.; Giancardo, L.; Sona, D.; Murino, V.; Chini, B.; Scattoni, M.L.; Papaleo, F. Chronic and acute intranasal oxytocin produce divergent social effects in mice. </w:t>
      </w:r>
      <w:r w:rsidRPr="00C640F4">
        <w:rPr>
          <w:i/>
        </w:rPr>
        <w:t>Neuropsychopharmacology</w:t>
      </w:r>
      <w:r w:rsidRPr="00C640F4">
        <w:t xml:space="preserve">, </w:t>
      </w:r>
      <w:r w:rsidRPr="00C640F4">
        <w:rPr>
          <w:b/>
        </w:rPr>
        <w:t>2014</w:t>
      </w:r>
      <w:r w:rsidRPr="00C640F4">
        <w:t xml:space="preserve">, </w:t>
      </w:r>
      <w:r w:rsidRPr="00C640F4">
        <w:rPr>
          <w:i/>
        </w:rPr>
        <w:t>39</w:t>
      </w:r>
      <w:r w:rsidRPr="00C640F4">
        <w:t>(5), 1102-1114.</w:t>
      </w:r>
    </w:p>
    <w:p w:rsidR="00181F89" w:rsidRPr="00C640F4" w:rsidRDefault="00181F89" w:rsidP="00181F89">
      <w:pPr>
        <w:pStyle w:val="EndNoteBibliography"/>
      </w:pPr>
      <w:r w:rsidRPr="00C640F4">
        <w:lastRenderedPageBreak/>
        <w:t>[108]</w:t>
      </w:r>
      <w:r w:rsidRPr="00C640F4">
        <w:tab/>
        <w:t xml:space="preserve">Liu, Y.; Wang, Z.X. Nucleus accumbens oxytocin and dopamine interact to regulate pair bond formation in female prairie voles. </w:t>
      </w:r>
      <w:r w:rsidRPr="00C640F4">
        <w:rPr>
          <w:i/>
        </w:rPr>
        <w:t>Neuroscience</w:t>
      </w:r>
      <w:r w:rsidRPr="00C640F4">
        <w:t xml:space="preserve">, </w:t>
      </w:r>
      <w:r w:rsidRPr="00C640F4">
        <w:rPr>
          <w:b/>
        </w:rPr>
        <w:t>2003</w:t>
      </w:r>
      <w:r w:rsidRPr="00C640F4">
        <w:t xml:space="preserve">, </w:t>
      </w:r>
      <w:r w:rsidRPr="00C640F4">
        <w:rPr>
          <w:i/>
        </w:rPr>
        <w:t>121</w:t>
      </w:r>
      <w:r w:rsidRPr="00C640F4">
        <w:t>(3), 537-544.</w:t>
      </w:r>
    </w:p>
    <w:p w:rsidR="00181F89" w:rsidRPr="00C640F4" w:rsidRDefault="00181F89" w:rsidP="00181F89">
      <w:pPr>
        <w:pStyle w:val="EndNoteBibliography"/>
      </w:pPr>
      <w:r w:rsidRPr="00C640F4">
        <w:t>[109]</w:t>
      </w:r>
      <w:r w:rsidRPr="00C640F4">
        <w:tab/>
        <w:t xml:space="preserve">Scheele, D.; Wille, A.; Kendrick, K.M.; Stoffel-Wagner, B.; Becker, B.; Gunturkun, O.; Maier, W.; Hurlemann, R. Oxytocin enhances brain reward system responses in men viewing the face of their female partner. </w:t>
      </w:r>
      <w:r w:rsidRPr="00C640F4">
        <w:rPr>
          <w:i/>
        </w:rPr>
        <w:t>Proc Natl Acad Sci U S A</w:t>
      </w:r>
      <w:r w:rsidRPr="00C640F4">
        <w:t xml:space="preserve">, </w:t>
      </w:r>
      <w:r w:rsidRPr="00C640F4">
        <w:rPr>
          <w:b/>
        </w:rPr>
        <w:t>2013</w:t>
      </w:r>
      <w:r w:rsidRPr="00C640F4">
        <w:t xml:space="preserve">, </w:t>
      </w:r>
      <w:r w:rsidRPr="00C640F4">
        <w:rPr>
          <w:i/>
        </w:rPr>
        <w:t>110</w:t>
      </w:r>
      <w:r w:rsidRPr="00C640F4">
        <w:t>(50), 20308-20313.</w:t>
      </w:r>
    </w:p>
    <w:p w:rsidR="00181F89" w:rsidRPr="00C640F4" w:rsidRDefault="00181F89" w:rsidP="00181F89">
      <w:pPr>
        <w:pStyle w:val="EndNoteBibliography"/>
      </w:pPr>
      <w:r w:rsidRPr="00C640F4">
        <w:t>[110]</w:t>
      </w:r>
      <w:r w:rsidRPr="00C640F4">
        <w:tab/>
        <w:t xml:space="preserve">Gregory, R.; Cheng, H.; Rupp, H.A.; Sengelaub, D.R.; Heiman, J.R. Oxytocin increases VTA activation to infant and sexual stimuli in nulliparous and postpartum women. </w:t>
      </w:r>
      <w:r w:rsidRPr="00C640F4">
        <w:rPr>
          <w:i/>
        </w:rPr>
        <w:t>Horm Behav</w:t>
      </w:r>
      <w:r w:rsidRPr="00C640F4">
        <w:t xml:space="preserve">, </w:t>
      </w:r>
      <w:r w:rsidRPr="00C640F4">
        <w:rPr>
          <w:b/>
        </w:rPr>
        <w:t>2015</w:t>
      </w:r>
      <w:r w:rsidRPr="00C640F4">
        <w:t xml:space="preserve">, </w:t>
      </w:r>
      <w:r w:rsidRPr="00C640F4">
        <w:rPr>
          <w:i/>
        </w:rPr>
        <w:t>69</w:t>
      </w:r>
      <w:r w:rsidRPr="00C640F4">
        <w:t>, 82-88.</w:t>
      </w:r>
    </w:p>
    <w:p w:rsidR="00181F89" w:rsidRPr="00C640F4" w:rsidRDefault="00181F89" w:rsidP="00181F89">
      <w:pPr>
        <w:pStyle w:val="EndNoteBibliography"/>
      </w:pPr>
      <w:r w:rsidRPr="00C640F4">
        <w:t>[111]</w:t>
      </w:r>
      <w:r w:rsidRPr="00C640F4">
        <w:tab/>
        <w:t xml:space="preserve">Groppe, S.E.; Gossen, A.; Rademacher, L.; Hahn, A.; Westphal, L.; Grunder, G.; Spreckelmeyer, K.N. Oxytocin influences processing of socially relevant cues in the ventral tegmental area of the human brain. </w:t>
      </w:r>
      <w:r w:rsidRPr="00C640F4">
        <w:rPr>
          <w:i/>
        </w:rPr>
        <w:t>Biol Psychiatry</w:t>
      </w:r>
      <w:r w:rsidRPr="00C640F4">
        <w:t xml:space="preserve">, </w:t>
      </w:r>
      <w:r w:rsidRPr="00C640F4">
        <w:rPr>
          <w:b/>
        </w:rPr>
        <w:t>2013</w:t>
      </w:r>
      <w:r w:rsidRPr="00C640F4">
        <w:t xml:space="preserve">, </w:t>
      </w:r>
      <w:r w:rsidRPr="00C640F4">
        <w:rPr>
          <w:i/>
        </w:rPr>
        <w:t>74</w:t>
      </w:r>
      <w:r w:rsidRPr="00C640F4">
        <w:t>(3), 172-179.</w:t>
      </w:r>
    </w:p>
    <w:p w:rsidR="00181F89" w:rsidRPr="00C640F4" w:rsidRDefault="00181F89" w:rsidP="00181F89">
      <w:pPr>
        <w:pStyle w:val="EndNoteBibliography"/>
      </w:pPr>
      <w:r w:rsidRPr="00C640F4">
        <w:t>[112]</w:t>
      </w:r>
      <w:r w:rsidRPr="00C640F4">
        <w:tab/>
        <w:t xml:space="preserve">Young, L.J. When too much of a good thing is bad: chronic oxytocin, development, and social impairments. </w:t>
      </w:r>
      <w:r w:rsidRPr="00C640F4">
        <w:rPr>
          <w:i/>
        </w:rPr>
        <w:t>Biol Psychiatry</w:t>
      </w:r>
      <w:r w:rsidRPr="00C640F4">
        <w:t xml:space="preserve">, </w:t>
      </w:r>
      <w:r w:rsidRPr="00C640F4">
        <w:rPr>
          <w:b/>
        </w:rPr>
        <w:t>2013</w:t>
      </w:r>
      <w:r w:rsidRPr="00C640F4">
        <w:t xml:space="preserve">, </w:t>
      </w:r>
      <w:r w:rsidRPr="00C640F4">
        <w:rPr>
          <w:i/>
        </w:rPr>
        <w:t>74</w:t>
      </w:r>
      <w:r w:rsidRPr="00C640F4">
        <w:t>(3), 160-161.</w:t>
      </w:r>
    </w:p>
    <w:p w:rsidR="00CC5BAB" w:rsidRPr="00C640F4" w:rsidRDefault="0088332A" w:rsidP="00C328B9">
      <w:pPr>
        <w:pStyle w:val="06-Heading-1"/>
        <w:rPr>
          <w:b w:val="0"/>
          <w:bCs/>
        </w:rPr>
      </w:pPr>
      <w:r w:rsidRPr="00C640F4">
        <w:fldChar w:fldCharType="end"/>
      </w:r>
    </w:p>
    <w:p w:rsidR="006F7DC3" w:rsidRPr="00C640F4" w:rsidRDefault="006F7DC3" w:rsidP="00FB614A">
      <w:pPr>
        <w:pStyle w:val="06-Heading-1"/>
        <w:ind w:left="720" w:hanging="294"/>
        <w:rPr>
          <w:bCs/>
        </w:rPr>
      </w:pPr>
      <w:r w:rsidRPr="00C640F4">
        <w:rPr>
          <w:bCs/>
        </w:rPr>
        <w:lastRenderedPageBreak/>
        <w:t>Conflict of interest</w:t>
      </w:r>
    </w:p>
    <w:p w:rsidR="006F7DC3" w:rsidRPr="00C640F4" w:rsidRDefault="006F7DC3" w:rsidP="006F7DC3">
      <w:pPr>
        <w:pStyle w:val="06-Heading-1"/>
        <w:rPr>
          <w:b w:val="0"/>
          <w:bCs/>
          <w:caps w:val="0"/>
        </w:rPr>
      </w:pPr>
      <w:r w:rsidRPr="00C640F4">
        <w:rPr>
          <w:b w:val="0"/>
          <w:bCs/>
          <w:caps w:val="0"/>
        </w:rPr>
        <w:t xml:space="preserve">This work was supported by grants from the Deutsche </w:t>
      </w:r>
      <w:proofErr w:type="spellStart"/>
      <w:r w:rsidRPr="00C640F4">
        <w:rPr>
          <w:b w:val="0"/>
          <w:bCs/>
          <w:caps w:val="0"/>
        </w:rPr>
        <w:t>Forschungsgemeinschaft</w:t>
      </w:r>
      <w:proofErr w:type="spellEnd"/>
      <w:r w:rsidRPr="00C640F4">
        <w:rPr>
          <w:b w:val="0"/>
          <w:bCs/>
          <w:caps w:val="0"/>
        </w:rPr>
        <w:t xml:space="preserve"> (SFB 654), from the German Federal Ministry of Education and Research (BMBF) to the German Center for Diabetes Research (DZD e.V.; 01GI0925), and from the Helmholtz Alliance Imaging and Curing Environmental Metabolic Diseases (ICEMED), through the Initiative and Networking Fund of the Helmholtz Association. The funding sources had no input in the design and conduct of this study; in the collection, analysis, and interpretation of the data, or in the preparation, review, or approval of the manuscript.</w:t>
      </w:r>
    </w:p>
    <w:p w:rsidR="007B2CF0" w:rsidRPr="00C640F4" w:rsidRDefault="006F7DC3" w:rsidP="001F57F9">
      <w:pPr>
        <w:pStyle w:val="06-Heading-1"/>
        <w:spacing w:after="240"/>
        <w:ind w:firstLine="425"/>
        <w:rPr>
          <w:b w:val="0"/>
          <w:lang w:val="en-GB"/>
        </w:rPr>
      </w:pPr>
      <w:r w:rsidRPr="00C640F4">
        <w:rPr>
          <w:b w:val="0"/>
          <w:bCs/>
          <w:caps w:val="0"/>
        </w:rPr>
        <w:t>The authors report no potential conflicts of interest relevant to this article.</w:t>
      </w:r>
      <w:r w:rsidR="00EE7F9B" w:rsidRPr="00C640F4">
        <w:rPr>
          <w:b w:val="0"/>
          <w:lang w:val="en-GB"/>
        </w:rPr>
        <w:t xml:space="preserve"> </w:t>
      </w:r>
    </w:p>
    <w:p w:rsidR="006F7DC3" w:rsidRPr="00C640F4" w:rsidRDefault="006F7DC3" w:rsidP="00FB614A">
      <w:pPr>
        <w:pStyle w:val="05-ArticleText"/>
        <w:pBdr>
          <w:top w:val="single" w:sz="8" w:space="1" w:color="auto"/>
        </w:pBdr>
        <w:spacing w:after="0" w:line="180" w:lineRule="exact"/>
        <w:jc w:val="left"/>
        <w:rPr>
          <w:sz w:val="16"/>
        </w:rPr>
      </w:pPr>
      <w:r w:rsidRPr="00C640F4">
        <w:rPr>
          <w:sz w:val="16"/>
        </w:rPr>
        <w:t xml:space="preserve">*Address correspondence to </w:t>
      </w:r>
      <w:r w:rsidR="00567A05" w:rsidRPr="00C640F4">
        <w:rPr>
          <w:sz w:val="16"/>
        </w:rPr>
        <w:t>Manfred Hallschmid</w:t>
      </w:r>
      <w:r w:rsidRPr="00C640F4">
        <w:rPr>
          <w:sz w:val="16"/>
        </w:rPr>
        <w:t xml:space="preserve"> at the Department of </w:t>
      </w:r>
      <w:r w:rsidR="00123796" w:rsidRPr="00C640F4">
        <w:rPr>
          <w:sz w:val="16"/>
        </w:rPr>
        <w:t>Medical Psychology and Behavioral Neurobiology</w:t>
      </w:r>
      <w:r w:rsidRPr="00C640F4">
        <w:rPr>
          <w:sz w:val="16"/>
        </w:rPr>
        <w:t xml:space="preserve">, Faculty of </w:t>
      </w:r>
      <w:r w:rsidR="00123796" w:rsidRPr="00C640F4">
        <w:rPr>
          <w:sz w:val="16"/>
        </w:rPr>
        <w:t>Medicine</w:t>
      </w:r>
      <w:r w:rsidRPr="00C640F4">
        <w:rPr>
          <w:sz w:val="16"/>
        </w:rPr>
        <w:t>, University</w:t>
      </w:r>
      <w:r w:rsidR="00123796" w:rsidRPr="00C640F4">
        <w:rPr>
          <w:sz w:val="16"/>
        </w:rPr>
        <w:t xml:space="preserve"> of Tuebingen</w:t>
      </w:r>
      <w:r w:rsidRPr="00C640F4">
        <w:rPr>
          <w:sz w:val="16"/>
        </w:rPr>
        <w:t xml:space="preserve">, P.O. Box: </w:t>
      </w:r>
      <w:r w:rsidR="00123796" w:rsidRPr="00C640F4">
        <w:rPr>
          <w:sz w:val="16"/>
        </w:rPr>
        <w:t>72076</w:t>
      </w:r>
      <w:r w:rsidRPr="00C640F4">
        <w:rPr>
          <w:sz w:val="16"/>
        </w:rPr>
        <w:t xml:space="preserve">, </w:t>
      </w:r>
      <w:r w:rsidR="00123796" w:rsidRPr="00C640F4">
        <w:rPr>
          <w:sz w:val="16"/>
        </w:rPr>
        <w:t>Tuebingen, Germany</w:t>
      </w:r>
      <w:r w:rsidRPr="00C640F4">
        <w:rPr>
          <w:sz w:val="16"/>
        </w:rPr>
        <w:t>; Tel/Fax: ++</w:t>
      </w:r>
      <w:r w:rsidR="00123796" w:rsidRPr="00C640F4">
        <w:rPr>
          <w:sz w:val="16"/>
        </w:rPr>
        <w:t>49</w:t>
      </w:r>
      <w:r w:rsidRPr="00C640F4">
        <w:rPr>
          <w:sz w:val="16"/>
        </w:rPr>
        <w:t>-</w:t>
      </w:r>
      <w:r w:rsidR="00123796" w:rsidRPr="00C640F4">
        <w:rPr>
          <w:sz w:val="16"/>
        </w:rPr>
        <w:t>7071</w:t>
      </w:r>
      <w:r w:rsidRPr="00C640F4">
        <w:rPr>
          <w:sz w:val="16"/>
        </w:rPr>
        <w:t>-</w:t>
      </w:r>
      <w:r w:rsidR="00123796" w:rsidRPr="00C640F4">
        <w:rPr>
          <w:sz w:val="16"/>
        </w:rPr>
        <w:t>29</w:t>
      </w:r>
      <w:r w:rsidRPr="00C640F4">
        <w:rPr>
          <w:sz w:val="16"/>
        </w:rPr>
        <w:t>-</w:t>
      </w:r>
      <w:r w:rsidR="00123796" w:rsidRPr="00C640F4">
        <w:rPr>
          <w:sz w:val="16"/>
        </w:rPr>
        <w:t>88925</w:t>
      </w:r>
      <w:r w:rsidRPr="00C640F4">
        <w:rPr>
          <w:sz w:val="16"/>
        </w:rPr>
        <w:t>, +</w:t>
      </w:r>
      <w:r w:rsidR="00123796" w:rsidRPr="00C640F4">
        <w:rPr>
          <w:sz w:val="16"/>
        </w:rPr>
        <w:t>49</w:t>
      </w:r>
      <w:r w:rsidRPr="00C640F4">
        <w:rPr>
          <w:sz w:val="16"/>
        </w:rPr>
        <w:t>-</w:t>
      </w:r>
      <w:r w:rsidR="00123796" w:rsidRPr="00C640F4">
        <w:rPr>
          <w:sz w:val="16"/>
        </w:rPr>
        <w:t>7071</w:t>
      </w:r>
      <w:r w:rsidRPr="00C640F4">
        <w:rPr>
          <w:sz w:val="16"/>
        </w:rPr>
        <w:t>-</w:t>
      </w:r>
      <w:r w:rsidR="00123796" w:rsidRPr="00C640F4">
        <w:rPr>
          <w:sz w:val="16"/>
        </w:rPr>
        <w:t>29</w:t>
      </w:r>
      <w:r w:rsidRPr="00C640F4">
        <w:rPr>
          <w:sz w:val="16"/>
        </w:rPr>
        <w:t>-</w:t>
      </w:r>
      <w:r w:rsidR="00123796" w:rsidRPr="00C640F4">
        <w:rPr>
          <w:sz w:val="16"/>
        </w:rPr>
        <w:t>25016</w:t>
      </w:r>
      <w:r w:rsidRPr="00C640F4">
        <w:rPr>
          <w:sz w:val="16"/>
        </w:rPr>
        <w:t xml:space="preserve">; E-mail: </w:t>
      </w:r>
      <w:r w:rsidR="00123796" w:rsidRPr="00C640F4">
        <w:rPr>
          <w:sz w:val="16"/>
        </w:rPr>
        <w:t>manfred.hallschmid</w:t>
      </w:r>
      <w:r w:rsidRPr="00C640F4">
        <w:rPr>
          <w:sz w:val="16"/>
        </w:rPr>
        <w:t>@</w:t>
      </w:r>
      <w:r w:rsidR="00123796" w:rsidRPr="00C640F4">
        <w:rPr>
          <w:sz w:val="16"/>
        </w:rPr>
        <w:t>uni-tuebingen.de.</w:t>
      </w:r>
    </w:p>
    <w:p w:rsidR="009C5E50" w:rsidRPr="00C640F4" w:rsidRDefault="009C5E50" w:rsidP="00B16637">
      <w:pPr>
        <w:pStyle w:val="07-Heading-2"/>
        <w:sectPr w:rsidR="009C5E50" w:rsidRPr="00C640F4" w:rsidSect="0030149F">
          <w:type w:val="continuous"/>
          <w:pgSz w:w="12240" w:h="15840"/>
          <w:pgMar w:top="1134" w:right="709" w:bottom="1350" w:left="1276" w:header="720" w:footer="964" w:gutter="0"/>
          <w:cols w:num="2" w:space="425"/>
          <w:titlePg/>
          <w:docGrid w:linePitch="360"/>
        </w:sectPr>
      </w:pPr>
    </w:p>
    <w:p w:rsidR="009C5E50" w:rsidRPr="00C640F4" w:rsidRDefault="009C5E50" w:rsidP="009C5E50">
      <w:pPr>
        <w:pStyle w:val="Sprechblasentext"/>
        <w:tabs>
          <w:tab w:val="center" w:pos="5101"/>
          <w:tab w:val="left" w:pos="8364"/>
        </w:tabs>
        <w:jc w:val="both"/>
        <w:rPr>
          <w:rFonts w:ascii="Times New Roman" w:hAnsi="Times New Roman"/>
        </w:rPr>
      </w:pPr>
    </w:p>
    <w:sectPr w:rsidR="009C5E50" w:rsidRPr="00C640F4" w:rsidSect="00130DEF">
      <w:type w:val="continuous"/>
      <w:pgSz w:w="12240" w:h="15840"/>
      <w:pgMar w:top="1134" w:right="709" w:bottom="720" w:left="1276" w:header="720" w:footer="964" w:gutter="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6027" w:rsidRDefault="005E6027">
      <w:r>
        <w:separator/>
      </w:r>
    </w:p>
  </w:endnote>
  <w:endnote w:type="continuationSeparator" w:id="0">
    <w:p w:rsidR="005E6027" w:rsidRDefault="005E60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Meta Bold LF">
    <w:altName w:val="Arial Unicode MS"/>
    <w:panose1 w:val="00000000000000000000"/>
    <w:charset w:val="86"/>
    <w:family w:val="roman"/>
    <w:notTrueType/>
    <w:pitch w:val="default"/>
    <w:sig w:usb0="00000000" w:usb1="080E0000" w:usb2="00000010" w:usb3="00000000" w:csb0="00040001" w:csb1="00000000"/>
  </w:font>
  <w:font w:name="Relay">
    <w:altName w:val="Microsoft YaHei"/>
    <w:panose1 w:val="00000000000000000000"/>
    <w:charset w:val="86"/>
    <w:family w:val="swiss"/>
    <w:notTrueType/>
    <w:pitch w:val="default"/>
    <w:sig w:usb0="00000003" w:usb1="080E0000" w:usb2="00000010" w:usb3="00000000" w:csb0="00040001" w:csb1="00000000"/>
  </w:font>
  <w:font w:name="Meta Normal LF">
    <w:altName w:val="Arial Unicode MS"/>
    <w:panose1 w:val="00000000000000000000"/>
    <w:charset w:val="86"/>
    <w:family w:val="roman"/>
    <w:notTrueType/>
    <w:pitch w:val="default"/>
    <w:sig w:usb0="00000000" w:usb1="080E0000" w:usb2="00000010" w:usb3="00000000" w:csb0="00040000"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DejaVu Sans">
    <w:panose1 w:val="020B0603030804020204"/>
    <w:charset w:val="00"/>
    <w:family w:val="swiss"/>
    <w:pitch w:val="variable"/>
    <w:sig w:usb0="E7002EFF" w:usb1="D200FDFF" w:usb2="0A24602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Georgia">
    <w:panose1 w:val="02040502050405020303"/>
    <w:charset w:val="00"/>
    <w:family w:val="roman"/>
    <w:pitch w:val="variable"/>
    <w:sig w:usb0="000002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DD3" w:rsidRPr="002B7A4B" w:rsidRDefault="00F87DD3" w:rsidP="009C5E50">
    <w:pPr>
      <w:pStyle w:val="Fuzeile"/>
      <w:tabs>
        <w:tab w:val="clear" w:pos="4252"/>
        <w:tab w:val="right" w:pos="4900"/>
        <w:tab w:val="left" w:pos="5320"/>
      </w:tabs>
      <w:spacing w:before="240" w:after="360"/>
      <w:rPr>
        <w:rFonts w:ascii="Times New Roman" w:hAnsi="Times New Roman"/>
        <w:b/>
        <w:sz w:val="16"/>
      </w:rPr>
    </w:pPr>
    <w:r w:rsidRPr="002B7A4B">
      <w:rPr>
        <w:rFonts w:ascii="Times New Roman" w:hAnsi="Times New Roman"/>
        <w:b/>
        <w:sz w:val="16"/>
      </w:rPr>
      <w:tab/>
      <w:t>XXX-XXX/14 $58.00+.00</w:t>
    </w:r>
    <w:r w:rsidRPr="002B7A4B">
      <w:rPr>
        <w:rFonts w:ascii="Times New Roman" w:hAnsi="Times New Roman"/>
        <w:b/>
        <w:sz w:val="16"/>
      </w:rPr>
      <w:tab/>
      <w:t>© 2014 Bentham Science Publishe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6027" w:rsidRDefault="005E6027">
      <w:r>
        <w:separator/>
      </w:r>
    </w:p>
  </w:footnote>
  <w:footnote w:type="continuationSeparator" w:id="0">
    <w:p w:rsidR="005E6027" w:rsidRDefault="005E60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DD3" w:rsidRPr="00257D2C" w:rsidRDefault="0088332A" w:rsidP="009C5E50">
    <w:pPr>
      <w:pStyle w:val="Kopfzeile"/>
      <w:tabs>
        <w:tab w:val="clear" w:pos="4320"/>
        <w:tab w:val="clear" w:pos="8640"/>
        <w:tab w:val="right" w:pos="10200"/>
      </w:tabs>
      <w:rPr>
        <w:b/>
        <w:i/>
        <w:sz w:val="16"/>
        <w:lang w:val="de-DE"/>
      </w:rPr>
    </w:pPr>
    <w:r w:rsidRPr="0046230F">
      <w:rPr>
        <w:b/>
        <w:sz w:val="16"/>
      </w:rPr>
      <w:fldChar w:fldCharType="begin"/>
    </w:r>
    <w:r w:rsidR="00F87DD3" w:rsidRPr="00257D2C">
      <w:rPr>
        <w:b/>
        <w:sz w:val="16"/>
        <w:lang w:val="de-DE"/>
      </w:rPr>
      <w:instrText xml:space="preserve"> PAGE  </w:instrText>
    </w:r>
    <w:r w:rsidRPr="0046230F">
      <w:rPr>
        <w:b/>
        <w:sz w:val="16"/>
      </w:rPr>
      <w:fldChar w:fldCharType="separate"/>
    </w:r>
    <w:r w:rsidR="009C3D34">
      <w:rPr>
        <w:b/>
        <w:noProof/>
        <w:sz w:val="16"/>
        <w:lang w:val="de-DE"/>
      </w:rPr>
      <w:t>12</w:t>
    </w:r>
    <w:r w:rsidRPr="0046230F">
      <w:rPr>
        <w:b/>
        <w:sz w:val="16"/>
      </w:rPr>
      <w:fldChar w:fldCharType="end"/>
    </w:r>
    <w:r w:rsidR="00F87DD3" w:rsidRPr="00257D2C">
      <w:rPr>
        <w:b/>
        <w:sz w:val="16"/>
        <w:lang w:val="de-DE"/>
      </w:rPr>
      <w:t xml:space="preserve">    </w:t>
    </w:r>
    <w:proofErr w:type="spellStart"/>
    <w:r w:rsidR="00F87DD3" w:rsidRPr="00257D2C">
      <w:rPr>
        <w:b/>
        <w:i/>
        <w:sz w:val="16"/>
        <w:lang w:val="de-DE"/>
      </w:rPr>
      <w:t>Curr</w:t>
    </w:r>
    <w:proofErr w:type="spellEnd"/>
    <w:r w:rsidR="00F87DD3" w:rsidRPr="00257D2C">
      <w:rPr>
        <w:b/>
        <w:i/>
        <w:sz w:val="16"/>
        <w:lang w:val="de-DE"/>
      </w:rPr>
      <w:t xml:space="preserve"> </w:t>
    </w:r>
    <w:proofErr w:type="spellStart"/>
    <w:r w:rsidR="00F87DD3" w:rsidRPr="00257D2C">
      <w:rPr>
        <w:b/>
        <w:i/>
        <w:sz w:val="16"/>
        <w:lang w:val="de-DE"/>
      </w:rPr>
      <w:t>Neuro</w:t>
    </w:r>
    <w:r w:rsidR="00F87DD3">
      <w:rPr>
        <w:b/>
        <w:i/>
        <w:sz w:val="16"/>
        <w:lang w:val="de-DE"/>
      </w:rPr>
      <w:t>pharmacol</w:t>
    </w:r>
    <w:proofErr w:type="spellEnd"/>
    <w:r w:rsidR="00F87DD3" w:rsidRPr="00257D2C">
      <w:rPr>
        <w:b/>
        <w:i/>
        <w:sz w:val="16"/>
        <w:lang w:val="de-DE"/>
      </w:rPr>
      <w:tab/>
    </w:r>
    <w:proofErr w:type="spellStart"/>
    <w:r w:rsidR="00F87DD3" w:rsidRPr="00257D2C">
      <w:rPr>
        <w:b/>
        <w:i/>
        <w:color w:val="0D0D0D"/>
        <w:sz w:val="16"/>
        <w:lang w:val="de-DE"/>
      </w:rPr>
      <w:t>Giel</w:t>
    </w:r>
    <w:proofErr w:type="spellEnd"/>
    <w:r w:rsidR="00F87DD3" w:rsidRPr="00257D2C">
      <w:rPr>
        <w:b/>
        <w:i/>
        <w:color w:val="0D0D0D"/>
        <w:sz w:val="16"/>
        <w:lang w:val="de-DE"/>
      </w:rPr>
      <w:t xml:space="preserve"> </w:t>
    </w:r>
    <w:r w:rsidR="00F87DD3" w:rsidRPr="00257D2C">
      <w:rPr>
        <w:b/>
        <w:i/>
        <w:color w:val="0D0D0D"/>
        <w:sz w:val="8"/>
        <w:lang w:val="de-DE"/>
      </w:rPr>
      <w:t xml:space="preserve"> </w:t>
    </w:r>
    <w:r w:rsidR="00F87DD3" w:rsidRPr="00257D2C">
      <w:rPr>
        <w:b/>
        <w:i/>
        <w:color w:val="0D0D0D"/>
        <w:sz w:val="16"/>
        <w:lang w:val="de-DE"/>
      </w:rPr>
      <w:t>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DD3" w:rsidRPr="0018363D" w:rsidRDefault="00F87DD3" w:rsidP="009C5E50">
    <w:pPr>
      <w:pStyle w:val="Kopfzeile"/>
      <w:tabs>
        <w:tab w:val="clear" w:pos="4320"/>
        <w:tab w:val="clear" w:pos="8640"/>
        <w:tab w:val="right" w:pos="10200"/>
      </w:tabs>
    </w:pPr>
    <w:r>
      <w:rPr>
        <w:b/>
        <w:bCs/>
        <w:i/>
        <w:color w:val="0D0D0D"/>
        <w:sz w:val="16"/>
        <w:szCs w:val="28"/>
      </w:rPr>
      <w:t>Oxytocin and Eating Disorders</w:t>
    </w:r>
    <w:r w:rsidRPr="0018363D">
      <w:rPr>
        <w:sz w:val="16"/>
      </w:rPr>
      <w:tab/>
    </w:r>
    <w:proofErr w:type="spellStart"/>
    <w:r w:rsidRPr="00257D2C">
      <w:rPr>
        <w:b/>
        <w:i/>
        <w:sz w:val="16"/>
      </w:rPr>
      <w:t>Curr</w:t>
    </w:r>
    <w:proofErr w:type="spellEnd"/>
    <w:r w:rsidRPr="00257D2C">
      <w:rPr>
        <w:b/>
        <w:i/>
        <w:sz w:val="16"/>
      </w:rPr>
      <w:t xml:space="preserve"> </w:t>
    </w:r>
    <w:proofErr w:type="spellStart"/>
    <w:r w:rsidRPr="00257D2C">
      <w:rPr>
        <w:b/>
        <w:i/>
        <w:sz w:val="16"/>
      </w:rPr>
      <w:t>Neuropharmacol</w:t>
    </w:r>
    <w:proofErr w:type="spellEnd"/>
    <w:r>
      <w:rPr>
        <w:b/>
        <w:i/>
        <w:sz w:val="16"/>
      </w:rPr>
      <w:t xml:space="preserve">   </w:t>
    </w:r>
    <w:r w:rsidR="0088332A" w:rsidRPr="0046230F">
      <w:rPr>
        <w:b/>
        <w:sz w:val="16"/>
      </w:rPr>
      <w:fldChar w:fldCharType="begin"/>
    </w:r>
    <w:r w:rsidRPr="0046230F">
      <w:rPr>
        <w:b/>
        <w:sz w:val="16"/>
      </w:rPr>
      <w:instrText xml:space="preserve"> PAGE  </w:instrText>
    </w:r>
    <w:r w:rsidR="0088332A" w:rsidRPr="0046230F">
      <w:rPr>
        <w:b/>
        <w:sz w:val="16"/>
      </w:rPr>
      <w:fldChar w:fldCharType="separate"/>
    </w:r>
    <w:r w:rsidR="009C3D34">
      <w:rPr>
        <w:b/>
        <w:noProof/>
        <w:sz w:val="16"/>
      </w:rPr>
      <w:t>11</w:t>
    </w:r>
    <w:r w:rsidR="0088332A" w:rsidRPr="0046230F">
      <w:rPr>
        <w:b/>
        <w:sz w:val="16"/>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966F71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3B569E1"/>
    <w:multiLevelType w:val="hybridMultilevel"/>
    <w:tmpl w:val="39FE0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FD68AC"/>
    <w:multiLevelType w:val="multilevel"/>
    <w:tmpl w:val="9070B0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CAC515E"/>
    <w:multiLevelType w:val="multilevel"/>
    <w:tmpl w:val="B4C6A7F8"/>
    <w:lvl w:ilvl="0">
      <w:start w:val="2"/>
      <w:numFmt w:val="decimal"/>
      <w:lvlText w:val="%1"/>
      <w:lvlJc w:val="left"/>
      <w:pPr>
        <w:ind w:left="360" w:hanging="360"/>
      </w:pPr>
      <w:rPr>
        <w:rFonts w:hint="default"/>
      </w:rPr>
    </w:lvl>
    <w:lvl w:ilvl="1">
      <w:start w:val="1"/>
      <w:numFmt w:val="decimal"/>
      <w:lvlText w:val="%1.%2"/>
      <w:lvlJc w:val="left"/>
      <w:pPr>
        <w:ind w:left="3763"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480" w:hanging="72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9720" w:hanging="108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4">
    <w:nsid w:val="0CBD5B5A"/>
    <w:multiLevelType w:val="hybridMultilevel"/>
    <w:tmpl w:val="A08A660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2114DB3"/>
    <w:multiLevelType w:val="hybridMultilevel"/>
    <w:tmpl w:val="DAAEF87C"/>
    <w:lvl w:ilvl="0" w:tplc="06B257EE">
      <w:start w:val="4"/>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7628CB"/>
    <w:multiLevelType w:val="multilevel"/>
    <w:tmpl w:val="5824BF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6C113FA"/>
    <w:multiLevelType w:val="hybridMultilevel"/>
    <w:tmpl w:val="DC041D08"/>
    <w:lvl w:ilvl="0" w:tplc="02DAC2CE">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C511679"/>
    <w:multiLevelType w:val="hybridMultilevel"/>
    <w:tmpl w:val="3EB86DA6"/>
    <w:lvl w:ilvl="0" w:tplc="A104A706">
      <w:start w:val="4"/>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7E2178"/>
    <w:multiLevelType w:val="hybridMultilevel"/>
    <w:tmpl w:val="9CD4FD2C"/>
    <w:lvl w:ilvl="0" w:tplc="DFA6A09A">
      <w:start w:val="5"/>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F357E81"/>
    <w:multiLevelType w:val="hybridMultilevel"/>
    <w:tmpl w:val="DE46C01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2A0D614A"/>
    <w:multiLevelType w:val="hybridMultilevel"/>
    <w:tmpl w:val="1EBC7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5712A7"/>
    <w:multiLevelType w:val="hybridMultilevel"/>
    <w:tmpl w:val="F328D84C"/>
    <w:lvl w:ilvl="0" w:tplc="B540F2A2">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83F1A4D"/>
    <w:multiLevelType w:val="hybridMultilevel"/>
    <w:tmpl w:val="5EF8A984"/>
    <w:lvl w:ilvl="0" w:tplc="A6AA7832">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4">
    <w:nsid w:val="38C217BF"/>
    <w:multiLevelType w:val="hybridMultilevel"/>
    <w:tmpl w:val="4782D89C"/>
    <w:lvl w:ilvl="0" w:tplc="92FA119C">
      <w:start w:val="1"/>
      <w:numFmt w:val="decimal"/>
      <w:pStyle w:val="Listenabsatz"/>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45202050"/>
    <w:multiLevelType w:val="hybridMultilevel"/>
    <w:tmpl w:val="A038277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479032A7"/>
    <w:multiLevelType w:val="hybridMultilevel"/>
    <w:tmpl w:val="FBAEF1A6"/>
    <w:lvl w:ilvl="0" w:tplc="E7D0DA72">
      <w:start w:val="3"/>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87B5222"/>
    <w:multiLevelType w:val="hybridMultilevel"/>
    <w:tmpl w:val="A038277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EAD00DA"/>
    <w:multiLevelType w:val="hybridMultilevel"/>
    <w:tmpl w:val="72A231E0"/>
    <w:lvl w:ilvl="0" w:tplc="C722F65A">
      <w:start w:val="4"/>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1FE4C9A"/>
    <w:multiLevelType w:val="multilevel"/>
    <w:tmpl w:val="24F899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531930E4"/>
    <w:multiLevelType w:val="hybridMultilevel"/>
    <w:tmpl w:val="ACFCB8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E36272"/>
    <w:multiLevelType w:val="hybridMultilevel"/>
    <w:tmpl w:val="23A0F6CA"/>
    <w:lvl w:ilvl="0" w:tplc="D12AAFB4">
      <w:start w:val="3"/>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45431A4"/>
    <w:multiLevelType w:val="multilevel"/>
    <w:tmpl w:val="B4C6A7F8"/>
    <w:lvl w:ilvl="0">
      <w:start w:val="2"/>
      <w:numFmt w:val="decimal"/>
      <w:lvlText w:val="%1"/>
      <w:lvlJc w:val="left"/>
      <w:pPr>
        <w:ind w:left="360" w:hanging="360"/>
      </w:pPr>
      <w:rPr>
        <w:rFonts w:hint="default"/>
      </w:rPr>
    </w:lvl>
    <w:lvl w:ilvl="1">
      <w:start w:val="1"/>
      <w:numFmt w:val="decimal"/>
      <w:lvlText w:val="%1.%2"/>
      <w:lvlJc w:val="left"/>
      <w:pPr>
        <w:ind w:left="3763"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480" w:hanging="72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9720" w:hanging="108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23">
    <w:nsid w:val="6DED632E"/>
    <w:multiLevelType w:val="hybridMultilevel"/>
    <w:tmpl w:val="544AECC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4">
    <w:nsid w:val="7BA41918"/>
    <w:multiLevelType w:val="hybridMultilevel"/>
    <w:tmpl w:val="2A0ED554"/>
    <w:lvl w:ilvl="0" w:tplc="7D827A82">
      <w:start w:val="1"/>
      <w:numFmt w:val="bullet"/>
      <w:lvlText w:val="-"/>
      <w:lvlJc w:val="left"/>
      <w:pPr>
        <w:ind w:left="720" w:hanging="360"/>
      </w:pPr>
      <w:rPr>
        <w:rFonts w:ascii="Times New Roman" w:eastAsia="Times"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
  </w:num>
  <w:num w:numId="4">
    <w:abstractNumId w:val="20"/>
  </w:num>
  <w:num w:numId="5">
    <w:abstractNumId w:val="23"/>
  </w:num>
  <w:num w:numId="6">
    <w:abstractNumId w:val="13"/>
  </w:num>
  <w:num w:numId="7">
    <w:abstractNumId w:val="10"/>
  </w:num>
  <w:num w:numId="8">
    <w:abstractNumId w:val="4"/>
  </w:num>
  <w:num w:numId="9">
    <w:abstractNumId w:val="11"/>
  </w:num>
  <w:num w:numId="10">
    <w:abstractNumId w:val="19"/>
  </w:num>
  <w:num w:numId="11">
    <w:abstractNumId w:val="24"/>
  </w:num>
  <w:num w:numId="12">
    <w:abstractNumId w:val="15"/>
  </w:num>
  <w:num w:numId="13">
    <w:abstractNumId w:val="6"/>
  </w:num>
  <w:num w:numId="14">
    <w:abstractNumId w:val="21"/>
  </w:num>
  <w:num w:numId="15">
    <w:abstractNumId w:val="12"/>
  </w:num>
  <w:num w:numId="16">
    <w:abstractNumId w:val="7"/>
  </w:num>
  <w:num w:numId="17">
    <w:abstractNumId w:val="2"/>
  </w:num>
  <w:num w:numId="18">
    <w:abstractNumId w:val="16"/>
  </w:num>
  <w:num w:numId="19">
    <w:abstractNumId w:val="18"/>
  </w:num>
  <w:num w:numId="20">
    <w:abstractNumId w:val="5"/>
  </w:num>
  <w:num w:numId="21">
    <w:abstractNumId w:val="9"/>
  </w:num>
  <w:num w:numId="22">
    <w:abstractNumId w:val="8"/>
  </w:num>
  <w:num w:numId="23">
    <w:abstractNumId w:val="17"/>
  </w:num>
  <w:num w:numId="24">
    <w:abstractNumId w:val="3"/>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activeWritingStyle w:appName="MSWord" w:lang="de-DE" w:vendorID="64" w:dllVersion="0" w:nlCheck="1" w:checkStyle="0"/>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Neuropharmacology neu&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2771"/>
    <w:rsid w:val="000022C7"/>
    <w:rsid w:val="00005313"/>
    <w:rsid w:val="00007BEB"/>
    <w:rsid w:val="000224FF"/>
    <w:rsid w:val="0002384A"/>
    <w:rsid w:val="000248C9"/>
    <w:rsid w:val="0002552F"/>
    <w:rsid w:val="00027DF8"/>
    <w:rsid w:val="00030239"/>
    <w:rsid w:val="0004017C"/>
    <w:rsid w:val="00044089"/>
    <w:rsid w:val="00054C87"/>
    <w:rsid w:val="000606E8"/>
    <w:rsid w:val="00064EF2"/>
    <w:rsid w:val="00070859"/>
    <w:rsid w:val="00074B87"/>
    <w:rsid w:val="00075C5D"/>
    <w:rsid w:val="00077C26"/>
    <w:rsid w:val="00083CF2"/>
    <w:rsid w:val="00087D6A"/>
    <w:rsid w:val="00094161"/>
    <w:rsid w:val="0009610B"/>
    <w:rsid w:val="000A38B4"/>
    <w:rsid w:val="000A5A9C"/>
    <w:rsid w:val="000B253B"/>
    <w:rsid w:val="000B7B7B"/>
    <w:rsid w:val="000C244C"/>
    <w:rsid w:val="000C2825"/>
    <w:rsid w:val="000D05AB"/>
    <w:rsid w:val="000D591F"/>
    <w:rsid w:val="000D5D14"/>
    <w:rsid w:val="000D65A6"/>
    <w:rsid w:val="000E174E"/>
    <w:rsid w:val="000E5E2C"/>
    <w:rsid w:val="001033A7"/>
    <w:rsid w:val="001167A9"/>
    <w:rsid w:val="00123796"/>
    <w:rsid w:val="00127BD8"/>
    <w:rsid w:val="0013097E"/>
    <w:rsid w:val="00130DEF"/>
    <w:rsid w:val="00130F1F"/>
    <w:rsid w:val="00132AA3"/>
    <w:rsid w:val="001352F2"/>
    <w:rsid w:val="00137849"/>
    <w:rsid w:val="001410ED"/>
    <w:rsid w:val="001417C1"/>
    <w:rsid w:val="00145CFC"/>
    <w:rsid w:val="00150BC0"/>
    <w:rsid w:val="00156670"/>
    <w:rsid w:val="00172C97"/>
    <w:rsid w:val="0017330E"/>
    <w:rsid w:val="00181F89"/>
    <w:rsid w:val="00186876"/>
    <w:rsid w:val="00192FC8"/>
    <w:rsid w:val="001963C1"/>
    <w:rsid w:val="001969D5"/>
    <w:rsid w:val="001A1AEF"/>
    <w:rsid w:val="001A2E01"/>
    <w:rsid w:val="001A331F"/>
    <w:rsid w:val="001B3555"/>
    <w:rsid w:val="001B4CA2"/>
    <w:rsid w:val="001C1096"/>
    <w:rsid w:val="001C58E3"/>
    <w:rsid w:val="001C599F"/>
    <w:rsid w:val="001F2DAD"/>
    <w:rsid w:val="001F57F9"/>
    <w:rsid w:val="001F6E29"/>
    <w:rsid w:val="001F72F8"/>
    <w:rsid w:val="002014F9"/>
    <w:rsid w:val="0020274B"/>
    <w:rsid w:val="0022227D"/>
    <w:rsid w:val="00223BF7"/>
    <w:rsid w:val="00227C94"/>
    <w:rsid w:val="0023403D"/>
    <w:rsid w:val="00243CF0"/>
    <w:rsid w:val="002504BB"/>
    <w:rsid w:val="0025063C"/>
    <w:rsid w:val="00257BFF"/>
    <w:rsid w:val="00257D2C"/>
    <w:rsid w:val="00261403"/>
    <w:rsid w:val="002664DE"/>
    <w:rsid w:val="00271685"/>
    <w:rsid w:val="00273F30"/>
    <w:rsid w:val="00275EFA"/>
    <w:rsid w:val="00282474"/>
    <w:rsid w:val="002834F2"/>
    <w:rsid w:val="002928E9"/>
    <w:rsid w:val="002A01B0"/>
    <w:rsid w:val="002C1E0E"/>
    <w:rsid w:val="002C28C4"/>
    <w:rsid w:val="002C5062"/>
    <w:rsid w:val="002D1231"/>
    <w:rsid w:val="002D2032"/>
    <w:rsid w:val="002D2C62"/>
    <w:rsid w:val="002D43A1"/>
    <w:rsid w:val="002D5540"/>
    <w:rsid w:val="002D5E1B"/>
    <w:rsid w:val="002D7091"/>
    <w:rsid w:val="002F3257"/>
    <w:rsid w:val="002F343D"/>
    <w:rsid w:val="002F3F92"/>
    <w:rsid w:val="002F418C"/>
    <w:rsid w:val="002F6EA3"/>
    <w:rsid w:val="0030149F"/>
    <w:rsid w:val="00303EF6"/>
    <w:rsid w:val="0030683A"/>
    <w:rsid w:val="00312BED"/>
    <w:rsid w:val="00314173"/>
    <w:rsid w:val="00314701"/>
    <w:rsid w:val="003217ED"/>
    <w:rsid w:val="00323733"/>
    <w:rsid w:val="00327E81"/>
    <w:rsid w:val="00332742"/>
    <w:rsid w:val="00333B92"/>
    <w:rsid w:val="00336406"/>
    <w:rsid w:val="00341649"/>
    <w:rsid w:val="00343E33"/>
    <w:rsid w:val="00345E05"/>
    <w:rsid w:val="00353D4E"/>
    <w:rsid w:val="00354DF4"/>
    <w:rsid w:val="0036193F"/>
    <w:rsid w:val="00361BE6"/>
    <w:rsid w:val="0037555D"/>
    <w:rsid w:val="0038388B"/>
    <w:rsid w:val="00384147"/>
    <w:rsid w:val="00393CBE"/>
    <w:rsid w:val="003A2F56"/>
    <w:rsid w:val="003A3FCB"/>
    <w:rsid w:val="003A49CD"/>
    <w:rsid w:val="003A6068"/>
    <w:rsid w:val="003B2A9A"/>
    <w:rsid w:val="003B3EF7"/>
    <w:rsid w:val="003C0D36"/>
    <w:rsid w:val="003D1D45"/>
    <w:rsid w:val="003D6D29"/>
    <w:rsid w:val="003E0DAB"/>
    <w:rsid w:val="003E2CD1"/>
    <w:rsid w:val="003E420A"/>
    <w:rsid w:val="003E48FF"/>
    <w:rsid w:val="003E77C6"/>
    <w:rsid w:val="0041101E"/>
    <w:rsid w:val="004124FC"/>
    <w:rsid w:val="00413EEE"/>
    <w:rsid w:val="004305C1"/>
    <w:rsid w:val="00430939"/>
    <w:rsid w:val="00430E65"/>
    <w:rsid w:val="00432EFD"/>
    <w:rsid w:val="00436442"/>
    <w:rsid w:val="00441B02"/>
    <w:rsid w:val="00442DB3"/>
    <w:rsid w:val="00444D91"/>
    <w:rsid w:val="00453578"/>
    <w:rsid w:val="00454605"/>
    <w:rsid w:val="00456155"/>
    <w:rsid w:val="00460116"/>
    <w:rsid w:val="00482AE8"/>
    <w:rsid w:val="00487826"/>
    <w:rsid w:val="00493596"/>
    <w:rsid w:val="004A3596"/>
    <w:rsid w:val="004B0636"/>
    <w:rsid w:val="004B113D"/>
    <w:rsid w:val="004B2588"/>
    <w:rsid w:val="004B5FD6"/>
    <w:rsid w:val="004C23F7"/>
    <w:rsid w:val="004C24BC"/>
    <w:rsid w:val="004D1E80"/>
    <w:rsid w:val="004D3C4A"/>
    <w:rsid w:val="004D5707"/>
    <w:rsid w:val="004D630C"/>
    <w:rsid w:val="004E4192"/>
    <w:rsid w:val="004F16E8"/>
    <w:rsid w:val="004F28C5"/>
    <w:rsid w:val="004F5877"/>
    <w:rsid w:val="004F7127"/>
    <w:rsid w:val="005014D8"/>
    <w:rsid w:val="00505ED7"/>
    <w:rsid w:val="00516266"/>
    <w:rsid w:val="0052332C"/>
    <w:rsid w:val="00523FC5"/>
    <w:rsid w:val="00527CC2"/>
    <w:rsid w:val="00534BA4"/>
    <w:rsid w:val="00540EA3"/>
    <w:rsid w:val="00544996"/>
    <w:rsid w:val="005455E2"/>
    <w:rsid w:val="0055620B"/>
    <w:rsid w:val="00557BB4"/>
    <w:rsid w:val="00562BCA"/>
    <w:rsid w:val="00563681"/>
    <w:rsid w:val="00563CAE"/>
    <w:rsid w:val="00566B0D"/>
    <w:rsid w:val="00566B26"/>
    <w:rsid w:val="00567A05"/>
    <w:rsid w:val="005712C6"/>
    <w:rsid w:val="005773FD"/>
    <w:rsid w:val="005851DE"/>
    <w:rsid w:val="005860F8"/>
    <w:rsid w:val="00591B33"/>
    <w:rsid w:val="00593D98"/>
    <w:rsid w:val="00594F18"/>
    <w:rsid w:val="005A4AA5"/>
    <w:rsid w:val="005B0AD3"/>
    <w:rsid w:val="005B468D"/>
    <w:rsid w:val="005C5B9E"/>
    <w:rsid w:val="005D5681"/>
    <w:rsid w:val="005D6D79"/>
    <w:rsid w:val="005E0405"/>
    <w:rsid w:val="005E159A"/>
    <w:rsid w:val="005E6027"/>
    <w:rsid w:val="00611F8C"/>
    <w:rsid w:val="00621A99"/>
    <w:rsid w:val="0062501D"/>
    <w:rsid w:val="00625C59"/>
    <w:rsid w:val="00633C13"/>
    <w:rsid w:val="00633C8B"/>
    <w:rsid w:val="0065067E"/>
    <w:rsid w:val="006506E8"/>
    <w:rsid w:val="0065164F"/>
    <w:rsid w:val="00662BB7"/>
    <w:rsid w:val="0067002B"/>
    <w:rsid w:val="00672F15"/>
    <w:rsid w:val="006803DA"/>
    <w:rsid w:val="00682600"/>
    <w:rsid w:val="00687846"/>
    <w:rsid w:val="006A1378"/>
    <w:rsid w:val="006A4F9F"/>
    <w:rsid w:val="006B0079"/>
    <w:rsid w:val="006B151C"/>
    <w:rsid w:val="006B230D"/>
    <w:rsid w:val="006B6FA3"/>
    <w:rsid w:val="006C229F"/>
    <w:rsid w:val="006C6B4F"/>
    <w:rsid w:val="006C6D6B"/>
    <w:rsid w:val="006D093F"/>
    <w:rsid w:val="006D1B70"/>
    <w:rsid w:val="006D5FE4"/>
    <w:rsid w:val="006E5404"/>
    <w:rsid w:val="006F14CF"/>
    <w:rsid w:val="006F1E55"/>
    <w:rsid w:val="006F36CA"/>
    <w:rsid w:val="006F7DC3"/>
    <w:rsid w:val="00710F3F"/>
    <w:rsid w:val="0071755E"/>
    <w:rsid w:val="00721E3E"/>
    <w:rsid w:val="0073105D"/>
    <w:rsid w:val="007372B5"/>
    <w:rsid w:val="007406E7"/>
    <w:rsid w:val="00742B2F"/>
    <w:rsid w:val="0075016E"/>
    <w:rsid w:val="00752305"/>
    <w:rsid w:val="00756FB2"/>
    <w:rsid w:val="007714E2"/>
    <w:rsid w:val="007730DE"/>
    <w:rsid w:val="007743EA"/>
    <w:rsid w:val="00774629"/>
    <w:rsid w:val="00783980"/>
    <w:rsid w:val="00792DA7"/>
    <w:rsid w:val="0079425A"/>
    <w:rsid w:val="00794D6B"/>
    <w:rsid w:val="00796AD9"/>
    <w:rsid w:val="007A261E"/>
    <w:rsid w:val="007A568D"/>
    <w:rsid w:val="007B2CF0"/>
    <w:rsid w:val="007B61C3"/>
    <w:rsid w:val="007B7668"/>
    <w:rsid w:val="007D10F2"/>
    <w:rsid w:val="007D1A11"/>
    <w:rsid w:val="007D1FE9"/>
    <w:rsid w:val="007D3699"/>
    <w:rsid w:val="007D3C2F"/>
    <w:rsid w:val="007D525F"/>
    <w:rsid w:val="007D7419"/>
    <w:rsid w:val="007D7CA0"/>
    <w:rsid w:val="007E3FEE"/>
    <w:rsid w:val="007E4054"/>
    <w:rsid w:val="007E5852"/>
    <w:rsid w:val="00815009"/>
    <w:rsid w:val="008177D6"/>
    <w:rsid w:val="00817B3C"/>
    <w:rsid w:val="00820EEA"/>
    <w:rsid w:val="00821F29"/>
    <w:rsid w:val="00826E6B"/>
    <w:rsid w:val="00827BCE"/>
    <w:rsid w:val="00830DEA"/>
    <w:rsid w:val="00833DED"/>
    <w:rsid w:val="008361EE"/>
    <w:rsid w:val="0083741A"/>
    <w:rsid w:val="0084224E"/>
    <w:rsid w:val="008448C3"/>
    <w:rsid w:val="00845F20"/>
    <w:rsid w:val="008561BE"/>
    <w:rsid w:val="00856340"/>
    <w:rsid w:val="00857CA7"/>
    <w:rsid w:val="00860F58"/>
    <w:rsid w:val="00865C48"/>
    <w:rsid w:val="008762A9"/>
    <w:rsid w:val="00877AC6"/>
    <w:rsid w:val="0088332A"/>
    <w:rsid w:val="00885022"/>
    <w:rsid w:val="008A1376"/>
    <w:rsid w:val="008A690C"/>
    <w:rsid w:val="008A7727"/>
    <w:rsid w:val="008B379A"/>
    <w:rsid w:val="008B4FCF"/>
    <w:rsid w:val="008B7828"/>
    <w:rsid w:val="008B7E35"/>
    <w:rsid w:val="008C02D4"/>
    <w:rsid w:val="008D4EC0"/>
    <w:rsid w:val="008D7A57"/>
    <w:rsid w:val="008E2737"/>
    <w:rsid w:val="008F05FA"/>
    <w:rsid w:val="008F0DD2"/>
    <w:rsid w:val="008F16BA"/>
    <w:rsid w:val="009012AE"/>
    <w:rsid w:val="00904057"/>
    <w:rsid w:val="00911DDC"/>
    <w:rsid w:val="009200EE"/>
    <w:rsid w:val="00920393"/>
    <w:rsid w:val="00931046"/>
    <w:rsid w:val="00956628"/>
    <w:rsid w:val="00957938"/>
    <w:rsid w:val="00962D1D"/>
    <w:rsid w:val="00967309"/>
    <w:rsid w:val="0097436B"/>
    <w:rsid w:val="009748DA"/>
    <w:rsid w:val="0098371D"/>
    <w:rsid w:val="009859D4"/>
    <w:rsid w:val="00986BBD"/>
    <w:rsid w:val="009A4900"/>
    <w:rsid w:val="009B3394"/>
    <w:rsid w:val="009B4095"/>
    <w:rsid w:val="009B40C3"/>
    <w:rsid w:val="009B5A83"/>
    <w:rsid w:val="009C144F"/>
    <w:rsid w:val="009C1BA0"/>
    <w:rsid w:val="009C3D34"/>
    <w:rsid w:val="009C5E50"/>
    <w:rsid w:val="009D3AE4"/>
    <w:rsid w:val="009D4F1C"/>
    <w:rsid w:val="009D57AC"/>
    <w:rsid w:val="009D7246"/>
    <w:rsid w:val="009F1DD5"/>
    <w:rsid w:val="009F559A"/>
    <w:rsid w:val="00A016B9"/>
    <w:rsid w:val="00A05BED"/>
    <w:rsid w:val="00A1475B"/>
    <w:rsid w:val="00A16260"/>
    <w:rsid w:val="00A22592"/>
    <w:rsid w:val="00A230A0"/>
    <w:rsid w:val="00A365B6"/>
    <w:rsid w:val="00A371D1"/>
    <w:rsid w:val="00A440D2"/>
    <w:rsid w:val="00A57163"/>
    <w:rsid w:val="00A577F1"/>
    <w:rsid w:val="00A61596"/>
    <w:rsid w:val="00A70700"/>
    <w:rsid w:val="00A714F8"/>
    <w:rsid w:val="00A76ACC"/>
    <w:rsid w:val="00A7734C"/>
    <w:rsid w:val="00AA5D2A"/>
    <w:rsid w:val="00AA5E5E"/>
    <w:rsid w:val="00AB31EE"/>
    <w:rsid w:val="00AB41B3"/>
    <w:rsid w:val="00AC6418"/>
    <w:rsid w:val="00AC7C07"/>
    <w:rsid w:val="00AD1AA9"/>
    <w:rsid w:val="00AD1E59"/>
    <w:rsid w:val="00AD55A8"/>
    <w:rsid w:val="00AD79E0"/>
    <w:rsid w:val="00AE40A7"/>
    <w:rsid w:val="00AE5759"/>
    <w:rsid w:val="00AF3494"/>
    <w:rsid w:val="00B02993"/>
    <w:rsid w:val="00B03654"/>
    <w:rsid w:val="00B12ECC"/>
    <w:rsid w:val="00B16637"/>
    <w:rsid w:val="00B16E3D"/>
    <w:rsid w:val="00B23F6C"/>
    <w:rsid w:val="00B25A79"/>
    <w:rsid w:val="00B26D05"/>
    <w:rsid w:val="00B3040A"/>
    <w:rsid w:val="00B34FF0"/>
    <w:rsid w:val="00B40063"/>
    <w:rsid w:val="00B466B8"/>
    <w:rsid w:val="00B65ABE"/>
    <w:rsid w:val="00B75FC9"/>
    <w:rsid w:val="00B92E13"/>
    <w:rsid w:val="00BA0048"/>
    <w:rsid w:val="00BA52F9"/>
    <w:rsid w:val="00BB1DE6"/>
    <w:rsid w:val="00BD4A07"/>
    <w:rsid w:val="00BF2635"/>
    <w:rsid w:val="00BF5306"/>
    <w:rsid w:val="00BF55CD"/>
    <w:rsid w:val="00BF675E"/>
    <w:rsid w:val="00BF7FA6"/>
    <w:rsid w:val="00BF7FBA"/>
    <w:rsid w:val="00C02BAD"/>
    <w:rsid w:val="00C1031F"/>
    <w:rsid w:val="00C105B8"/>
    <w:rsid w:val="00C106EC"/>
    <w:rsid w:val="00C10D3C"/>
    <w:rsid w:val="00C17EA8"/>
    <w:rsid w:val="00C21EA0"/>
    <w:rsid w:val="00C23AAA"/>
    <w:rsid w:val="00C260D9"/>
    <w:rsid w:val="00C30425"/>
    <w:rsid w:val="00C328B9"/>
    <w:rsid w:val="00C3667E"/>
    <w:rsid w:val="00C452D0"/>
    <w:rsid w:val="00C5401A"/>
    <w:rsid w:val="00C56F31"/>
    <w:rsid w:val="00C57587"/>
    <w:rsid w:val="00C613EB"/>
    <w:rsid w:val="00C640F4"/>
    <w:rsid w:val="00C64E4D"/>
    <w:rsid w:val="00C65C50"/>
    <w:rsid w:val="00C71B02"/>
    <w:rsid w:val="00C8170A"/>
    <w:rsid w:val="00C8229D"/>
    <w:rsid w:val="00C83813"/>
    <w:rsid w:val="00C8771D"/>
    <w:rsid w:val="00C903E5"/>
    <w:rsid w:val="00C944C5"/>
    <w:rsid w:val="00CA01F1"/>
    <w:rsid w:val="00CA475D"/>
    <w:rsid w:val="00CB6CA1"/>
    <w:rsid w:val="00CB7F6A"/>
    <w:rsid w:val="00CC3CEA"/>
    <w:rsid w:val="00CC5BAB"/>
    <w:rsid w:val="00CD03C7"/>
    <w:rsid w:val="00CD1A1F"/>
    <w:rsid w:val="00CE2C17"/>
    <w:rsid w:val="00CE550B"/>
    <w:rsid w:val="00CE7954"/>
    <w:rsid w:val="00CE7F7E"/>
    <w:rsid w:val="00CF10A7"/>
    <w:rsid w:val="00CF17BC"/>
    <w:rsid w:val="00CF7298"/>
    <w:rsid w:val="00D0088A"/>
    <w:rsid w:val="00D127BB"/>
    <w:rsid w:val="00D13BA3"/>
    <w:rsid w:val="00D16B19"/>
    <w:rsid w:val="00D24085"/>
    <w:rsid w:val="00D24640"/>
    <w:rsid w:val="00D24C3B"/>
    <w:rsid w:val="00D31F26"/>
    <w:rsid w:val="00D32888"/>
    <w:rsid w:val="00D337E0"/>
    <w:rsid w:val="00D42088"/>
    <w:rsid w:val="00D50813"/>
    <w:rsid w:val="00D5416B"/>
    <w:rsid w:val="00D550D7"/>
    <w:rsid w:val="00D564E0"/>
    <w:rsid w:val="00D57CA4"/>
    <w:rsid w:val="00D614E1"/>
    <w:rsid w:val="00D666B2"/>
    <w:rsid w:val="00D715CA"/>
    <w:rsid w:val="00D71EA8"/>
    <w:rsid w:val="00D74B74"/>
    <w:rsid w:val="00D75659"/>
    <w:rsid w:val="00D81B21"/>
    <w:rsid w:val="00D85633"/>
    <w:rsid w:val="00D96516"/>
    <w:rsid w:val="00DA5117"/>
    <w:rsid w:val="00DA6CD5"/>
    <w:rsid w:val="00DC5147"/>
    <w:rsid w:val="00DC5366"/>
    <w:rsid w:val="00DD3EDB"/>
    <w:rsid w:val="00DD50FE"/>
    <w:rsid w:val="00DE1764"/>
    <w:rsid w:val="00DE1EA3"/>
    <w:rsid w:val="00DE651D"/>
    <w:rsid w:val="00DE7151"/>
    <w:rsid w:val="00DF2247"/>
    <w:rsid w:val="00DF487D"/>
    <w:rsid w:val="00DF761A"/>
    <w:rsid w:val="00E122A2"/>
    <w:rsid w:val="00E130C9"/>
    <w:rsid w:val="00E23BD0"/>
    <w:rsid w:val="00E24B6C"/>
    <w:rsid w:val="00E24BA4"/>
    <w:rsid w:val="00E26553"/>
    <w:rsid w:val="00E2790A"/>
    <w:rsid w:val="00E31543"/>
    <w:rsid w:val="00E3471B"/>
    <w:rsid w:val="00E35B93"/>
    <w:rsid w:val="00E4034F"/>
    <w:rsid w:val="00E4253E"/>
    <w:rsid w:val="00E44BB1"/>
    <w:rsid w:val="00E4705C"/>
    <w:rsid w:val="00E60E16"/>
    <w:rsid w:val="00E61B52"/>
    <w:rsid w:val="00E63450"/>
    <w:rsid w:val="00E64A84"/>
    <w:rsid w:val="00E662F6"/>
    <w:rsid w:val="00E717A7"/>
    <w:rsid w:val="00E72947"/>
    <w:rsid w:val="00E74D53"/>
    <w:rsid w:val="00E83B49"/>
    <w:rsid w:val="00E85704"/>
    <w:rsid w:val="00E95625"/>
    <w:rsid w:val="00EA5811"/>
    <w:rsid w:val="00EA7DCE"/>
    <w:rsid w:val="00EB11F0"/>
    <w:rsid w:val="00EB5BC0"/>
    <w:rsid w:val="00EC191F"/>
    <w:rsid w:val="00EC1B20"/>
    <w:rsid w:val="00EC4EB4"/>
    <w:rsid w:val="00ED38D2"/>
    <w:rsid w:val="00ED6D68"/>
    <w:rsid w:val="00ED6DD4"/>
    <w:rsid w:val="00ED7421"/>
    <w:rsid w:val="00EE1C0D"/>
    <w:rsid w:val="00EE4437"/>
    <w:rsid w:val="00EE7F9B"/>
    <w:rsid w:val="00EF030A"/>
    <w:rsid w:val="00EF33AB"/>
    <w:rsid w:val="00EF6F06"/>
    <w:rsid w:val="00F02BD7"/>
    <w:rsid w:val="00F04522"/>
    <w:rsid w:val="00F130B5"/>
    <w:rsid w:val="00F15D04"/>
    <w:rsid w:val="00F2043E"/>
    <w:rsid w:val="00F253AB"/>
    <w:rsid w:val="00F30DBC"/>
    <w:rsid w:val="00F36872"/>
    <w:rsid w:val="00F40ADB"/>
    <w:rsid w:val="00F50F70"/>
    <w:rsid w:val="00F6016F"/>
    <w:rsid w:val="00F6058E"/>
    <w:rsid w:val="00F661F9"/>
    <w:rsid w:val="00F75F81"/>
    <w:rsid w:val="00F85A30"/>
    <w:rsid w:val="00F87DD3"/>
    <w:rsid w:val="00F90779"/>
    <w:rsid w:val="00F94A65"/>
    <w:rsid w:val="00FA0698"/>
    <w:rsid w:val="00FA7ACA"/>
    <w:rsid w:val="00FB106F"/>
    <w:rsid w:val="00FB520F"/>
    <w:rsid w:val="00FB5FDE"/>
    <w:rsid w:val="00FB614A"/>
    <w:rsid w:val="00FC2771"/>
    <w:rsid w:val="00FC635A"/>
    <w:rsid w:val="00FD7999"/>
    <w:rsid w:val="00FE0BBA"/>
    <w:rsid w:val="00FF212E"/>
    <w:rsid w:val="00FF723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colormru v:ext="edit" colors="black"/>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8332A"/>
    <w:rPr>
      <w:sz w:val="24"/>
      <w:szCs w:val="24"/>
      <w:lang w:val="en-US" w:eastAsia="en-US"/>
    </w:rPr>
  </w:style>
  <w:style w:type="paragraph" w:styleId="berschrift1">
    <w:name w:val="heading 1"/>
    <w:basedOn w:val="Standard"/>
    <w:qFormat/>
    <w:rsid w:val="00C6289F"/>
    <w:pPr>
      <w:spacing w:before="100" w:beforeAutospacing="1" w:after="100" w:afterAutospacing="1"/>
      <w:outlineLvl w:val="0"/>
    </w:pPr>
    <w:rPr>
      <w:rFonts w:eastAsia="Batang"/>
      <w:b/>
      <w:bCs/>
      <w:kern w:val="36"/>
      <w:sz w:val="48"/>
      <w:szCs w:val="48"/>
    </w:rPr>
  </w:style>
  <w:style w:type="paragraph" w:styleId="berschrift2">
    <w:name w:val="heading 2"/>
    <w:basedOn w:val="Standard"/>
    <w:next w:val="Standard"/>
    <w:qFormat/>
    <w:rsid w:val="00B754ED"/>
    <w:pPr>
      <w:keepNext/>
      <w:spacing w:before="240" w:after="60"/>
      <w:outlineLvl w:val="1"/>
    </w:pPr>
    <w:rPr>
      <w:rFonts w:ascii="Cambria" w:hAnsi="Cambria"/>
      <w:b/>
      <w:bCs/>
      <w:i/>
      <w:iCs/>
      <w:sz w:val="28"/>
      <w:szCs w:val="28"/>
    </w:rPr>
  </w:style>
  <w:style w:type="paragraph" w:styleId="berschrift3">
    <w:name w:val="heading 3"/>
    <w:basedOn w:val="Standard"/>
    <w:qFormat/>
    <w:rsid w:val="00C6289F"/>
    <w:pPr>
      <w:spacing w:before="100" w:beforeAutospacing="1" w:after="100" w:afterAutospacing="1"/>
      <w:outlineLvl w:val="2"/>
    </w:pPr>
    <w:rPr>
      <w:rFonts w:eastAsia="Batang"/>
      <w:b/>
      <w:bCs/>
      <w:sz w:val="27"/>
      <w:szCs w:val="27"/>
    </w:rPr>
  </w:style>
  <w:style w:type="paragraph" w:styleId="berschrift4">
    <w:name w:val="heading 4"/>
    <w:basedOn w:val="Standard"/>
    <w:next w:val="Standard"/>
    <w:qFormat/>
    <w:rsid w:val="00065FCD"/>
    <w:pPr>
      <w:keepNext/>
      <w:widowControl w:val="0"/>
      <w:autoSpaceDE w:val="0"/>
      <w:autoSpaceDN w:val="0"/>
      <w:adjustRightInd w:val="0"/>
      <w:spacing w:before="240" w:after="60"/>
      <w:outlineLvl w:val="3"/>
    </w:pPr>
    <w:rPr>
      <w:rFonts w:ascii="Times" w:eastAsia="Batang" w:hAnsi="Times" w:cs="Times"/>
      <w:b/>
      <w:bCs/>
      <w:noProof/>
      <w:lang w:eastAsia="ko-KR"/>
    </w:rPr>
  </w:style>
  <w:style w:type="paragraph" w:styleId="berschrift5">
    <w:name w:val="heading 5"/>
    <w:basedOn w:val="Standard"/>
    <w:next w:val="Standard"/>
    <w:qFormat/>
    <w:rsid w:val="00065FCD"/>
    <w:pPr>
      <w:keepNext/>
      <w:widowControl w:val="0"/>
      <w:autoSpaceDE w:val="0"/>
      <w:autoSpaceDN w:val="0"/>
      <w:adjustRightInd w:val="0"/>
      <w:spacing w:before="240" w:after="60"/>
      <w:outlineLvl w:val="4"/>
    </w:pPr>
    <w:rPr>
      <w:rFonts w:ascii="Times" w:eastAsia="Batang" w:hAnsi="Times" w:cs="Times"/>
      <w:b/>
      <w:bCs/>
      <w:noProof/>
      <w:lang w:eastAsia="ko-KR"/>
    </w:rPr>
  </w:style>
  <w:style w:type="paragraph" w:styleId="berschrift6">
    <w:name w:val="heading 6"/>
    <w:basedOn w:val="Standard"/>
    <w:next w:val="Standard"/>
    <w:qFormat/>
    <w:rsid w:val="00065FCD"/>
    <w:pPr>
      <w:keepNext/>
      <w:widowControl w:val="0"/>
      <w:autoSpaceDE w:val="0"/>
      <w:autoSpaceDN w:val="0"/>
      <w:adjustRightInd w:val="0"/>
      <w:spacing w:before="240" w:after="60"/>
      <w:outlineLvl w:val="5"/>
    </w:pPr>
    <w:rPr>
      <w:rFonts w:ascii="Times" w:eastAsia="Batang" w:hAnsi="Times" w:cs="Times"/>
      <w:b/>
      <w:bCs/>
      <w:noProof/>
      <w:lang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qFormat/>
    <w:rsid w:val="002B7A4B"/>
    <w:rPr>
      <w:i/>
      <w:iCs/>
    </w:rPr>
  </w:style>
  <w:style w:type="character" w:customStyle="1" w:styleId="colorkey12">
    <w:name w:val="color_key_12"/>
    <w:rsid w:val="002B7A4B"/>
    <w:rPr>
      <w:shd w:val="clear" w:color="auto" w:fill="FFD700"/>
    </w:rPr>
  </w:style>
  <w:style w:type="character" w:customStyle="1" w:styleId="colorkey21">
    <w:name w:val="color_key_21"/>
    <w:rsid w:val="002B7A4B"/>
    <w:rPr>
      <w:shd w:val="clear" w:color="auto" w:fill="00FF00"/>
    </w:rPr>
  </w:style>
  <w:style w:type="character" w:styleId="Hyperlink">
    <w:name w:val="Hyperlink"/>
    <w:unhideWhenUsed/>
    <w:rsid w:val="002B7A4B"/>
    <w:rPr>
      <w:color w:val="0000FF"/>
      <w:u w:val="single"/>
    </w:rPr>
  </w:style>
  <w:style w:type="paragraph" w:styleId="Fuzeile">
    <w:name w:val="footer"/>
    <w:basedOn w:val="Standard"/>
    <w:uiPriority w:val="99"/>
    <w:unhideWhenUsed/>
    <w:rsid w:val="002B7A4B"/>
    <w:pPr>
      <w:tabs>
        <w:tab w:val="center" w:pos="4252"/>
        <w:tab w:val="right" w:pos="8504"/>
      </w:tabs>
      <w:jc w:val="both"/>
    </w:pPr>
    <w:rPr>
      <w:rFonts w:ascii="Calibri" w:eastAsia="Calibri" w:hAnsi="Calibri"/>
      <w:sz w:val="22"/>
      <w:szCs w:val="22"/>
      <w:lang w:val="es-ES_tradnl"/>
    </w:rPr>
  </w:style>
  <w:style w:type="character" w:customStyle="1" w:styleId="PiedepginaCar">
    <w:name w:val="Pie de página Car"/>
    <w:rsid w:val="002B7A4B"/>
    <w:rPr>
      <w:sz w:val="22"/>
      <w:szCs w:val="22"/>
      <w:lang w:eastAsia="en-US"/>
    </w:rPr>
  </w:style>
  <w:style w:type="character" w:customStyle="1" w:styleId="hithilite1">
    <w:name w:val="hithilite1"/>
    <w:rsid w:val="002B7A4B"/>
    <w:rPr>
      <w:shd w:val="clear" w:color="auto" w:fill="FFF3C6"/>
    </w:rPr>
  </w:style>
  <w:style w:type="character" w:customStyle="1" w:styleId="databold1">
    <w:name w:val="data_bold1"/>
    <w:rsid w:val="002B7A4B"/>
    <w:rPr>
      <w:b/>
      <w:bCs/>
    </w:rPr>
  </w:style>
  <w:style w:type="paragraph" w:styleId="StandardWeb">
    <w:name w:val="Normal (Web)"/>
    <w:basedOn w:val="Standard"/>
    <w:uiPriority w:val="99"/>
    <w:unhideWhenUsed/>
    <w:rsid w:val="002B7A4B"/>
    <w:pPr>
      <w:spacing w:before="100" w:beforeAutospacing="1" w:after="100" w:afterAutospacing="1"/>
    </w:pPr>
    <w:rPr>
      <w:lang w:val="es-ES_tradnl" w:eastAsia="es-ES_tradnl"/>
    </w:rPr>
  </w:style>
  <w:style w:type="character" w:styleId="Fett">
    <w:name w:val="Strong"/>
    <w:qFormat/>
    <w:rsid w:val="002B7A4B"/>
    <w:rPr>
      <w:b/>
      <w:bCs/>
    </w:rPr>
  </w:style>
  <w:style w:type="character" w:customStyle="1" w:styleId="f1">
    <w:name w:val="f1"/>
    <w:rsid w:val="002B7A4B"/>
    <w:rPr>
      <w:color w:val="676767"/>
    </w:rPr>
  </w:style>
  <w:style w:type="character" w:customStyle="1" w:styleId="hit">
    <w:name w:val="hit"/>
    <w:basedOn w:val="Absatz-Standardschriftart"/>
    <w:rsid w:val="002B7A4B"/>
  </w:style>
  <w:style w:type="paragraph" w:customStyle="1" w:styleId="TableHead">
    <w:name w:val="TableHead"/>
    <w:basedOn w:val="Standard"/>
    <w:rsid w:val="002B7A4B"/>
    <w:pPr>
      <w:spacing w:before="120" w:after="120" w:line="200" w:lineRule="exact"/>
    </w:pPr>
    <w:rPr>
      <w:rFonts w:ascii="Arial" w:eastAsia="MS Mincho" w:hAnsi="Arial"/>
      <w:sz w:val="16"/>
      <w:lang w:val="en-GB" w:eastAsia="ja-JP"/>
    </w:rPr>
  </w:style>
  <w:style w:type="paragraph" w:customStyle="1" w:styleId="TableBody">
    <w:name w:val="TableBody"/>
    <w:basedOn w:val="Standard"/>
    <w:rsid w:val="002B7A4B"/>
    <w:pPr>
      <w:spacing w:before="120" w:after="120" w:line="230" w:lineRule="exact"/>
    </w:pPr>
    <w:rPr>
      <w:rFonts w:ascii="Arial" w:eastAsia="MS Mincho" w:hAnsi="Arial"/>
      <w:sz w:val="16"/>
      <w:lang w:val="de-DE" w:eastAsia="ja-JP"/>
    </w:rPr>
  </w:style>
  <w:style w:type="character" w:customStyle="1" w:styleId="smallv651">
    <w:name w:val="smallv651"/>
    <w:rsid w:val="002B7A4B"/>
    <w:rPr>
      <w:sz w:val="16"/>
      <w:szCs w:val="16"/>
    </w:rPr>
  </w:style>
  <w:style w:type="character" w:customStyle="1" w:styleId="frlabel1">
    <w:name w:val="fr_label1"/>
    <w:rsid w:val="002B7A4B"/>
    <w:rPr>
      <w:b/>
      <w:bCs/>
    </w:rPr>
  </w:style>
  <w:style w:type="character" w:customStyle="1" w:styleId="frsourcelabel1">
    <w:name w:val="fr_source_label1"/>
    <w:rsid w:val="002B7A4B"/>
    <w:rPr>
      <w:b/>
      <w:bCs/>
    </w:rPr>
  </w:style>
  <w:style w:type="paragraph" w:styleId="Titel">
    <w:name w:val="Title"/>
    <w:basedOn w:val="Standard"/>
    <w:next w:val="Standard"/>
    <w:qFormat/>
    <w:rsid w:val="002B7A4B"/>
    <w:pPr>
      <w:spacing w:after="460" w:line="230" w:lineRule="exact"/>
    </w:pPr>
    <w:rPr>
      <w:rFonts w:eastAsia="MS Mincho"/>
      <w:b/>
      <w:sz w:val="22"/>
      <w:lang w:val="de-DE" w:eastAsia="ja-JP"/>
    </w:rPr>
  </w:style>
  <w:style w:type="paragraph" w:customStyle="1" w:styleId="01-MainHeading">
    <w:name w:val="01-Main Heading"/>
    <w:basedOn w:val="Standard"/>
    <w:rsid w:val="002B7A4B"/>
    <w:pPr>
      <w:spacing w:after="200" w:line="216" w:lineRule="auto"/>
      <w:jc w:val="both"/>
    </w:pPr>
    <w:rPr>
      <w:rFonts w:eastAsia="Times"/>
      <w:b/>
      <w:sz w:val="32"/>
      <w:szCs w:val="20"/>
      <w:lang w:eastAsia="zh-CN"/>
    </w:rPr>
  </w:style>
  <w:style w:type="paragraph" w:customStyle="1" w:styleId="02-Author">
    <w:name w:val="02-Author"/>
    <w:basedOn w:val="Standard"/>
    <w:rsid w:val="002B7A4B"/>
    <w:pPr>
      <w:spacing w:before="240" w:after="480" w:line="220" w:lineRule="exact"/>
      <w:ind w:right="567"/>
    </w:pPr>
    <w:rPr>
      <w:rFonts w:eastAsia="Times"/>
      <w:szCs w:val="20"/>
      <w:lang w:eastAsia="zh-CN"/>
    </w:rPr>
  </w:style>
  <w:style w:type="paragraph" w:customStyle="1" w:styleId="03-Address">
    <w:name w:val="03-Address"/>
    <w:basedOn w:val="Standard"/>
    <w:rsid w:val="002B7A4B"/>
    <w:pPr>
      <w:spacing w:after="240"/>
      <w:ind w:right="567"/>
      <w:jc w:val="both"/>
    </w:pPr>
    <w:rPr>
      <w:rFonts w:eastAsia="Times"/>
      <w:i/>
      <w:sz w:val="20"/>
      <w:szCs w:val="20"/>
      <w:lang w:eastAsia="zh-CN"/>
    </w:rPr>
  </w:style>
  <w:style w:type="paragraph" w:customStyle="1" w:styleId="04-abstract">
    <w:name w:val="04-abstract"/>
    <w:basedOn w:val="Standard"/>
    <w:rsid w:val="002B7A4B"/>
    <w:pPr>
      <w:spacing w:after="360" w:line="220" w:lineRule="exact"/>
      <w:ind w:left="851" w:right="567"/>
      <w:jc w:val="both"/>
    </w:pPr>
    <w:rPr>
      <w:rFonts w:eastAsia="Times"/>
      <w:sz w:val="18"/>
      <w:szCs w:val="20"/>
      <w:lang w:eastAsia="zh-CN"/>
    </w:rPr>
  </w:style>
  <w:style w:type="paragraph" w:customStyle="1" w:styleId="05-ArticleText">
    <w:name w:val="05-Article Text"/>
    <w:basedOn w:val="Standard"/>
    <w:link w:val="05-ArticleTextZchn"/>
    <w:rsid w:val="002B7A4B"/>
    <w:pPr>
      <w:tabs>
        <w:tab w:val="left" w:pos="284"/>
      </w:tabs>
      <w:spacing w:after="120" w:line="220" w:lineRule="exact"/>
      <w:jc w:val="both"/>
    </w:pPr>
    <w:rPr>
      <w:rFonts w:eastAsia="Times"/>
      <w:sz w:val="20"/>
      <w:szCs w:val="20"/>
      <w:lang w:eastAsia="zh-CN"/>
    </w:rPr>
  </w:style>
  <w:style w:type="paragraph" w:customStyle="1" w:styleId="06-Heading-1">
    <w:name w:val="06-Heading-1"/>
    <w:basedOn w:val="Standard"/>
    <w:rsid w:val="002B7A4B"/>
    <w:pPr>
      <w:spacing w:before="120" w:after="120" w:line="220" w:lineRule="exact"/>
      <w:jc w:val="both"/>
    </w:pPr>
    <w:rPr>
      <w:rFonts w:eastAsia="Times"/>
      <w:b/>
      <w:caps/>
      <w:sz w:val="20"/>
      <w:szCs w:val="20"/>
      <w:lang w:eastAsia="zh-CN"/>
    </w:rPr>
  </w:style>
  <w:style w:type="paragraph" w:customStyle="1" w:styleId="07-Heading-2">
    <w:name w:val="07-Heading-2"/>
    <w:basedOn w:val="Standard"/>
    <w:rsid w:val="002B7A4B"/>
    <w:pPr>
      <w:spacing w:before="120" w:after="120" w:line="220" w:lineRule="exact"/>
      <w:jc w:val="both"/>
    </w:pPr>
    <w:rPr>
      <w:rFonts w:eastAsia="Times"/>
      <w:b/>
      <w:sz w:val="20"/>
      <w:szCs w:val="20"/>
      <w:lang w:eastAsia="zh-CN"/>
    </w:rPr>
  </w:style>
  <w:style w:type="paragraph" w:customStyle="1" w:styleId="08-Heading-3">
    <w:name w:val="08-Heading-3"/>
    <w:basedOn w:val="07-Heading-2"/>
    <w:rsid w:val="002B7A4B"/>
    <w:rPr>
      <w:i/>
    </w:rPr>
  </w:style>
  <w:style w:type="paragraph" w:customStyle="1" w:styleId="09-Heading-4">
    <w:name w:val="09-Heading-4"/>
    <w:basedOn w:val="Standard"/>
    <w:rsid w:val="002B7A4B"/>
    <w:pPr>
      <w:spacing w:before="120" w:after="120" w:line="220" w:lineRule="exact"/>
      <w:jc w:val="both"/>
    </w:pPr>
    <w:rPr>
      <w:rFonts w:eastAsia="Times"/>
      <w:b/>
      <w:i/>
      <w:sz w:val="20"/>
      <w:szCs w:val="20"/>
      <w:u w:val="single"/>
      <w:lang w:eastAsia="zh-CN"/>
    </w:rPr>
  </w:style>
  <w:style w:type="paragraph" w:customStyle="1" w:styleId="10-Table-H">
    <w:name w:val="10-Table-H"/>
    <w:basedOn w:val="Standard"/>
    <w:rsid w:val="002B7A4B"/>
    <w:pPr>
      <w:tabs>
        <w:tab w:val="left" w:pos="851"/>
      </w:tabs>
      <w:spacing w:before="60" w:after="240"/>
      <w:jc w:val="both"/>
    </w:pPr>
    <w:rPr>
      <w:rFonts w:eastAsia="Times"/>
      <w:b/>
      <w:sz w:val="18"/>
      <w:szCs w:val="20"/>
      <w:lang w:eastAsia="zh-CN"/>
    </w:rPr>
  </w:style>
  <w:style w:type="paragraph" w:customStyle="1" w:styleId="11-Table-T">
    <w:name w:val="11-Table-T"/>
    <w:basedOn w:val="Standard"/>
    <w:rsid w:val="002B7A4B"/>
    <w:pPr>
      <w:spacing w:before="60" w:after="60" w:line="220" w:lineRule="exact"/>
      <w:jc w:val="center"/>
    </w:pPr>
    <w:rPr>
      <w:rFonts w:eastAsia="Times"/>
      <w:sz w:val="16"/>
      <w:szCs w:val="20"/>
      <w:lang w:eastAsia="zh-CN"/>
    </w:rPr>
  </w:style>
  <w:style w:type="paragraph" w:customStyle="1" w:styleId="12-References">
    <w:name w:val="12-References"/>
    <w:basedOn w:val="Standard"/>
    <w:rsid w:val="002B7A4B"/>
    <w:pPr>
      <w:tabs>
        <w:tab w:val="left" w:pos="567"/>
      </w:tabs>
      <w:spacing w:line="180" w:lineRule="exact"/>
      <w:ind w:left="567" w:hanging="567"/>
      <w:jc w:val="both"/>
    </w:pPr>
    <w:rPr>
      <w:rFonts w:eastAsia="Times"/>
      <w:sz w:val="16"/>
      <w:szCs w:val="20"/>
      <w:lang w:eastAsia="zh-CN"/>
    </w:rPr>
  </w:style>
  <w:style w:type="paragraph" w:customStyle="1" w:styleId="13-Figure">
    <w:name w:val="13-Figure"/>
    <w:basedOn w:val="Standard"/>
    <w:rsid w:val="002B7A4B"/>
    <w:pPr>
      <w:framePr w:w="10206" w:hSpace="181" w:vSpace="181" w:wrap="around" w:hAnchor="margin" w:xAlign="center" w:yAlign="top"/>
      <w:spacing w:before="200" w:after="200" w:line="220" w:lineRule="exact"/>
      <w:jc w:val="both"/>
    </w:pPr>
    <w:rPr>
      <w:rFonts w:eastAsia="Times"/>
      <w:sz w:val="18"/>
      <w:szCs w:val="20"/>
      <w:lang w:eastAsia="zh-CN"/>
    </w:rPr>
  </w:style>
  <w:style w:type="paragraph" w:styleId="Kopfzeile">
    <w:name w:val="header"/>
    <w:basedOn w:val="Standard"/>
    <w:rsid w:val="002B7A4B"/>
    <w:pPr>
      <w:tabs>
        <w:tab w:val="center" w:pos="4320"/>
        <w:tab w:val="right" w:pos="8640"/>
      </w:tabs>
    </w:pPr>
  </w:style>
  <w:style w:type="character" w:styleId="Seitenzahl">
    <w:name w:val="page number"/>
    <w:basedOn w:val="Absatz-Standardschriftart"/>
    <w:rsid w:val="002B7A4B"/>
  </w:style>
  <w:style w:type="character" w:styleId="BesuchterHyperlink">
    <w:name w:val="FollowedHyperlink"/>
    <w:rsid w:val="00791837"/>
    <w:rPr>
      <w:color w:val="800080"/>
      <w:u w:val="single"/>
    </w:rPr>
  </w:style>
  <w:style w:type="paragraph" w:customStyle="1" w:styleId="firstlast">
    <w:name w:val="first last"/>
    <w:basedOn w:val="Standard"/>
    <w:rsid w:val="00C6289F"/>
    <w:pPr>
      <w:spacing w:before="100" w:beforeAutospacing="1" w:after="100" w:afterAutospacing="1"/>
    </w:pPr>
    <w:rPr>
      <w:rFonts w:ascii="Arial" w:eastAsia="Batang" w:hAnsi="Arial" w:cs="Arial"/>
      <w:sz w:val="20"/>
      <w:szCs w:val="20"/>
    </w:rPr>
  </w:style>
  <w:style w:type="paragraph" w:customStyle="1" w:styleId="Default">
    <w:name w:val="Default"/>
    <w:rsid w:val="00C6289F"/>
    <w:pPr>
      <w:autoSpaceDE w:val="0"/>
      <w:autoSpaceDN w:val="0"/>
      <w:adjustRightInd w:val="0"/>
    </w:pPr>
    <w:rPr>
      <w:rFonts w:ascii="Arial Narrow" w:eastAsia="Batang" w:hAnsi="Arial Narrow" w:cs="Arial Narrow"/>
      <w:color w:val="000000"/>
      <w:sz w:val="24"/>
      <w:szCs w:val="24"/>
      <w:lang w:val="en-US" w:eastAsia="en-US"/>
    </w:rPr>
  </w:style>
  <w:style w:type="paragraph" w:customStyle="1" w:styleId="Heading21">
    <w:name w:val="Heading 21"/>
    <w:basedOn w:val="Standard"/>
    <w:rsid w:val="00C6289F"/>
    <w:pPr>
      <w:outlineLvl w:val="2"/>
    </w:pPr>
    <w:rPr>
      <w:rFonts w:eastAsia="Batang"/>
      <w:color w:val="FFFFFF"/>
    </w:rPr>
  </w:style>
  <w:style w:type="paragraph" w:customStyle="1" w:styleId="Heading11">
    <w:name w:val="Heading 11"/>
    <w:basedOn w:val="Standard"/>
    <w:rsid w:val="00C6289F"/>
    <w:pPr>
      <w:outlineLvl w:val="1"/>
    </w:pPr>
    <w:rPr>
      <w:rFonts w:eastAsia="Batang"/>
      <w:b/>
      <w:bCs/>
      <w:color w:val="FFFFFF"/>
      <w:spacing w:val="-12"/>
      <w:kern w:val="36"/>
      <w:sz w:val="40"/>
      <w:szCs w:val="40"/>
    </w:rPr>
  </w:style>
  <w:style w:type="character" w:styleId="Zeilennummer">
    <w:name w:val="line number"/>
    <w:basedOn w:val="Absatz-Standardschriftart"/>
    <w:rsid w:val="00C6289F"/>
  </w:style>
  <w:style w:type="character" w:customStyle="1" w:styleId="journalname">
    <w:name w:val="journalname"/>
    <w:basedOn w:val="Absatz-Standardschriftart"/>
    <w:rsid w:val="00C6289F"/>
  </w:style>
  <w:style w:type="character" w:customStyle="1" w:styleId="yshortcuts">
    <w:name w:val="yshortcuts"/>
    <w:basedOn w:val="Absatz-Standardschriftart"/>
    <w:rsid w:val="00C6289F"/>
  </w:style>
  <w:style w:type="character" w:styleId="HTMLZitat">
    <w:name w:val="HTML Cite"/>
    <w:rsid w:val="00C6289F"/>
    <w:rPr>
      <w:i/>
      <w:iCs/>
    </w:rPr>
  </w:style>
  <w:style w:type="character" w:customStyle="1" w:styleId="HeaderChar">
    <w:name w:val="Header Char"/>
    <w:rsid w:val="00C6289F"/>
    <w:rPr>
      <w:sz w:val="24"/>
      <w:szCs w:val="24"/>
      <w:lang w:eastAsia="en-US"/>
    </w:rPr>
  </w:style>
  <w:style w:type="paragraph" w:styleId="Sprechblasentext">
    <w:name w:val="Balloon Text"/>
    <w:basedOn w:val="Standard"/>
    <w:semiHidden/>
    <w:rsid w:val="00AA6E87"/>
    <w:rPr>
      <w:rFonts w:ascii="Tahoma" w:hAnsi="Tahoma" w:cs="Tahoma"/>
      <w:sz w:val="16"/>
      <w:szCs w:val="16"/>
    </w:rPr>
  </w:style>
  <w:style w:type="character" w:customStyle="1" w:styleId="A2">
    <w:name w:val="A2"/>
    <w:rsid w:val="000D50E1"/>
    <w:rPr>
      <w:rFonts w:cs="Meta Bold LF"/>
      <w:b/>
      <w:bCs/>
      <w:color w:val="211D1E"/>
      <w:sz w:val="15"/>
      <w:szCs w:val="15"/>
    </w:rPr>
  </w:style>
  <w:style w:type="paragraph" w:customStyle="1" w:styleId="Pa7">
    <w:name w:val="Pa7"/>
    <w:basedOn w:val="Default"/>
    <w:next w:val="Default"/>
    <w:rsid w:val="000D50E1"/>
    <w:pPr>
      <w:widowControl w:val="0"/>
      <w:spacing w:line="241" w:lineRule="atLeast"/>
    </w:pPr>
    <w:rPr>
      <w:rFonts w:ascii="Relay" w:eastAsia="Relay" w:hAnsi="Times New Roman" w:cs="Times New Roman"/>
      <w:color w:val="auto"/>
      <w:lang w:eastAsia="zh-CN"/>
    </w:rPr>
  </w:style>
  <w:style w:type="character" w:customStyle="1" w:styleId="A7">
    <w:name w:val="A7"/>
    <w:rsid w:val="000D50E1"/>
    <w:rPr>
      <w:rFonts w:cs="Relay"/>
      <w:b/>
      <w:bCs/>
      <w:color w:val="211D1E"/>
      <w:sz w:val="14"/>
      <w:szCs w:val="14"/>
    </w:rPr>
  </w:style>
  <w:style w:type="paragraph" w:customStyle="1" w:styleId="Pa25">
    <w:name w:val="Pa25"/>
    <w:basedOn w:val="Default"/>
    <w:next w:val="Default"/>
    <w:rsid w:val="000D50E1"/>
    <w:pPr>
      <w:widowControl w:val="0"/>
      <w:spacing w:line="141" w:lineRule="atLeast"/>
    </w:pPr>
    <w:rPr>
      <w:rFonts w:ascii="Meta Normal LF" w:eastAsia="Meta Normal LF" w:hAnsi="Times New Roman" w:cs="Times New Roman"/>
      <w:color w:val="auto"/>
      <w:lang w:eastAsia="zh-CN"/>
    </w:rPr>
  </w:style>
  <w:style w:type="paragraph" w:customStyle="1" w:styleId="Pa9">
    <w:name w:val="Pa9"/>
    <w:basedOn w:val="Default"/>
    <w:next w:val="Default"/>
    <w:rsid w:val="000D50E1"/>
    <w:pPr>
      <w:widowControl w:val="0"/>
      <w:spacing w:line="181" w:lineRule="atLeast"/>
    </w:pPr>
    <w:rPr>
      <w:rFonts w:ascii="Meta Normal LF" w:eastAsia="Meta Normal LF" w:hAnsi="Times New Roman" w:cs="Times New Roman"/>
      <w:color w:val="auto"/>
      <w:lang w:eastAsia="zh-CN"/>
    </w:rPr>
  </w:style>
  <w:style w:type="paragraph" w:customStyle="1" w:styleId="BIEmailAddress">
    <w:name w:val="BI_Email_Address"/>
    <w:basedOn w:val="Standard"/>
    <w:next w:val="Standard"/>
    <w:rsid w:val="000D50E1"/>
    <w:pPr>
      <w:spacing w:after="200" w:line="480" w:lineRule="auto"/>
      <w:jc w:val="both"/>
    </w:pPr>
    <w:rPr>
      <w:rFonts w:ascii="Times" w:eastAsia="SimSun" w:hAnsi="Times"/>
      <w:szCs w:val="20"/>
    </w:rPr>
  </w:style>
  <w:style w:type="paragraph" w:customStyle="1" w:styleId="FACorrespondingAuthorFootnote">
    <w:name w:val="FA_Corresponding_Author_Footnote"/>
    <w:basedOn w:val="Standard"/>
    <w:next w:val="Standard"/>
    <w:rsid w:val="000D50E1"/>
    <w:pPr>
      <w:spacing w:after="200" w:line="480" w:lineRule="auto"/>
      <w:jc w:val="both"/>
    </w:pPr>
    <w:rPr>
      <w:rFonts w:ascii="Times" w:eastAsia="SimSun" w:hAnsi="Times"/>
      <w:szCs w:val="20"/>
    </w:rPr>
  </w:style>
  <w:style w:type="character" w:customStyle="1" w:styleId="BIEmailAddressChar">
    <w:name w:val="BI_Email_Address Char"/>
    <w:rsid w:val="000D50E1"/>
    <w:rPr>
      <w:rFonts w:ascii="Times" w:eastAsia="SimSun" w:hAnsi="Times"/>
      <w:sz w:val="24"/>
      <w:lang w:val="en-US" w:eastAsia="en-US" w:bidi="ar-SA"/>
    </w:rPr>
  </w:style>
  <w:style w:type="table" w:styleId="TabelleEinfach1">
    <w:name w:val="Table Simple 1"/>
    <w:basedOn w:val="NormaleTabelle"/>
    <w:rsid w:val="000D50E1"/>
    <w:pPr>
      <w:widowControl w:val="0"/>
      <w:jc w:val="both"/>
    </w:pPr>
    <w:rPr>
      <w:rFonts w:eastAsia="SimSu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harChar">
    <w:name w:val="Char Char"/>
    <w:rsid w:val="00B754ED"/>
    <w:rPr>
      <w:rFonts w:ascii="Cambria" w:eastAsia="Times New Roman" w:hAnsi="Cambria" w:cs="Times New Roman"/>
      <w:b/>
      <w:bCs/>
      <w:i/>
      <w:iCs/>
      <w:sz w:val="28"/>
      <w:szCs w:val="28"/>
    </w:rPr>
  </w:style>
  <w:style w:type="character" w:customStyle="1" w:styleId="CharChar2">
    <w:name w:val="Char Char2"/>
    <w:rsid w:val="00B754ED"/>
    <w:rPr>
      <w:rFonts w:ascii="Cambria" w:hAnsi="Cambria"/>
      <w:b/>
      <w:bCs/>
      <w:kern w:val="32"/>
      <w:sz w:val="32"/>
      <w:szCs w:val="32"/>
      <w:lang w:val="en-US" w:eastAsia="en-US" w:bidi="ar-SA"/>
    </w:rPr>
  </w:style>
  <w:style w:type="character" w:customStyle="1" w:styleId="CharChar1">
    <w:name w:val="Char Char1"/>
    <w:rsid w:val="00B754ED"/>
    <w:rPr>
      <w:rFonts w:ascii="Cambria" w:eastAsia="Times New Roman" w:hAnsi="Cambria" w:cs="Times New Roman"/>
      <w:b/>
      <w:bCs/>
      <w:i/>
      <w:iCs/>
      <w:sz w:val="28"/>
      <w:szCs w:val="28"/>
    </w:rPr>
  </w:style>
  <w:style w:type="character" w:customStyle="1" w:styleId="xcitationtitle1">
    <w:name w:val="xcitationtitle1"/>
    <w:rsid w:val="00B754ED"/>
    <w:rPr>
      <w:rFonts w:ascii="Verdana" w:hAnsi="Verdana" w:hint="default"/>
      <w:b/>
      <w:bCs/>
      <w:sz w:val="21"/>
      <w:szCs w:val="21"/>
    </w:rPr>
  </w:style>
  <w:style w:type="character" w:customStyle="1" w:styleId="cit-sep2">
    <w:name w:val="cit-sep2"/>
    <w:basedOn w:val="Absatz-Standardschriftart"/>
    <w:rsid w:val="00B754ED"/>
  </w:style>
  <w:style w:type="character" w:customStyle="1" w:styleId="cit-subtitle">
    <w:name w:val="cit-subtitle"/>
    <w:basedOn w:val="Absatz-Standardschriftart"/>
    <w:rsid w:val="00B754ED"/>
  </w:style>
  <w:style w:type="paragraph" w:customStyle="1" w:styleId="mainheader">
    <w:name w:val="mainheader"/>
    <w:basedOn w:val="Standard"/>
    <w:rsid w:val="00B754ED"/>
    <w:pPr>
      <w:spacing w:before="100" w:beforeAutospacing="1" w:after="100" w:afterAutospacing="1"/>
    </w:pPr>
    <w:rPr>
      <w:rFonts w:ascii="Verdana" w:hAnsi="Verdana"/>
      <w:b/>
      <w:bCs/>
      <w:sz w:val="27"/>
      <w:szCs w:val="27"/>
    </w:rPr>
  </w:style>
  <w:style w:type="character" w:customStyle="1" w:styleId="citation">
    <w:name w:val="citation"/>
    <w:basedOn w:val="Absatz-Standardschriftart"/>
    <w:rsid w:val="00B754ED"/>
  </w:style>
  <w:style w:type="character" w:customStyle="1" w:styleId="article">
    <w:name w:val="article"/>
    <w:basedOn w:val="Absatz-Standardschriftart"/>
    <w:rsid w:val="00B754ED"/>
  </w:style>
  <w:style w:type="paragraph" w:customStyle="1" w:styleId="part">
    <w:name w:val="part"/>
    <w:basedOn w:val="Standard"/>
    <w:next w:val="Standard"/>
    <w:rsid w:val="00065FCD"/>
    <w:pPr>
      <w:keepNext/>
      <w:widowControl w:val="0"/>
      <w:autoSpaceDE w:val="0"/>
      <w:autoSpaceDN w:val="0"/>
      <w:adjustRightInd w:val="0"/>
      <w:spacing w:before="240" w:after="60"/>
      <w:jc w:val="center"/>
    </w:pPr>
    <w:rPr>
      <w:rFonts w:ascii="Times" w:eastAsia="Batang" w:hAnsi="Times" w:cs="Times"/>
      <w:b/>
      <w:bCs/>
      <w:noProof/>
      <w:sz w:val="40"/>
      <w:szCs w:val="40"/>
      <w:lang w:eastAsia="ko-KR"/>
    </w:rPr>
  </w:style>
  <w:style w:type="character" w:styleId="Funotenzeichen">
    <w:name w:val="footnote reference"/>
    <w:semiHidden/>
    <w:rsid w:val="00065FCD"/>
    <w:rPr>
      <w:vertAlign w:val="superscript"/>
    </w:rPr>
  </w:style>
  <w:style w:type="table" w:customStyle="1" w:styleId="Tabellenraster1">
    <w:name w:val="Tabellenraster1"/>
    <w:basedOn w:val="NormaleTabelle"/>
    <w:rsid w:val="00065FCD"/>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olume">
    <w:name w:val="volume"/>
    <w:basedOn w:val="Absatz-Standardschriftart"/>
    <w:rsid w:val="00DF038B"/>
  </w:style>
  <w:style w:type="character" w:customStyle="1" w:styleId="issue">
    <w:name w:val="issue"/>
    <w:basedOn w:val="Absatz-Standardschriftart"/>
    <w:rsid w:val="00DF038B"/>
  </w:style>
  <w:style w:type="character" w:customStyle="1" w:styleId="pages">
    <w:name w:val="pages"/>
    <w:basedOn w:val="Absatz-Standardschriftart"/>
    <w:rsid w:val="00DF038B"/>
  </w:style>
  <w:style w:type="character" w:customStyle="1" w:styleId="ti">
    <w:name w:val="ti"/>
    <w:basedOn w:val="Absatz-Standardschriftart"/>
    <w:rsid w:val="00DF038B"/>
  </w:style>
  <w:style w:type="character" w:customStyle="1" w:styleId="linkbar">
    <w:name w:val="linkbar"/>
    <w:basedOn w:val="Absatz-Standardschriftart"/>
    <w:rsid w:val="00DF038B"/>
  </w:style>
  <w:style w:type="character" w:customStyle="1" w:styleId="featuredlinkouts">
    <w:name w:val="featured_linkouts"/>
    <w:basedOn w:val="Absatz-Standardschriftart"/>
    <w:rsid w:val="00DF038B"/>
  </w:style>
  <w:style w:type="paragraph" w:styleId="HTMLVorformatiert">
    <w:name w:val="HTML Preformatted"/>
    <w:basedOn w:val="Standard"/>
    <w:rsid w:val="00DF0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paragraph" w:styleId="Textkrper">
    <w:name w:val="Body Text"/>
    <w:basedOn w:val="Standard"/>
    <w:rsid w:val="00DF038B"/>
    <w:pPr>
      <w:jc w:val="both"/>
    </w:pPr>
    <w:rPr>
      <w:szCs w:val="20"/>
    </w:rPr>
  </w:style>
  <w:style w:type="character" w:customStyle="1" w:styleId="ti2">
    <w:name w:val="ti2"/>
    <w:rsid w:val="00DF038B"/>
    <w:rPr>
      <w:sz w:val="22"/>
      <w:szCs w:val="22"/>
    </w:rPr>
  </w:style>
  <w:style w:type="paragraph" w:styleId="Textkrper-Zeileneinzug">
    <w:name w:val="Body Text Indent"/>
    <w:basedOn w:val="Standard"/>
    <w:rsid w:val="00DF038B"/>
    <w:pPr>
      <w:spacing w:line="360" w:lineRule="auto"/>
      <w:ind w:firstLine="708"/>
      <w:jc w:val="both"/>
    </w:pPr>
    <w:rPr>
      <w:lang w:eastAsia="it-IT"/>
    </w:rPr>
  </w:style>
  <w:style w:type="character" w:customStyle="1" w:styleId="AlexionBodyTextChar">
    <w:name w:val="Alexion Body Text Char"/>
    <w:rsid w:val="00DF038B"/>
    <w:rPr>
      <w:sz w:val="24"/>
      <w:lang w:val="en-US" w:eastAsia="en-US" w:bidi="ar-SA"/>
    </w:rPr>
  </w:style>
  <w:style w:type="paragraph" w:customStyle="1" w:styleId="title1">
    <w:name w:val="title1"/>
    <w:basedOn w:val="Standard"/>
    <w:rsid w:val="00DF038B"/>
    <w:rPr>
      <w:sz w:val="29"/>
      <w:szCs w:val="29"/>
      <w:lang w:val="it-IT" w:eastAsia="it-IT"/>
    </w:rPr>
  </w:style>
  <w:style w:type="paragraph" w:customStyle="1" w:styleId="rprtbody1">
    <w:name w:val="rprtbody1"/>
    <w:basedOn w:val="Standard"/>
    <w:rsid w:val="00DF038B"/>
    <w:pPr>
      <w:spacing w:before="34" w:after="34"/>
    </w:pPr>
    <w:rPr>
      <w:sz w:val="28"/>
      <w:szCs w:val="28"/>
      <w:lang w:val="it-IT" w:eastAsia="it-IT"/>
    </w:rPr>
  </w:style>
  <w:style w:type="paragraph" w:customStyle="1" w:styleId="aux1">
    <w:name w:val="aux1"/>
    <w:basedOn w:val="Standard"/>
    <w:rsid w:val="00DF038B"/>
    <w:pPr>
      <w:spacing w:line="320" w:lineRule="atLeast"/>
    </w:pPr>
    <w:rPr>
      <w:lang w:val="it-IT" w:eastAsia="it-IT"/>
    </w:rPr>
  </w:style>
  <w:style w:type="character" w:customStyle="1" w:styleId="src1">
    <w:name w:val="src1"/>
    <w:rsid w:val="00DF038B"/>
    <w:rPr>
      <w:vanish w:val="0"/>
      <w:webHidden w:val="0"/>
      <w:specVanish w:val="0"/>
    </w:rPr>
  </w:style>
  <w:style w:type="character" w:customStyle="1" w:styleId="jrnl">
    <w:name w:val="jrnl"/>
    <w:basedOn w:val="Absatz-Standardschriftart"/>
    <w:rsid w:val="00DF038B"/>
  </w:style>
  <w:style w:type="character" w:customStyle="1" w:styleId="TitleChar">
    <w:name w:val="Title Char"/>
    <w:rsid w:val="00745C79"/>
    <w:rPr>
      <w:rFonts w:ascii="Cambria" w:eastAsia="Times New Roman" w:hAnsi="Cambria" w:cs="Times New Roman"/>
      <w:b/>
      <w:bCs/>
      <w:kern w:val="28"/>
      <w:sz w:val="32"/>
      <w:szCs w:val="32"/>
    </w:rPr>
  </w:style>
  <w:style w:type="paragraph" w:customStyle="1" w:styleId="IntensivesAnfhrungszeichen1">
    <w:name w:val="Intensives Anführungszeichen1"/>
    <w:basedOn w:val="Standard"/>
    <w:next w:val="Standard"/>
    <w:qFormat/>
    <w:rsid w:val="00745C79"/>
    <w:pPr>
      <w:pBdr>
        <w:bottom w:val="single" w:sz="4" w:space="4" w:color="4F81BD"/>
      </w:pBdr>
      <w:spacing w:before="200" w:after="280"/>
      <w:ind w:left="936" w:right="936"/>
    </w:pPr>
    <w:rPr>
      <w:b/>
      <w:bCs/>
      <w:i/>
      <w:iCs/>
      <w:color w:val="4F81BD"/>
      <w:lang w:val="de-DE" w:eastAsia="de-DE"/>
    </w:rPr>
  </w:style>
  <w:style w:type="character" w:customStyle="1" w:styleId="IntensivesAnfhrungszeichenZchn">
    <w:name w:val="Intensives Anführungszeichen Zchn"/>
    <w:rsid w:val="00745C79"/>
    <w:rPr>
      <w:b/>
      <w:bCs/>
      <w:i/>
      <w:iCs/>
      <w:color w:val="4F81BD"/>
      <w:sz w:val="24"/>
      <w:szCs w:val="24"/>
    </w:rPr>
  </w:style>
  <w:style w:type="character" w:customStyle="1" w:styleId="FooterChar">
    <w:name w:val="Footer Char"/>
    <w:uiPriority w:val="99"/>
    <w:rsid w:val="00745C79"/>
    <w:rPr>
      <w:sz w:val="24"/>
      <w:szCs w:val="24"/>
    </w:rPr>
  </w:style>
  <w:style w:type="paragraph" w:styleId="Funotentext">
    <w:name w:val="footnote text"/>
    <w:basedOn w:val="Standard"/>
    <w:rsid w:val="00745C79"/>
    <w:rPr>
      <w:sz w:val="20"/>
      <w:szCs w:val="20"/>
      <w:lang w:val="de-DE" w:eastAsia="de-DE"/>
    </w:rPr>
  </w:style>
  <w:style w:type="character" w:customStyle="1" w:styleId="FootnoteTextChar">
    <w:name w:val="Footnote Text Char"/>
    <w:basedOn w:val="Absatz-Standardschriftart"/>
    <w:rsid w:val="00745C79"/>
  </w:style>
  <w:style w:type="paragraph" w:styleId="Endnotentext">
    <w:name w:val="endnote text"/>
    <w:basedOn w:val="Standard"/>
    <w:rsid w:val="00745C79"/>
    <w:rPr>
      <w:sz w:val="20"/>
      <w:szCs w:val="20"/>
      <w:lang w:val="de-DE" w:eastAsia="de-DE"/>
    </w:rPr>
  </w:style>
  <w:style w:type="character" w:customStyle="1" w:styleId="EndnoteTextChar">
    <w:name w:val="Endnote Text Char"/>
    <w:basedOn w:val="Absatz-Standardschriftart"/>
    <w:rsid w:val="00745C79"/>
  </w:style>
  <w:style w:type="character" w:styleId="Endnotenzeichen">
    <w:name w:val="endnote reference"/>
    <w:rsid w:val="00745C79"/>
    <w:rPr>
      <w:vertAlign w:val="superscript"/>
    </w:rPr>
  </w:style>
  <w:style w:type="character" w:customStyle="1" w:styleId="IntensiveHervorhebung1">
    <w:name w:val="Intensive Hervorhebung1"/>
    <w:qFormat/>
    <w:rsid w:val="00745C79"/>
    <w:rPr>
      <w:b/>
      <w:bCs/>
      <w:i/>
      <w:iCs/>
      <w:color w:val="4F81BD"/>
    </w:rPr>
  </w:style>
  <w:style w:type="character" w:customStyle="1" w:styleId="Heading1Char">
    <w:name w:val="Heading 1 Char"/>
    <w:rsid w:val="00745C79"/>
    <w:rPr>
      <w:rFonts w:ascii="Cambria" w:eastAsia="Times New Roman" w:hAnsi="Cambria" w:cs="Times New Roman"/>
      <w:b/>
      <w:bCs/>
      <w:kern w:val="32"/>
      <w:sz w:val="32"/>
      <w:szCs w:val="32"/>
    </w:rPr>
  </w:style>
  <w:style w:type="paragraph" w:styleId="Aufzhlungszeichen">
    <w:name w:val="List Bullet"/>
    <w:basedOn w:val="Standard"/>
    <w:rsid w:val="00745C79"/>
    <w:pPr>
      <w:numPr>
        <w:numId w:val="1"/>
      </w:numPr>
    </w:pPr>
    <w:rPr>
      <w:lang w:val="de-DE" w:eastAsia="de-DE"/>
    </w:rPr>
  </w:style>
  <w:style w:type="character" w:customStyle="1" w:styleId="ListBulletChar">
    <w:name w:val="List Bullet Char"/>
    <w:rsid w:val="00745C79"/>
    <w:rPr>
      <w:sz w:val="24"/>
      <w:szCs w:val="24"/>
      <w:lang w:val="de-DE" w:eastAsia="de-DE" w:bidi="ar-SA"/>
    </w:rPr>
  </w:style>
  <w:style w:type="character" w:styleId="Kommentarzeichen">
    <w:name w:val="annotation reference"/>
    <w:rsid w:val="00745C79"/>
    <w:rPr>
      <w:sz w:val="16"/>
      <w:szCs w:val="16"/>
    </w:rPr>
  </w:style>
  <w:style w:type="paragraph" w:styleId="Kommentartext">
    <w:name w:val="annotation text"/>
    <w:basedOn w:val="Standard"/>
    <w:rsid w:val="00745C79"/>
    <w:rPr>
      <w:sz w:val="20"/>
      <w:szCs w:val="20"/>
      <w:lang w:val="de-DE" w:eastAsia="de-DE"/>
    </w:rPr>
  </w:style>
  <w:style w:type="character" w:customStyle="1" w:styleId="CommentTextChar">
    <w:name w:val="Comment Text Char"/>
    <w:basedOn w:val="Absatz-Standardschriftart"/>
    <w:rsid w:val="00745C79"/>
  </w:style>
  <w:style w:type="paragraph" w:styleId="Kommentarthema">
    <w:name w:val="annotation subject"/>
    <w:basedOn w:val="Kommentartext"/>
    <w:next w:val="Kommentartext"/>
    <w:rsid w:val="00745C79"/>
    <w:rPr>
      <w:b/>
      <w:bCs/>
    </w:rPr>
  </w:style>
  <w:style w:type="character" w:customStyle="1" w:styleId="CommentSubjectChar">
    <w:name w:val="Comment Subject Char"/>
    <w:rsid w:val="00745C79"/>
    <w:rPr>
      <w:b/>
      <w:bCs/>
    </w:rPr>
  </w:style>
  <w:style w:type="character" w:customStyle="1" w:styleId="BalloonTextChar">
    <w:name w:val="Balloon Text Char"/>
    <w:rsid w:val="00745C79"/>
    <w:rPr>
      <w:rFonts w:ascii="Tahoma" w:hAnsi="Tahoma" w:cs="Tahoma"/>
      <w:sz w:val="16"/>
      <w:szCs w:val="16"/>
    </w:rPr>
  </w:style>
  <w:style w:type="character" w:customStyle="1" w:styleId="CharChar6">
    <w:name w:val="Char Char6"/>
    <w:rsid w:val="00A27501"/>
    <w:rPr>
      <w:b/>
      <w:bCs/>
      <w:kern w:val="36"/>
      <w:sz w:val="48"/>
      <w:szCs w:val="48"/>
    </w:rPr>
  </w:style>
  <w:style w:type="character" w:customStyle="1" w:styleId="CharChar5">
    <w:name w:val="Char Char5"/>
    <w:rsid w:val="00A27501"/>
    <w:rPr>
      <w:rFonts w:ascii="Cambria" w:eastAsia="Times New Roman" w:hAnsi="Cambria" w:cs="Times New Roman"/>
      <w:b/>
      <w:bCs/>
      <w:i/>
      <w:iCs/>
      <w:sz w:val="28"/>
      <w:szCs w:val="28"/>
    </w:rPr>
  </w:style>
  <w:style w:type="character" w:customStyle="1" w:styleId="CharChar3">
    <w:name w:val="Char Char3"/>
    <w:rsid w:val="00A27501"/>
    <w:rPr>
      <w:b/>
      <w:bCs/>
      <w:sz w:val="28"/>
      <w:szCs w:val="28"/>
    </w:rPr>
  </w:style>
  <w:style w:type="paragraph" w:customStyle="1" w:styleId="a">
    <w:name w:val="Παράγραφος λίστας"/>
    <w:basedOn w:val="Standard"/>
    <w:qFormat/>
    <w:rsid w:val="00A27501"/>
    <w:pPr>
      <w:ind w:left="720"/>
      <w:contextualSpacing/>
    </w:pPr>
    <w:rPr>
      <w:lang w:val="el-GR" w:eastAsia="el-GR"/>
    </w:rPr>
  </w:style>
  <w:style w:type="paragraph" w:customStyle="1" w:styleId="authors1">
    <w:name w:val="authors1"/>
    <w:basedOn w:val="Standard"/>
    <w:rsid w:val="00A27501"/>
    <w:pPr>
      <w:spacing w:before="72" w:line="240" w:lineRule="atLeast"/>
      <w:ind w:left="825"/>
    </w:pPr>
    <w:rPr>
      <w:sz w:val="22"/>
      <w:szCs w:val="22"/>
      <w:lang w:val="el-GR" w:eastAsia="el-GR"/>
    </w:rPr>
  </w:style>
  <w:style w:type="paragraph" w:customStyle="1" w:styleId="Titel1">
    <w:name w:val="Titel1"/>
    <w:basedOn w:val="Standard"/>
    <w:rsid w:val="00A27501"/>
    <w:pPr>
      <w:spacing w:before="100" w:beforeAutospacing="1" w:after="100" w:afterAutospacing="1"/>
    </w:pPr>
    <w:rPr>
      <w:lang w:val="el-GR" w:eastAsia="el-GR"/>
    </w:rPr>
  </w:style>
  <w:style w:type="paragraph" w:customStyle="1" w:styleId="orangebold2">
    <w:name w:val="orangebold2"/>
    <w:basedOn w:val="Standard"/>
    <w:rsid w:val="00A27501"/>
    <w:pPr>
      <w:spacing w:before="100" w:beforeAutospacing="1" w:after="100" w:afterAutospacing="1"/>
    </w:pPr>
    <w:rPr>
      <w:lang w:val="el-GR" w:eastAsia="el-GR"/>
    </w:rPr>
  </w:style>
  <w:style w:type="character" w:customStyle="1" w:styleId="apple-style-span">
    <w:name w:val="apple-style-span"/>
    <w:basedOn w:val="Absatz-Standardschriftart"/>
    <w:rsid w:val="00A27501"/>
  </w:style>
  <w:style w:type="character" w:customStyle="1" w:styleId="apple-converted-space">
    <w:name w:val="apple-converted-space"/>
    <w:basedOn w:val="Absatz-Standardschriftart"/>
    <w:rsid w:val="00A27501"/>
  </w:style>
  <w:style w:type="character" w:customStyle="1" w:styleId="black-text-b">
    <w:name w:val="black-text-b"/>
    <w:basedOn w:val="Absatz-Standardschriftart"/>
    <w:rsid w:val="00A27501"/>
  </w:style>
  <w:style w:type="character" w:customStyle="1" w:styleId="pagetext">
    <w:name w:val="page_text"/>
    <w:basedOn w:val="Absatz-Standardschriftart"/>
    <w:rsid w:val="00A27501"/>
  </w:style>
  <w:style w:type="character" w:customStyle="1" w:styleId="nbapihighlight">
    <w:name w:val="nbapihighlight"/>
    <w:basedOn w:val="Absatz-Standardschriftart"/>
    <w:rsid w:val="00A27501"/>
  </w:style>
  <w:style w:type="character" w:customStyle="1" w:styleId="citation-abbreviation">
    <w:name w:val="citation-abbreviation"/>
    <w:basedOn w:val="Absatz-Standardschriftart"/>
    <w:rsid w:val="00A27501"/>
  </w:style>
  <w:style w:type="character" w:customStyle="1" w:styleId="citation-publication-date">
    <w:name w:val="citation-publication-date"/>
    <w:basedOn w:val="Absatz-Standardschriftart"/>
    <w:rsid w:val="00A27501"/>
  </w:style>
  <w:style w:type="character" w:customStyle="1" w:styleId="citation-volume">
    <w:name w:val="citation-volume"/>
    <w:basedOn w:val="Absatz-Standardschriftart"/>
    <w:rsid w:val="00A27501"/>
  </w:style>
  <w:style w:type="character" w:customStyle="1" w:styleId="citation-issue">
    <w:name w:val="citation-issue"/>
    <w:basedOn w:val="Absatz-Standardschriftart"/>
    <w:rsid w:val="00A27501"/>
  </w:style>
  <w:style w:type="character" w:customStyle="1" w:styleId="citation-flpages">
    <w:name w:val="citation-flpages"/>
    <w:basedOn w:val="Absatz-Standardschriftart"/>
    <w:rsid w:val="00A27501"/>
  </w:style>
  <w:style w:type="character" w:customStyle="1" w:styleId="cit-auth2">
    <w:name w:val="cit-auth2"/>
    <w:basedOn w:val="Absatz-Standardschriftart"/>
    <w:rsid w:val="00A27501"/>
  </w:style>
  <w:style w:type="character" w:customStyle="1" w:styleId="cit-name-surname">
    <w:name w:val="cit-name-surname"/>
    <w:basedOn w:val="Absatz-Standardschriftart"/>
    <w:rsid w:val="00A27501"/>
  </w:style>
  <w:style w:type="character" w:customStyle="1" w:styleId="cit-name-given-names">
    <w:name w:val="cit-name-given-names"/>
    <w:basedOn w:val="Absatz-Standardschriftart"/>
    <w:rsid w:val="00A27501"/>
  </w:style>
  <w:style w:type="character" w:customStyle="1" w:styleId="cit-etal">
    <w:name w:val="cit-etal"/>
    <w:basedOn w:val="Absatz-Standardschriftart"/>
    <w:rsid w:val="00A27501"/>
  </w:style>
  <w:style w:type="character" w:customStyle="1" w:styleId="cit-pub-date">
    <w:name w:val="cit-pub-date"/>
    <w:basedOn w:val="Absatz-Standardschriftart"/>
    <w:rsid w:val="00A27501"/>
  </w:style>
  <w:style w:type="character" w:customStyle="1" w:styleId="cit-article-title">
    <w:name w:val="cit-article-title"/>
    <w:basedOn w:val="Absatz-Standardschriftart"/>
    <w:rsid w:val="00A27501"/>
  </w:style>
  <w:style w:type="character" w:customStyle="1" w:styleId="cit-vol3">
    <w:name w:val="cit-vol3"/>
    <w:basedOn w:val="Absatz-Standardschriftart"/>
    <w:rsid w:val="00A27501"/>
  </w:style>
  <w:style w:type="character" w:customStyle="1" w:styleId="cit-supplement">
    <w:name w:val="cit-supplement"/>
    <w:basedOn w:val="Absatz-Standardschriftart"/>
    <w:rsid w:val="00A27501"/>
  </w:style>
  <w:style w:type="character" w:customStyle="1" w:styleId="cit-fpage">
    <w:name w:val="cit-fpage"/>
    <w:basedOn w:val="Absatz-Standardschriftart"/>
    <w:rsid w:val="00A27501"/>
  </w:style>
  <w:style w:type="character" w:customStyle="1" w:styleId="cit-comment">
    <w:name w:val="cit-comment"/>
    <w:basedOn w:val="Absatz-Standardschriftart"/>
    <w:rsid w:val="00A27501"/>
  </w:style>
  <w:style w:type="paragraph" w:customStyle="1" w:styleId="desc1">
    <w:name w:val="desc1"/>
    <w:basedOn w:val="Standard"/>
    <w:rsid w:val="00A27501"/>
    <w:pPr>
      <w:spacing w:before="100" w:beforeAutospacing="1" w:after="100" w:afterAutospacing="1"/>
    </w:pPr>
    <w:rPr>
      <w:sz w:val="28"/>
      <w:szCs w:val="28"/>
      <w:lang w:val="el-GR" w:eastAsia="el-GR"/>
    </w:rPr>
  </w:style>
  <w:style w:type="paragraph" w:customStyle="1" w:styleId="details1">
    <w:name w:val="details1"/>
    <w:basedOn w:val="Standard"/>
    <w:rsid w:val="00A27501"/>
    <w:pPr>
      <w:spacing w:before="100" w:beforeAutospacing="1" w:after="100" w:afterAutospacing="1"/>
    </w:pPr>
    <w:rPr>
      <w:lang w:val="el-GR" w:eastAsia="el-GR"/>
    </w:rPr>
  </w:style>
  <w:style w:type="character" w:customStyle="1" w:styleId="refpreview1">
    <w:name w:val="refpreview1"/>
    <w:rsid w:val="00A27501"/>
    <w:rPr>
      <w:vanish/>
      <w:webHidden w:val="0"/>
      <w:shd w:val="clear" w:color="auto" w:fill="EEEEEE"/>
      <w:specVanish w:val="0"/>
    </w:rPr>
  </w:style>
  <w:style w:type="character" w:customStyle="1" w:styleId="nbapihighlight2">
    <w:name w:val="nbapihighlight2"/>
    <w:basedOn w:val="Absatz-Standardschriftart"/>
    <w:rsid w:val="00A27501"/>
  </w:style>
  <w:style w:type="character" w:customStyle="1" w:styleId="referencetext1">
    <w:name w:val="referencetext1"/>
    <w:rsid w:val="00A27501"/>
    <w:rPr>
      <w:vanish w:val="0"/>
      <w:webHidden w:val="0"/>
      <w:specVanish w:val="0"/>
    </w:rPr>
  </w:style>
  <w:style w:type="character" w:customStyle="1" w:styleId="highlight">
    <w:name w:val="highlight"/>
    <w:basedOn w:val="Absatz-Standardschriftart"/>
    <w:rsid w:val="00A27501"/>
  </w:style>
  <w:style w:type="paragraph" w:customStyle="1" w:styleId="desc">
    <w:name w:val="desc"/>
    <w:basedOn w:val="Standard"/>
    <w:rsid w:val="00A27501"/>
    <w:pPr>
      <w:spacing w:before="100" w:beforeAutospacing="1" w:after="100" w:afterAutospacing="1"/>
    </w:pPr>
    <w:rPr>
      <w:lang w:val="el-GR" w:eastAsia="el-GR"/>
    </w:rPr>
  </w:style>
  <w:style w:type="paragraph" w:customStyle="1" w:styleId="details">
    <w:name w:val="details"/>
    <w:basedOn w:val="Standard"/>
    <w:rsid w:val="00A27501"/>
    <w:pPr>
      <w:spacing w:before="100" w:beforeAutospacing="1" w:after="100" w:afterAutospacing="1"/>
    </w:pPr>
    <w:rPr>
      <w:lang w:val="el-GR" w:eastAsia="el-GR"/>
    </w:rPr>
  </w:style>
  <w:style w:type="table" w:styleId="TabelleKlassisch1">
    <w:name w:val="Table Classic 1"/>
    <w:basedOn w:val="NormaleTabelle"/>
    <w:rsid w:val="007B2C52"/>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itationbook">
    <w:name w:val="citation book"/>
    <w:basedOn w:val="Absatz-Standardschriftart"/>
    <w:rsid w:val="007B2C52"/>
  </w:style>
  <w:style w:type="character" w:customStyle="1" w:styleId="citationjournal">
    <w:name w:val="citation journal"/>
    <w:basedOn w:val="Absatz-Standardschriftart"/>
    <w:rsid w:val="007B2C52"/>
  </w:style>
  <w:style w:type="character" w:customStyle="1" w:styleId="spipsurligne">
    <w:name w:val="spip_surligne"/>
    <w:basedOn w:val="Absatz-Standardschriftart"/>
    <w:rsid w:val="007B2C52"/>
  </w:style>
  <w:style w:type="character" w:customStyle="1" w:styleId="name">
    <w:name w:val="name"/>
    <w:basedOn w:val="Absatz-Standardschriftart"/>
    <w:rsid w:val="007B2C52"/>
  </w:style>
  <w:style w:type="character" w:customStyle="1" w:styleId="slug-pub-date">
    <w:name w:val="slug-pub-date"/>
    <w:basedOn w:val="Absatz-Standardschriftart"/>
    <w:rsid w:val="007B2C52"/>
  </w:style>
  <w:style w:type="character" w:customStyle="1" w:styleId="slug-vol">
    <w:name w:val="slug-vol"/>
    <w:basedOn w:val="Absatz-Standardschriftart"/>
    <w:rsid w:val="007B2C52"/>
  </w:style>
  <w:style w:type="character" w:customStyle="1" w:styleId="slug-pages">
    <w:name w:val="slug-pages"/>
    <w:basedOn w:val="Absatz-Standardschriftart"/>
    <w:rsid w:val="007B2C52"/>
  </w:style>
  <w:style w:type="character" w:customStyle="1" w:styleId="hidden1">
    <w:name w:val="hidden1"/>
    <w:basedOn w:val="Absatz-Standardschriftart"/>
    <w:rsid w:val="007B2C52"/>
  </w:style>
  <w:style w:type="character" w:customStyle="1" w:styleId="hps">
    <w:name w:val="hps"/>
    <w:basedOn w:val="Absatz-Standardschriftart"/>
    <w:rsid w:val="007B2C52"/>
  </w:style>
  <w:style w:type="character" w:customStyle="1" w:styleId="hpsatn">
    <w:name w:val="hps atn"/>
    <w:basedOn w:val="Absatz-Standardschriftart"/>
    <w:rsid w:val="007B2C52"/>
  </w:style>
  <w:style w:type="character" w:customStyle="1" w:styleId="atn">
    <w:name w:val="atn"/>
    <w:basedOn w:val="Absatz-Standardschriftart"/>
    <w:rsid w:val="007B2C52"/>
  </w:style>
  <w:style w:type="character" w:customStyle="1" w:styleId="printhide">
    <w:name w:val="printhide"/>
    <w:basedOn w:val="Absatz-Standardschriftart"/>
    <w:rsid w:val="007B2C52"/>
  </w:style>
  <w:style w:type="character" w:customStyle="1" w:styleId="spelle">
    <w:name w:val="spelle"/>
    <w:basedOn w:val="Absatz-Standardschriftart"/>
    <w:rsid w:val="007B2C52"/>
  </w:style>
  <w:style w:type="character" w:customStyle="1" w:styleId="Untertitel1">
    <w:name w:val="Untertitel1"/>
    <w:basedOn w:val="Absatz-Standardschriftart"/>
    <w:rsid w:val="007B2C52"/>
  </w:style>
  <w:style w:type="character" w:customStyle="1" w:styleId="st">
    <w:name w:val="st"/>
    <w:basedOn w:val="Absatz-Standardschriftart"/>
    <w:rsid w:val="007B2C52"/>
  </w:style>
  <w:style w:type="character" w:customStyle="1" w:styleId="Ttulo1Char">
    <w:name w:val="Título 1 Char"/>
    <w:rsid w:val="003B79F8"/>
    <w:rPr>
      <w:rFonts w:cs="Arial"/>
      <w:b/>
      <w:bCs/>
      <w:kern w:val="32"/>
      <w:sz w:val="24"/>
      <w:szCs w:val="32"/>
      <w:lang w:val="en-US" w:eastAsia="en-US" w:bidi="ar-SA"/>
    </w:rPr>
  </w:style>
  <w:style w:type="paragraph" w:customStyle="1" w:styleId="yenexitesis">
    <w:name w:val="yenexi_tesis"/>
    <w:basedOn w:val="Standard"/>
    <w:autoRedefine/>
    <w:rsid w:val="003B79F8"/>
    <w:pPr>
      <w:spacing w:before="120" w:after="120" w:line="360" w:lineRule="auto"/>
      <w:jc w:val="both"/>
    </w:pPr>
    <w:rPr>
      <w:rFonts w:ascii="Arial" w:hAnsi="Arial"/>
    </w:rPr>
  </w:style>
  <w:style w:type="paragraph" w:customStyle="1" w:styleId="MRMC">
    <w:name w:val="MRMC"/>
    <w:basedOn w:val="Standard"/>
    <w:autoRedefine/>
    <w:rsid w:val="003B79F8"/>
    <w:pPr>
      <w:widowControl w:val="0"/>
      <w:suppressAutoHyphens/>
      <w:spacing w:line="480" w:lineRule="auto"/>
      <w:jc w:val="both"/>
    </w:pPr>
    <w:rPr>
      <w:rFonts w:eastAsia="DejaVu Sans"/>
    </w:rPr>
  </w:style>
  <w:style w:type="paragraph" w:styleId="Textkrper2">
    <w:name w:val="Body Text 2"/>
    <w:basedOn w:val="Standard"/>
    <w:rsid w:val="003B79F8"/>
    <w:pPr>
      <w:spacing w:line="480" w:lineRule="auto"/>
      <w:jc w:val="both"/>
    </w:pPr>
    <w:rPr>
      <w:szCs w:val="20"/>
      <w:lang w:eastAsia="es-ES"/>
    </w:rPr>
  </w:style>
  <w:style w:type="paragraph" w:styleId="Beschriftung">
    <w:name w:val="caption"/>
    <w:basedOn w:val="Standard"/>
    <w:next w:val="Standard"/>
    <w:qFormat/>
    <w:rsid w:val="003B79F8"/>
    <w:rPr>
      <w:b/>
      <w:bCs/>
      <w:sz w:val="20"/>
      <w:szCs w:val="20"/>
    </w:rPr>
  </w:style>
  <w:style w:type="character" w:customStyle="1" w:styleId="RodapChar">
    <w:name w:val="Rodapé Char"/>
    <w:rsid w:val="003B79F8"/>
    <w:rPr>
      <w:sz w:val="24"/>
      <w:szCs w:val="24"/>
      <w:lang w:val="en-US" w:eastAsia="en-US" w:bidi="ar-SA"/>
    </w:rPr>
  </w:style>
  <w:style w:type="character" w:customStyle="1" w:styleId="BCAuthorAddressCarattere">
    <w:name w:val="BC_Author_Address Carattere"/>
    <w:rsid w:val="003B79F8"/>
    <w:rPr>
      <w:noProof w:val="0"/>
      <w:sz w:val="24"/>
      <w:lang w:val="it-IT"/>
    </w:rPr>
  </w:style>
  <w:style w:type="paragraph" w:customStyle="1" w:styleId="NormaleCorsivo">
    <w:name w:val="Normale + Corsivo"/>
    <w:basedOn w:val="Standard"/>
    <w:rsid w:val="003B79F8"/>
    <w:rPr>
      <w:i/>
      <w:vertAlign w:val="superscript"/>
      <w:lang w:val="it-IT" w:eastAsia="it-IT"/>
    </w:rPr>
  </w:style>
  <w:style w:type="character" w:customStyle="1" w:styleId="rwrro">
    <w:name w:val="rwrro"/>
    <w:basedOn w:val="Absatz-Standardschriftart"/>
    <w:rsid w:val="003B79F8"/>
  </w:style>
  <w:style w:type="paragraph" w:customStyle="1" w:styleId="TAMainText">
    <w:name w:val="TA_Main_Text"/>
    <w:basedOn w:val="Standard"/>
    <w:rsid w:val="003B79F8"/>
    <w:pPr>
      <w:spacing w:line="480" w:lineRule="auto"/>
      <w:ind w:firstLine="202"/>
      <w:jc w:val="both"/>
    </w:pPr>
    <w:rPr>
      <w:rFonts w:ascii="Times" w:hAnsi="Times"/>
      <w:szCs w:val="20"/>
    </w:rPr>
  </w:style>
  <w:style w:type="paragraph" w:customStyle="1" w:styleId="BATitle">
    <w:name w:val="BA_Title"/>
    <w:basedOn w:val="Standard"/>
    <w:next w:val="Standard"/>
    <w:rsid w:val="003B79F8"/>
    <w:pPr>
      <w:spacing w:before="720" w:after="360" w:line="480" w:lineRule="auto"/>
      <w:jc w:val="center"/>
    </w:pPr>
    <w:rPr>
      <w:sz w:val="44"/>
      <w:szCs w:val="20"/>
    </w:rPr>
  </w:style>
  <w:style w:type="paragraph" w:customStyle="1" w:styleId="BBAuthorName">
    <w:name w:val="BB_Author_Name"/>
    <w:basedOn w:val="Standard"/>
    <w:next w:val="Standard"/>
    <w:rsid w:val="003B79F8"/>
    <w:pPr>
      <w:spacing w:after="240" w:line="480" w:lineRule="auto"/>
      <w:jc w:val="center"/>
    </w:pPr>
    <w:rPr>
      <w:rFonts w:ascii="Times" w:hAnsi="Times"/>
      <w:i/>
      <w:szCs w:val="20"/>
    </w:rPr>
  </w:style>
  <w:style w:type="character" w:customStyle="1" w:styleId="ldacoc">
    <w:name w:val="ldacoc"/>
    <w:basedOn w:val="Absatz-Standardschriftart"/>
    <w:rsid w:val="003B79F8"/>
  </w:style>
  <w:style w:type="paragraph" w:customStyle="1" w:styleId="BDAbstract">
    <w:name w:val="BD_Abstract"/>
    <w:basedOn w:val="Standard"/>
    <w:next w:val="Standard"/>
    <w:rsid w:val="003B79F8"/>
    <w:pPr>
      <w:spacing w:before="360" w:after="360" w:line="480" w:lineRule="auto"/>
      <w:jc w:val="both"/>
    </w:pPr>
    <w:rPr>
      <w:rFonts w:ascii="Times" w:hAnsi="Times"/>
      <w:szCs w:val="20"/>
    </w:rPr>
  </w:style>
  <w:style w:type="paragraph" w:customStyle="1" w:styleId="TFReferencesSection">
    <w:name w:val="TF_References_Section"/>
    <w:basedOn w:val="Standard"/>
    <w:rsid w:val="003B79F8"/>
    <w:pPr>
      <w:spacing w:after="200" w:line="480" w:lineRule="auto"/>
      <w:ind w:firstLine="187"/>
      <w:jc w:val="both"/>
    </w:pPr>
    <w:rPr>
      <w:rFonts w:ascii="Times" w:hAnsi="Times"/>
      <w:szCs w:val="20"/>
    </w:rPr>
  </w:style>
  <w:style w:type="character" w:customStyle="1" w:styleId="TextodenotaderodapChar">
    <w:name w:val="Texto de nota de rodapé Char"/>
    <w:rsid w:val="003B79F8"/>
    <w:rPr>
      <w:rFonts w:ascii="Times" w:hAnsi="Times"/>
      <w:sz w:val="24"/>
      <w:lang w:val="en-US" w:eastAsia="en-US" w:bidi="ar-SA"/>
    </w:rPr>
  </w:style>
  <w:style w:type="paragraph" w:customStyle="1" w:styleId="BCAuthorAddress">
    <w:name w:val="BC_Author_Address"/>
    <w:basedOn w:val="Standard"/>
    <w:next w:val="BIEmailAddress"/>
    <w:rsid w:val="003B79F8"/>
    <w:pPr>
      <w:spacing w:after="240" w:line="480" w:lineRule="auto"/>
      <w:jc w:val="center"/>
    </w:pPr>
    <w:rPr>
      <w:rFonts w:ascii="Times" w:hAnsi="Times"/>
      <w:szCs w:val="20"/>
    </w:rPr>
  </w:style>
  <w:style w:type="paragraph" w:customStyle="1" w:styleId="AIReceivedDate">
    <w:name w:val="AI_Received_Date"/>
    <w:basedOn w:val="Standard"/>
    <w:next w:val="BDAbstract"/>
    <w:rsid w:val="003B79F8"/>
    <w:pPr>
      <w:spacing w:after="240" w:line="480" w:lineRule="auto"/>
      <w:jc w:val="both"/>
    </w:pPr>
    <w:rPr>
      <w:rFonts w:ascii="Times" w:hAnsi="Times"/>
      <w:b/>
      <w:szCs w:val="20"/>
    </w:rPr>
  </w:style>
  <w:style w:type="paragraph" w:customStyle="1" w:styleId="TDAcknowledgments">
    <w:name w:val="TD_Acknowledgments"/>
    <w:basedOn w:val="Standard"/>
    <w:next w:val="Standard"/>
    <w:rsid w:val="003B79F8"/>
    <w:pPr>
      <w:spacing w:before="200" w:after="200" w:line="480" w:lineRule="auto"/>
      <w:ind w:firstLine="202"/>
      <w:jc w:val="both"/>
    </w:pPr>
    <w:rPr>
      <w:rFonts w:ascii="Times" w:hAnsi="Times"/>
      <w:szCs w:val="20"/>
    </w:rPr>
  </w:style>
  <w:style w:type="paragraph" w:customStyle="1" w:styleId="TESupportingInformation">
    <w:name w:val="TE_Supporting_Information"/>
    <w:basedOn w:val="Standard"/>
    <w:next w:val="Standard"/>
    <w:rsid w:val="003B79F8"/>
    <w:pPr>
      <w:spacing w:after="200" w:line="480" w:lineRule="auto"/>
      <w:ind w:firstLine="187"/>
      <w:jc w:val="both"/>
    </w:pPr>
    <w:rPr>
      <w:rFonts w:ascii="Times" w:hAnsi="Times"/>
      <w:szCs w:val="20"/>
    </w:rPr>
  </w:style>
  <w:style w:type="paragraph" w:customStyle="1" w:styleId="VCSchemeTitle">
    <w:name w:val="VC_Scheme_Title"/>
    <w:basedOn w:val="Standard"/>
    <w:next w:val="Standard"/>
    <w:rsid w:val="003B79F8"/>
    <w:pPr>
      <w:spacing w:after="200" w:line="480" w:lineRule="auto"/>
      <w:jc w:val="both"/>
    </w:pPr>
    <w:rPr>
      <w:rFonts w:ascii="Times" w:hAnsi="Times"/>
      <w:szCs w:val="20"/>
    </w:rPr>
  </w:style>
  <w:style w:type="paragraph" w:customStyle="1" w:styleId="VDTableTitle">
    <w:name w:val="VD_Table_Title"/>
    <w:basedOn w:val="Standard"/>
    <w:next w:val="Standard"/>
    <w:rsid w:val="003B79F8"/>
    <w:pPr>
      <w:spacing w:after="200" w:line="480" w:lineRule="auto"/>
      <w:jc w:val="both"/>
    </w:pPr>
    <w:rPr>
      <w:rFonts w:ascii="Times" w:hAnsi="Times"/>
      <w:szCs w:val="20"/>
    </w:rPr>
  </w:style>
  <w:style w:type="paragraph" w:customStyle="1" w:styleId="VAFigureCaption">
    <w:name w:val="VA_Figure_Caption"/>
    <w:basedOn w:val="Standard"/>
    <w:next w:val="Standard"/>
    <w:rsid w:val="003B79F8"/>
    <w:pPr>
      <w:spacing w:after="200" w:line="480" w:lineRule="auto"/>
      <w:jc w:val="both"/>
    </w:pPr>
    <w:rPr>
      <w:rFonts w:ascii="Times" w:hAnsi="Times"/>
      <w:szCs w:val="20"/>
    </w:rPr>
  </w:style>
  <w:style w:type="paragraph" w:customStyle="1" w:styleId="VBChartTitle">
    <w:name w:val="VB_Chart_Title"/>
    <w:basedOn w:val="Standard"/>
    <w:next w:val="Standard"/>
    <w:rsid w:val="003B79F8"/>
    <w:pPr>
      <w:spacing w:after="200" w:line="480" w:lineRule="auto"/>
      <w:jc w:val="both"/>
    </w:pPr>
    <w:rPr>
      <w:rFonts w:ascii="Times" w:hAnsi="Times"/>
      <w:szCs w:val="20"/>
    </w:rPr>
  </w:style>
  <w:style w:type="paragraph" w:customStyle="1" w:styleId="FETableFootnote">
    <w:name w:val="FE_Table_Footnote"/>
    <w:basedOn w:val="Standard"/>
    <w:next w:val="Standard"/>
    <w:rsid w:val="003B79F8"/>
    <w:pPr>
      <w:spacing w:after="200"/>
      <w:ind w:firstLine="187"/>
      <w:jc w:val="both"/>
    </w:pPr>
    <w:rPr>
      <w:rFonts w:ascii="Times" w:hAnsi="Times"/>
      <w:szCs w:val="20"/>
    </w:rPr>
  </w:style>
  <w:style w:type="paragraph" w:customStyle="1" w:styleId="FCChartFootnote">
    <w:name w:val="FC_Chart_Footnote"/>
    <w:basedOn w:val="Standard"/>
    <w:next w:val="Standard"/>
    <w:rsid w:val="003B79F8"/>
    <w:pPr>
      <w:spacing w:after="200"/>
      <w:ind w:firstLine="187"/>
      <w:jc w:val="both"/>
    </w:pPr>
    <w:rPr>
      <w:rFonts w:ascii="Times" w:hAnsi="Times"/>
      <w:szCs w:val="20"/>
    </w:rPr>
  </w:style>
  <w:style w:type="paragraph" w:customStyle="1" w:styleId="FDSchemeFootnote">
    <w:name w:val="FD_Scheme_Footnote"/>
    <w:basedOn w:val="Standard"/>
    <w:next w:val="Standard"/>
    <w:rsid w:val="003B79F8"/>
    <w:pPr>
      <w:spacing w:after="200"/>
      <w:ind w:firstLine="187"/>
      <w:jc w:val="both"/>
    </w:pPr>
    <w:rPr>
      <w:rFonts w:ascii="Times" w:hAnsi="Times"/>
      <w:szCs w:val="20"/>
    </w:rPr>
  </w:style>
  <w:style w:type="paragraph" w:customStyle="1" w:styleId="TCTableBody">
    <w:name w:val="TC_Table_Body"/>
    <w:basedOn w:val="Standard"/>
    <w:rsid w:val="003B79F8"/>
    <w:pPr>
      <w:spacing w:after="200"/>
      <w:jc w:val="both"/>
    </w:pPr>
    <w:rPr>
      <w:rFonts w:ascii="Times" w:hAnsi="Times"/>
      <w:szCs w:val="20"/>
    </w:rPr>
  </w:style>
  <w:style w:type="paragraph" w:customStyle="1" w:styleId="AFTitleRunningHead">
    <w:name w:val="AF_Title_Running_Head"/>
    <w:basedOn w:val="Standard"/>
    <w:next w:val="TAMainText"/>
    <w:rsid w:val="003B79F8"/>
    <w:pPr>
      <w:spacing w:after="200" w:line="480" w:lineRule="auto"/>
      <w:jc w:val="both"/>
    </w:pPr>
    <w:rPr>
      <w:rFonts w:ascii="Times" w:hAnsi="Times"/>
      <w:szCs w:val="20"/>
    </w:rPr>
  </w:style>
  <w:style w:type="paragraph" w:customStyle="1" w:styleId="BEAuthorBiography">
    <w:name w:val="BE_Author_Biography"/>
    <w:basedOn w:val="Standard"/>
    <w:rsid w:val="003B79F8"/>
    <w:pPr>
      <w:spacing w:after="200" w:line="480" w:lineRule="auto"/>
      <w:jc w:val="both"/>
    </w:pPr>
    <w:rPr>
      <w:rFonts w:ascii="Times" w:hAnsi="Times"/>
      <w:szCs w:val="20"/>
    </w:rPr>
  </w:style>
  <w:style w:type="paragraph" w:customStyle="1" w:styleId="SNSynopsisTOC">
    <w:name w:val="SN_Synopsis_TOC"/>
    <w:basedOn w:val="Standard"/>
    <w:rsid w:val="003B79F8"/>
    <w:pPr>
      <w:spacing w:after="200" w:line="480" w:lineRule="auto"/>
      <w:jc w:val="both"/>
    </w:pPr>
    <w:rPr>
      <w:rFonts w:ascii="Times" w:hAnsi="Times"/>
      <w:szCs w:val="20"/>
    </w:rPr>
  </w:style>
  <w:style w:type="paragraph" w:customStyle="1" w:styleId="BGKeywords">
    <w:name w:val="BG_Keywords"/>
    <w:basedOn w:val="Standard"/>
    <w:rsid w:val="003B79F8"/>
    <w:pPr>
      <w:spacing w:after="200" w:line="480" w:lineRule="auto"/>
      <w:jc w:val="both"/>
    </w:pPr>
    <w:rPr>
      <w:rFonts w:ascii="Times" w:hAnsi="Times"/>
      <w:szCs w:val="20"/>
    </w:rPr>
  </w:style>
  <w:style w:type="paragraph" w:customStyle="1" w:styleId="BHBriefs">
    <w:name w:val="BH_Briefs"/>
    <w:basedOn w:val="Standard"/>
    <w:rsid w:val="003B79F8"/>
    <w:pPr>
      <w:spacing w:after="200" w:line="480" w:lineRule="auto"/>
      <w:jc w:val="both"/>
    </w:pPr>
    <w:rPr>
      <w:rFonts w:ascii="Times" w:hAnsi="Times"/>
      <w:szCs w:val="20"/>
    </w:rPr>
  </w:style>
  <w:style w:type="paragraph" w:customStyle="1" w:styleId="BMCLNORMAL">
    <w:name w:val="BMCL NORMAL"/>
    <w:basedOn w:val="Standard"/>
    <w:next w:val="Standard"/>
    <w:rsid w:val="003B79F8"/>
    <w:pPr>
      <w:widowControl w:val="0"/>
      <w:spacing w:line="230" w:lineRule="exact"/>
      <w:jc w:val="both"/>
    </w:pPr>
    <w:rPr>
      <w:sz w:val="21"/>
      <w:szCs w:val="20"/>
    </w:rPr>
  </w:style>
  <w:style w:type="paragraph" w:customStyle="1" w:styleId="BMCLRECEIPT">
    <w:name w:val="BMCL RECEIPT"/>
    <w:basedOn w:val="BMCLNORMAL"/>
    <w:next w:val="Standard"/>
    <w:rsid w:val="003B79F8"/>
    <w:pPr>
      <w:spacing w:after="240" w:line="200" w:lineRule="exact"/>
      <w:jc w:val="center"/>
    </w:pPr>
    <w:rPr>
      <w:sz w:val="16"/>
    </w:rPr>
  </w:style>
  <w:style w:type="paragraph" w:styleId="Listenabsatz">
    <w:name w:val="List Paragraph"/>
    <w:basedOn w:val="Standard"/>
    <w:qFormat/>
    <w:rsid w:val="003B79F8"/>
    <w:pPr>
      <w:numPr>
        <w:numId w:val="2"/>
      </w:numPr>
      <w:spacing w:after="200" w:line="276" w:lineRule="auto"/>
      <w:ind w:left="284" w:hanging="284"/>
      <w:contextualSpacing/>
      <w:jc w:val="both"/>
    </w:pPr>
    <w:rPr>
      <w:rFonts w:eastAsia="PMingLiU"/>
      <w:color w:val="131413"/>
      <w:sz w:val="20"/>
      <w:szCs w:val="20"/>
      <w:lang w:eastAsia="zh-TW"/>
    </w:rPr>
  </w:style>
  <w:style w:type="character" w:customStyle="1" w:styleId="book-details-italic1">
    <w:name w:val="book-details-italic1"/>
    <w:rsid w:val="003B79F8"/>
    <w:rPr>
      <w:rFonts w:ascii="Georgia" w:hAnsi="Georgia" w:hint="default"/>
      <w:color w:val="999999"/>
      <w:sz w:val="12"/>
      <w:szCs w:val="12"/>
    </w:rPr>
  </w:style>
  <w:style w:type="paragraph" w:customStyle="1" w:styleId="BMCLREFERENCE">
    <w:name w:val="BMCL REFERENCE"/>
    <w:basedOn w:val="BMCLNORMAL"/>
    <w:rsid w:val="003B79F8"/>
    <w:pPr>
      <w:tabs>
        <w:tab w:val="left" w:pos="360"/>
      </w:tabs>
    </w:pPr>
    <w:rPr>
      <w:sz w:val="20"/>
    </w:rPr>
  </w:style>
  <w:style w:type="character" w:customStyle="1" w:styleId="mediumtext1">
    <w:name w:val="medium_text1"/>
    <w:rsid w:val="003B79F8"/>
    <w:rPr>
      <w:sz w:val="24"/>
      <w:szCs w:val="24"/>
    </w:rPr>
  </w:style>
  <w:style w:type="character" w:customStyle="1" w:styleId="shorttext1">
    <w:name w:val="short_text1"/>
    <w:rsid w:val="003B79F8"/>
    <w:rPr>
      <w:sz w:val="20"/>
      <w:szCs w:val="20"/>
    </w:rPr>
  </w:style>
  <w:style w:type="paragraph" w:customStyle="1" w:styleId="Estndar">
    <w:name w:val="Estándar"/>
    <w:basedOn w:val="Standard"/>
    <w:rsid w:val="003B79F8"/>
    <w:pPr>
      <w:overflowPunct w:val="0"/>
      <w:autoSpaceDE w:val="0"/>
      <w:autoSpaceDN w:val="0"/>
      <w:adjustRightInd w:val="0"/>
      <w:spacing w:line="360" w:lineRule="auto"/>
      <w:jc w:val="center"/>
      <w:textAlignment w:val="baseline"/>
    </w:pPr>
    <w:rPr>
      <w:rFonts w:ascii="Helv" w:hAnsi="Helv"/>
      <w:sz w:val="20"/>
      <w:szCs w:val="20"/>
      <w:lang w:val="en-GB" w:eastAsia="es-ES"/>
    </w:rPr>
  </w:style>
  <w:style w:type="paragraph" w:styleId="Textkrper-Einzug3">
    <w:name w:val="Body Text Indent 3"/>
    <w:basedOn w:val="Standard"/>
    <w:rsid w:val="003B79F8"/>
    <w:pPr>
      <w:spacing w:after="120"/>
      <w:ind w:left="283"/>
    </w:pPr>
    <w:rPr>
      <w:sz w:val="16"/>
      <w:szCs w:val="16"/>
      <w:lang w:val="es-ES" w:eastAsia="es-ES" w:bidi="he-IL"/>
    </w:rPr>
  </w:style>
  <w:style w:type="character" w:customStyle="1" w:styleId="Recuodecorpodetexto3Char">
    <w:name w:val="Recuo de corpo de texto 3 Char"/>
    <w:rsid w:val="003B79F8"/>
    <w:rPr>
      <w:sz w:val="16"/>
      <w:szCs w:val="16"/>
      <w:lang w:val="es-ES" w:eastAsia="es-ES" w:bidi="he-IL"/>
    </w:rPr>
  </w:style>
  <w:style w:type="character" w:customStyle="1" w:styleId="googqs-tidbit1">
    <w:name w:val="goog_qs-tidbit1"/>
    <w:rsid w:val="003B79F8"/>
    <w:rPr>
      <w:vanish w:val="0"/>
      <w:webHidden w:val="0"/>
      <w:specVanish w:val="0"/>
    </w:rPr>
  </w:style>
  <w:style w:type="paragraph" w:customStyle="1" w:styleId="msolistparagraph0">
    <w:name w:val="msolistparagraph"/>
    <w:basedOn w:val="Standard"/>
    <w:rsid w:val="00065EB6"/>
    <w:pPr>
      <w:spacing w:after="200"/>
      <w:ind w:left="720"/>
    </w:pPr>
    <w:rPr>
      <w:rFonts w:eastAsia="Cambria"/>
      <w:szCs w:val="20"/>
    </w:rPr>
  </w:style>
  <w:style w:type="paragraph" w:customStyle="1" w:styleId="Titolo1">
    <w:name w:val="Titolo1"/>
    <w:basedOn w:val="Standard"/>
    <w:next w:val="Standard"/>
    <w:rsid w:val="00EE0D79"/>
    <w:pPr>
      <w:spacing w:before="230" w:after="230" w:line="300" w:lineRule="exact"/>
      <w:jc w:val="center"/>
    </w:pPr>
    <w:rPr>
      <w:rFonts w:eastAsia="MS Mincho"/>
      <w:b/>
      <w:sz w:val="28"/>
      <w:szCs w:val="28"/>
      <w:lang w:val="en-GB" w:eastAsia="ja-JP"/>
    </w:rPr>
  </w:style>
  <w:style w:type="paragraph" w:customStyle="1" w:styleId="Authors">
    <w:name w:val="Authors"/>
    <w:basedOn w:val="Standard"/>
    <w:rsid w:val="00EE0D79"/>
    <w:pPr>
      <w:spacing w:before="360" w:after="460" w:line="260" w:lineRule="exact"/>
      <w:jc w:val="center"/>
    </w:pPr>
    <w:rPr>
      <w:rFonts w:eastAsia="MS Mincho"/>
      <w:b/>
      <w:lang w:val="en-GB" w:eastAsia="ja-JP"/>
    </w:rPr>
  </w:style>
  <w:style w:type="paragraph" w:customStyle="1" w:styleId="Adress">
    <w:name w:val="Adress"/>
    <w:basedOn w:val="Standard"/>
    <w:rsid w:val="00EE0D79"/>
    <w:pPr>
      <w:spacing w:line="180" w:lineRule="exact"/>
      <w:ind w:left="425" w:hanging="425"/>
    </w:pPr>
    <w:rPr>
      <w:rFonts w:eastAsia="MS Mincho"/>
      <w:sz w:val="16"/>
      <w:szCs w:val="20"/>
      <w:lang w:val="en-GB" w:eastAsia="ja-JP"/>
    </w:rPr>
  </w:style>
  <w:style w:type="paragraph" w:customStyle="1" w:styleId="Keywords">
    <w:name w:val="Keywords"/>
    <w:basedOn w:val="Standard"/>
    <w:rsid w:val="00EE0D79"/>
    <w:pPr>
      <w:spacing w:after="120" w:line="220" w:lineRule="exact"/>
      <w:ind w:left="170" w:right="170"/>
    </w:pPr>
    <w:rPr>
      <w:rFonts w:eastAsia="MS Mincho"/>
      <w:sz w:val="18"/>
      <w:szCs w:val="20"/>
      <w:lang w:val="en-GB" w:eastAsia="ja-JP"/>
    </w:rPr>
  </w:style>
  <w:style w:type="paragraph" w:customStyle="1" w:styleId="HAcknowledgment">
    <w:name w:val="HAcknowledgment"/>
    <w:basedOn w:val="Standard"/>
    <w:rsid w:val="00EE0D79"/>
    <w:pPr>
      <w:spacing w:before="360" w:after="230" w:line="240" w:lineRule="exact"/>
    </w:pPr>
    <w:rPr>
      <w:rFonts w:eastAsia="MS Mincho"/>
      <w:b/>
      <w:sz w:val="22"/>
      <w:lang w:val="en-GB" w:eastAsia="ja-JP"/>
    </w:rPr>
  </w:style>
  <w:style w:type="paragraph" w:customStyle="1" w:styleId="H1">
    <w:name w:val="H1"/>
    <w:basedOn w:val="Standard"/>
    <w:rsid w:val="00EE0D79"/>
    <w:pPr>
      <w:spacing w:before="360" w:after="230" w:line="240" w:lineRule="exact"/>
    </w:pPr>
    <w:rPr>
      <w:rFonts w:eastAsia="MS Mincho"/>
      <w:b/>
      <w:sz w:val="22"/>
      <w:lang w:val="en-GB" w:eastAsia="ja-JP"/>
    </w:rPr>
  </w:style>
  <w:style w:type="paragraph" w:customStyle="1" w:styleId="SchemeCaption">
    <w:name w:val="SchemeCaption"/>
    <w:basedOn w:val="Standard"/>
    <w:rsid w:val="00EE0D79"/>
    <w:pPr>
      <w:spacing w:before="230" w:after="460" w:line="180" w:lineRule="exact"/>
      <w:jc w:val="both"/>
    </w:pPr>
    <w:rPr>
      <w:rFonts w:eastAsia="MS Mincho"/>
      <w:sz w:val="16"/>
      <w:szCs w:val="14"/>
      <w:lang w:val="en-GB" w:eastAsia="ja-JP"/>
    </w:rPr>
  </w:style>
  <w:style w:type="paragraph" w:customStyle="1" w:styleId="FigureCaption">
    <w:name w:val="FigureCaption"/>
    <w:basedOn w:val="Standard"/>
    <w:rsid w:val="00EE0D79"/>
    <w:pPr>
      <w:spacing w:before="230" w:after="460" w:line="180" w:lineRule="exact"/>
      <w:jc w:val="both"/>
    </w:pPr>
    <w:rPr>
      <w:rFonts w:eastAsia="MS Mincho"/>
      <w:sz w:val="16"/>
      <w:szCs w:val="14"/>
      <w:lang w:val="en-GB" w:eastAsia="ja-JP"/>
    </w:rPr>
  </w:style>
  <w:style w:type="paragraph" w:customStyle="1" w:styleId="TableCaption">
    <w:name w:val="TableCaption"/>
    <w:basedOn w:val="Standard"/>
    <w:rsid w:val="00EE0D79"/>
    <w:pPr>
      <w:spacing w:before="230" w:after="120" w:line="180" w:lineRule="exact"/>
      <w:jc w:val="both"/>
    </w:pPr>
    <w:rPr>
      <w:rFonts w:eastAsia="MS Mincho"/>
      <w:sz w:val="16"/>
      <w:szCs w:val="14"/>
      <w:lang w:val="en-GB" w:eastAsia="ja-JP"/>
    </w:rPr>
  </w:style>
  <w:style w:type="paragraph" w:customStyle="1" w:styleId="P2">
    <w:name w:val="P2"/>
    <w:basedOn w:val="Standard"/>
    <w:rsid w:val="00EE0D79"/>
    <w:pPr>
      <w:spacing w:line="230" w:lineRule="exact"/>
    </w:pPr>
    <w:rPr>
      <w:rFonts w:eastAsia="MS Mincho"/>
      <w:sz w:val="16"/>
      <w:lang w:val="en-GB" w:eastAsia="ja-JP"/>
    </w:rPr>
  </w:style>
  <w:style w:type="paragraph" w:customStyle="1" w:styleId="TableFoot">
    <w:name w:val="TableFoot"/>
    <w:basedOn w:val="Standard"/>
    <w:rsid w:val="00EE0D79"/>
    <w:pPr>
      <w:spacing w:before="60" w:after="460" w:line="180" w:lineRule="exact"/>
      <w:jc w:val="both"/>
    </w:pPr>
    <w:rPr>
      <w:rFonts w:eastAsia="MS Mincho"/>
      <w:sz w:val="16"/>
      <w:szCs w:val="14"/>
      <w:lang w:val="en-GB" w:eastAsia="ja-JP"/>
    </w:rPr>
  </w:style>
  <w:style w:type="paragraph" w:customStyle="1" w:styleId="P1">
    <w:name w:val="P1"/>
    <w:basedOn w:val="TableCaption"/>
    <w:rsid w:val="00EE0D79"/>
    <w:pPr>
      <w:spacing w:line="220" w:lineRule="exact"/>
      <w:ind w:firstLine="170"/>
    </w:pPr>
    <w:rPr>
      <w:sz w:val="18"/>
    </w:rPr>
  </w:style>
  <w:style w:type="paragraph" w:customStyle="1" w:styleId="References">
    <w:name w:val="References"/>
    <w:basedOn w:val="Standard"/>
    <w:rsid w:val="00EE0D79"/>
    <w:pPr>
      <w:spacing w:after="120" w:line="180" w:lineRule="exact"/>
      <w:ind w:left="425" w:hanging="425"/>
      <w:jc w:val="both"/>
    </w:pPr>
    <w:rPr>
      <w:rFonts w:eastAsia="MS Mincho"/>
      <w:sz w:val="16"/>
      <w:szCs w:val="14"/>
      <w:lang w:val="en-GB" w:eastAsia="ja-JP"/>
    </w:rPr>
  </w:style>
  <w:style w:type="paragraph" w:customStyle="1" w:styleId="GAAuthors">
    <w:name w:val="GAAuthors"/>
    <w:basedOn w:val="Standard"/>
    <w:rsid w:val="00EE0D79"/>
    <w:pPr>
      <w:spacing w:before="360" w:after="60" w:line="220" w:lineRule="exact"/>
    </w:pPr>
    <w:rPr>
      <w:rFonts w:eastAsia="MS Mincho"/>
      <w:b/>
      <w:sz w:val="18"/>
      <w:szCs w:val="20"/>
      <w:lang w:val="en-GB" w:eastAsia="ja-JP"/>
    </w:rPr>
  </w:style>
  <w:style w:type="paragraph" w:customStyle="1" w:styleId="GACatchPhrase">
    <w:name w:val="GACatchPhrase"/>
    <w:basedOn w:val="Standard"/>
    <w:rsid w:val="00EE0D79"/>
    <w:pPr>
      <w:spacing w:before="40"/>
      <w:jc w:val="right"/>
    </w:pPr>
    <w:rPr>
      <w:rFonts w:eastAsia="MS Mincho" w:cs="Arial"/>
      <w:b/>
      <w:color w:val="008080"/>
      <w:sz w:val="18"/>
      <w:szCs w:val="16"/>
      <w:lang w:val="en-GB" w:eastAsia="ja-JP"/>
    </w:rPr>
  </w:style>
  <w:style w:type="paragraph" w:customStyle="1" w:styleId="GAText">
    <w:name w:val="GAText"/>
    <w:basedOn w:val="Standard"/>
    <w:rsid w:val="00EE0D79"/>
    <w:pPr>
      <w:spacing w:before="120" w:line="220" w:lineRule="exact"/>
    </w:pPr>
    <w:rPr>
      <w:rFonts w:eastAsia="MS Mincho"/>
      <w:color w:val="000000"/>
      <w:sz w:val="18"/>
      <w:lang w:val="en-GB" w:eastAsia="ja-JP"/>
    </w:rPr>
  </w:style>
  <w:style w:type="paragraph" w:customStyle="1" w:styleId="GATitel">
    <w:name w:val="GATitel"/>
    <w:basedOn w:val="GAAuthors"/>
    <w:rsid w:val="00EE0D79"/>
    <w:pPr>
      <w:spacing w:before="240"/>
    </w:pPr>
    <w:rPr>
      <w:b w:val="0"/>
    </w:rPr>
  </w:style>
  <w:style w:type="paragraph" w:customStyle="1" w:styleId="GAKeywords">
    <w:name w:val="GAKeywords"/>
    <w:basedOn w:val="Keywords"/>
    <w:rsid w:val="00EE0D79"/>
    <w:pPr>
      <w:framePr w:hSpace="141" w:wrap="around" w:hAnchor="text" w:y="673"/>
      <w:spacing w:before="200" w:after="0"/>
      <w:ind w:left="0" w:right="0"/>
    </w:pPr>
    <w:rPr>
      <w:b/>
      <w:szCs w:val="24"/>
    </w:rPr>
  </w:style>
  <w:style w:type="paragraph" w:styleId="Untertitel">
    <w:name w:val="Subtitle"/>
    <w:basedOn w:val="Standard"/>
    <w:next w:val="Standard"/>
    <w:qFormat/>
    <w:rsid w:val="00EE0D79"/>
    <w:pPr>
      <w:numPr>
        <w:ilvl w:val="1"/>
      </w:numPr>
      <w:spacing w:after="200" w:line="276" w:lineRule="auto"/>
    </w:pPr>
    <w:rPr>
      <w:rFonts w:ascii="Cambria" w:eastAsia="MS Gothic" w:hAnsi="Cambria"/>
      <w:i/>
      <w:iCs/>
      <w:color w:val="4F81BD"/>
      <w:spacing w:val="15"/>
      <w:lang w:val="it-IT"/>
    </w:rPr>
  </w:style>
  <w:style w:type="character" w:customStyle="1" w:styleId="SubtitleChar">
    <w:name w:val="Subtitle Char"/>
    <w:rsid w:val="00EE0D79"/>
    <w:rPr>
      <w:rFonts w:ascii="Cambria" w:eastAsia="MS Gothic" w:hAnsi="Cambria" w:cs="Times New Roman"/>
      <w:i/>
      <w:iCs/>
      <w:color w:val="4F81BD"/>
      <w:spacing w:val="15"/>
      <w:sz w:val="24"/>
      <w:szCs w:val="24"/>
    </w:rPr>
  </w:style>
  <w:style w:type="paragraph" w:styleId="KeinLeerraum">
    <w:name w:val="No Spacing"/>
    <w:qFormat/>
    <w:rsid w:val="00EE0D79"/>
    <w:rPr>
      <w:rFonts w:ascii="Calibri" w:eastAsia="MS Mincho" w:hAnsi="Calibri"/>
      <w:sz w:val="22"/>
      <w:szCs w:val="22"/>
      <w:lang w:val="it-IT" w:eastAsia="en-US"/>
    </w:rPr>
  </w:style>
  <w:style w:type="character" w:customStyle="1" w:styleId="NoSpacingChar">
    <w:name w:val="No Spacing Char"/>
    <w:rsid w:val="00EE0D79"/>
    <w:rPr>
      <w:rFonts w:eastAsia="MS Mincho"/>
    </w:rPr>
  </w:style>
  <w:style w:type="paragraph" w:customStyle="1" w:styleId="1">
    <w:name w:val="목록 단락1"/>
    <w:basedOn w:val="Standard"/>
    <w:qFormat/>
    <w:rsid w:val="007058E2"/>
    <w:pPr>
      <w:widowControl w:val="0"/>
      <w:ind w:left="720"/>
      <w:contextualSpacing/>
    </w:pPr>
    <w:rPr>
      <w:rFonts w:ascii="Calibri" w:eastAsia="Malgun Gothic" w:hAnsi="Calibri"/>
      <w:sz w:val="22"/>
      <w:szCs w:val="22"/>
    </w:rPr>
  </w:style>
  <w:style w:type="character" w:customStyle="1" w:styleId="slug-pub-date3">
    <w:name w:val="slug-pub-date3"/>
    <w:rsid w:val="005F46DA"/>
    <w:rPr>
      <w:b/>
      <w:bCs/>
    </w:rPr>
  </w:style>
  <w:style w:type="character" w:customStyle="1" w:styleId="slug-elocation">
    <w:name w:val="slug-elocation"/>
    <w:basedOn w:val="Absatz-Standardschriftart"/>
    <w:rsid w:val="005F46DA"/>
  </w:style>
  <w:style w:type="character" w:customStyle="1" w:styleId="st1">
    <w:name w:val="st1"/>
    <w:basedOn w:val="Absatz-Standardschriftart"/>
    <w:rsid w:val="005F46DA"/>
  </w:style>
  <w:style w:type="character" w:customStyle="1" w:styleId="author1">
    <w:name w:val="author1"/>
    <w:rsid w:val="005F46DA"/>
    <w:rPr>
      <w:rFonts w:ascii="Verdana" w:hAnsi="Verdana" w:hint="default"/>
      <w:strike w:val="0"/>
      <w:dstrike w:val="0"/>
      <w:color w:val="000000"/>
      <w:sz w:val="20"/>
      <w:szCs w:val="20"/>
      <w:u w:val="none"/>
      <w:effect w:val="none"/>
    </w:rPr>
  </w:style>
  <w:style w:type="character" w:customStyle="1" w:styleId="blacksml1">
    <w:name w:val="blacksml1"/>
    <w:rsid w:val="005F46DA"/>
    <w:rPr>
      <w:rFonts w:ascii="Verdana" w:hAnsi="Verdana" w:hint="default"/>
      <w:strike w:val="0"/>
      <w:dstrike w:val="0"/>
      <w:color w:val="000000"/>
      <w:sz w:val="15"/>
      <w:szCs w:val="15"/>
      <w:u w:val="none"/>
      <w:effect w:val="none"/>
    </w:rPr>
  </w:style>
  <w:style w:type="character" w:customStyle="1" w:styleId="maintitle">
    <w:name w:val="maintitle"/>
    <w:basedOn w:val="Absatz-Standardschriftart"/>
    <w:rsid w:val="005F46DA"/>
  </w:style>
  <w:style w:type="character" w:customStyle="1" w:styleId="abscitationtitle">
    <w:name w:val="abs_citation_title"/>
    <w:basedOn w:val="Absatz-Standardschriftart"/>
    <w:rsid w:val="005F46DA"/>
  </w:style>
  <w:style w:type="character" w:customStyle="1" w:styleId="slug-issue">
    <w:name w:val="slug-issue"/>
    <w:basedOn w:val="Absatz-Standardschriftart"/>
    <w:rsid w:val="005F46DA"/>
  </w:style>
  <w:style w:type="character" w:customStyle="1" w:styleId="slug-pages3">
    <w:name w:val="slug-pages3"/>
    <w:rsid w:val="005F46DA"/>
    <w:rPr>
      <w:b/>
      <w:bCs/>
    </w:rPr>
  </w:style>
  <w:style w:type="character" w:styleId="HTMLSchreibmaschine">
    <w:name w:val="HTML Typewriter"/>
    <w:rsid w:val="005A02A6"/>
    <w:rPr>
      <w:rFonts w:ascii="Courier New" w:eastAsia="Times New Roman" w:hAnsi="Courier New" w:cs="Courier New"/>
      <w:sz w:val="20"/>
      <w:szCs w:val="20"/>
    </w:rPr>
  </w:style>
  <w:style w:type="paragraph" w:customStyle="1" w:styleId="authlist">
    <w:name w:val="auth_list"/>
    <w:basedOn w:val="Standard"/>
    <w:rsid w:val="005A02A6"/>
    <w:pPr>
      <w:spacing w:before="100" w:beforeAutospacing="1" w:after="100" w:afterAutospacing="1"/>
    </w:pPr>
  </w:style>
  <w:style w:type="character" w:customStyle="1" w:styleId="highlight1">
    <w:name w:val="highlight1"/>
    <w:rsid w:val="005A02A6"/>
    <w:rPr>
      <w:shd w:val="clear" w:color="auto" w:fill="FEDB6D"/>
    </w:rPr>
  </w:style>
  <w:style w:type="character" w:customStyle="1" w:styleId="citation-abbreviation2">
    <w:name w:val="citation-abbreviation2"/>
    <w:basedOn w:val="Absatz-Standardschriftart"/>
    <w:rsid w:val="005A02A6"/>
  </w:style>
  <w:style w:type="character" w:customStyle="1" w:styleId="author">
    <w:name w:val="author"/>
    <w:rsid w:val="005A02A6"/>
  </w:style>
  <w:style w:type="paragraph" w:customStyle="1" w:styleId="yiv1019216426msoheading7">
    <w:name w:val="yiv1019216426msoheading7"/>
    <w:basedOn w:val="Standard"/>
    <w:rsid w:val="005A02A6"/>
    <w:pPr>
      <w:spacing w:before="100" w:beforeAutospacing="1" w:after="100" w:afterAutospacing="1"/>
    </w:pPr>
  </w:style>
  <w:style w:type="character" w:customStyle="1" w:styleId="citationyear1">
    <w:name w:val="citation_year1"/>
    <w:rsid w:val="005A02A6"/>
    <w:rPr>
      <w:b/>
      <w:bCs/>
    </w:rPr>
  </w:style>
  <w:style w:type="character" w:customStyle="1" w:styleId="citationvolume1">
    <w:name w:val="citation_volume1"/>
    <w:rsid w:val="005A02A6"/>
    <w:rPr>
      <w:i/>
      <w:iCs/>
    </w:rPr>
  </w:style>
  <w:style w:type="paragraph" w:customStyle="1" w:styleId="desc2">
    <w:name w:val="desc2"/>
    <w:basedOn w:val="Standard"/>
    <w:rsid w:val="005A02A6"/>
    <w:pPr>
      <w:spacing w:before="100" w:beforeAutospacing="1" w:after="100" w:afterAutospacing="1"/>
    </w:pPr>
    <w:rPr>
      <w:sz w:val="28"/>
      <w:szCs w:val="28"/>
    </w:rPr>
  </w:style>
  <w:style w:type="character" w:customStyle="1" w:styleId="resnumber">
    <w:name w:val="resnumber"/>
    <w:basedOn w:val="Absatz-Standardschriftart"/>
    <w:rsid w:val="005A02A6"/>
  </w:style>
  <w:style w:type="character" w:customStyle="1" w:styleId="ref-journal">
    <w:name w:val="ref-journal"/>
    <w:basedOn w:val="Absatz-Standardschriftart"/>
    <w:rsid w:val="005A02A6"/>
  </w:style>
  <w:style w:type="character" w:customStyle="1" w:styleId="ref-vol">
    <w:name w:val="ref-vol"/>
    <w:basedOn w:val="Absatz-Standardschriftart"/>
    <w:rsid w:val="005A02A6"/>
  </w:style>
  <w:style w:type="paragraph" w:styleId="berarbeitung">
    <w:name w:val="Revision"/>
    <w:hidden/>
    <w:uiPriority w:val="99"/>
    <w:semiHidden/>
    <w:rsid w:val="00910D4B"/>
    <w:rPr>
      <w:sz w:val="24"/>
      <w:szCs w:val="24"/>
      <w:lang w:val="en-US" w:eastAsia="en-US"/>
    </w:rPr>
  </w:style>
  <w:style w:type="paragraph" w:customStyle="1" w:styleId="EndNoteBibliographyTitle">
    <w:name w:val="EndNote Bibliography Title"/>
    <w:basedOn w:val="Standard"/>
    <w:link w:val="EndNoteBibliographyTitleZchn"/>
    <w:rsid w:val="002D5E1B"/>
    <w:pPr>
      <w:jc w:val="center"/>
    </w:pPr>
    <w:rPr>
      <w:noProof/>
      <w:sz w:val="20"/>
    </w:rPr>
  </w:style>
  <w:style w:type="character" w:customStyle="1" w:styleId="05-ArticleTextZchn">
    <w:name w:val="05-Article Text Zchn"/>
    <w:link w:val="05-ArticleText"/>
    <w:rsid w:val="002D5E1B"/>
    <w:rPr>
      <w:rFonts w:eastAsia="Times"/>
      <w:lang w:val="en-US" w:eastAsia="zh-CN"/>
    </w:rPr>
  </w:style>
  <w:style w:type="character" w:customStyle="1" w:styleId="EndNoteBibliographyTitleZchn">
    <w:name w:val="EndNote Bibliography Title Zchn"/>
    <w:link w:val="EndNoteBibliographyTitle"/>
    <w:rsid w:val="002D5E1B"/>
    <w:rPr>
      <w:noProof/>
      <w:szCs w:val="24"/>
    </w:rPr>
  </w:style>
  <w:style w:type="paragraph" w:customStyle="1" w:styleId="EndNoteBibliography">
    <w:name w:val="EndNote Bibliography"/>
    <w:basedOn w:val="Standard"/>
    <w:link w:val="EndNoteBibliographyZchn"/>
    <w:rsid w:val="002D5E1B"/>
    <w:pPr>
      <w:jc w:val="both"/>
    </w:pPr>
    <w:rPr>
      <w:noProof/>
      <w:sz w:val="20"/>
    </w:rPr>
  </w:style>
  <w:style w:type="character" w:customStyle="1" w:styleId="EndNoteBibliographyZchn">
    <w:name w:val="EndNote Bibliography Zchn"/>
    <w:link w:val="EndNoteBibliography"/>
    <w:rsid w:val="002D5E1B"/>
    <w:rPr>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8332A"/>
    <w:rPr>
      <w:sz w:val="24"/>
      <w:szCs w:val="24"/>
      <w:lang w:val="en-US" w:eastAsia="en-US"/>
    </w:rPr>
  </w:style>
  <w:style w:type="paragraph" w:styleId="berschrift1">
    <w:name w:val="heading 1"/>
    <w:basedOn w:val="Standard"/>
    <w:qFormat/>
    <w:rsid w:val="00C6289F"/>
    <w:pPr>
      <w:spacing w:before="100" w:beforeAutospacing="1" w:after="100" w:afterAutospacing="1"/>
      <w:outlineLvl w:val="0"/>
    </w:pPr>
    <w:rPr>
      <w:rFonts w:eastAsia="Batang"/>
      <w:b/>
      <w:bCs/>
      <w:kern w:val="36"/>
      <w:sz w:val="48"/>
      <w:szCs w:val="48"/>
    </w:rPr>
  </w:style>
  <w:style w:type="paragraph" w:styleId="berschrift2">
    <w:name w:val="heading 2"/>
    <w:basedOn w:val="Standard"/>
    <w:next w:val="Standard"/>
    <w:qFormat/>
    <w:rsid w:val="00B754ED"/>
    <w:pPr>
      <w:keepNext/>
      <w:spacing w:before="240" w:after="60"/>
      <w:outlineLvl w:val="1"/>
    </w:pPr>
    <w:rPr>
      <w:rFonts w:ascii="Cambria" w:hAnsi="Cambria"/>
      <w:b/>
      <w:bCs/>
      <w:i/>
      <w:iCs/>
      <w:sz w:val="28"/>
      <w:szCs w:val="28"/>
    </w:rPr>
  </w:style>
  <w:style w:type="paragraph" w:styleId="berschrift3">
    <w:name w:val="heading 3"/>
    <w:basedOn w:val="Standard"/>
    <w:qFormat/>
    <w:rsid w:val="00C6289F"/>
    <w:pPr>
      <w:spacing w:before="100" w:beforeAutospacing="1" w:after="100" w:afterAutospacing="1"/>
      <w:outlineLvl w:val="2"/>
    </w:pPr>
    <w:rPr>
      <w:rFonts w:eastAsia="Batang"/>
      <w:b/>
      <w:bCs/>
      <w:sz w:val="27"/>
      <w:szCs w:val="27"/>
    </w:rPr>
  </w:style>
  <w:style w:type="paragraph" w:styleId="berschrift4">
    <w:name w:val="heading 4"/>
    <w:basedOn w:val="Standard"/>
    <w:next w:val="Standard"/>
    <w:qFormat/>
    <w:rsid w:val="00065FCD"/>
    <w:pPr>
      <w:keepNext/>
      <w:widowControl w:val="0"/>
      <w:autoSpaceDE w:val="0"/>
      <w:autoSpaceDN w:val="0"/>
      <w:adjustRightInd w:val="0"/>
      <w:spacing w:before="240" w:after="60"/>
      <w:outlineLvl w:val="3"/>
    </w:pPr>
    <w:rPr>
      <w:rFonts w:ascii="Times" w:eastAsia="Batang" w:hAnsi="Times" w:cs="Times"/>
      <w:b/>
      <w:bCs/>
      <w:noProof/>
      <w:lang w:eastAsia="ko-KR"/>
    </w:rPr>
  </w:style>
  <w:style w:type="paragraph" w:styleId="berschrift5">
    <w:name w:val="heading 5"/>
    <w:basedOn w:val="Standard"/>
    <w:next w:val="Standard"/>
    <w:qFormat/>
    <w:rsid w:val="00065FCD"/>
    <w:pPr>
      <w:keepNext/>
      <w:widowControl w:val="0"/>
      <w:autoSpaceDE w:val="0"/>
      <w:autoSpaceDN w:val="0"/>
      <w:adjustRightInd w:val="0"/>
      <w:spacing w:before="240" w:after="60"/>
      <w:outlineLvl w:val="4"/>
    </w:pPr>
    <w:rPr>
      <w:rFonts w:ascii="Times" w:eastAsia="Batang" w:hAnsi="Times" w:cs="Times"/>
      <w:b/>
      <w:bCs/>
      <w:noProof/>
      <w:lang w:eastAsia="ko-KR"/>
    </w:rPr>
  </w:style>
  <w:style w:type="paragraph" w:styleId="berschrift6">
    <w:name w:val="heading 6"/>
    <w:basedOn w:val="Standard"/>
    <w:next w:val="Standard"/>
    <w:qFormat/>
    <w:rsid w:val="00065FCD"/>
    <w:pPr>
      <w:keepNext/>
      <w:widowControl w:val="0"/>
      <w:autoSpaceDE w:val="0"/>
      <w:autoSpaceDN w:val="0"/>
      <w:adjustRightInd w:val="0"/>
      <w:spacing w:before="240" w:after="60"/>
      <w:outlineLvl w:val="5"/>
    </w:pPr>
    <w:rPr>
      <w:rFonts w:ascii="Times" w:eastAsia="Batang" w:hAnsi="Times" w:cs="Times"/>
      <w:b/>
      <w:bCs/>
      <w:noProof/>
      <w:lang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qFormat/>
    <w:rsid w:val="002B7A4B"/>
    <w:rPr>
      <w:i/>
      <w:iCs/>
    </w:rPr>
  </w:style>
  <w:style w:type="character" w:customStyle="1" w:styleId="colorkey12">
    <w:name w:val="color_key_12"/>
    <w:rsid w:val="002B7A4B"/>
    <w:rPr>
      <w:shd w:val="clear" w:color="auto" w:fill="FFD700"/>
    </w:rPr>
  </w:style>
  <w:style w:type="character" w:customStyle="1" w:styleId="colorkey21">
    <w:name w:val="color_key_21"/>
    <w:rsid w:val="002B7A4B"/>
    <w:rPr>
      <w:shd w:val="clear" w:color="auto" w:fill="00FF00"/>
    </w:rPr>
  </w:style>
  <w:style w:type="character" w:styleId="Hyperlink">
    <w:name w:val="Hyperlink"/>
    <w:unhideWhenUsed/>
    <w:rsid w:val="002B7A4B"/>
    <w:rPr>
      <w:color w:val="0000FF"/>
      <w:u w:val="single"/>
    </w:rPr>
  </w:style>
  <w:style w:type="paragraph" w:styleId="Fuzeile">
    <w:name w:val="footer"/>
    <w:basedOn w:val="Standard"/>
    <w:uiPriority w:val="99"/>
    <w:unhideWhenUsed/>
    <w:rsid w:val="002B7A4B"/>
    <w:pPr>
      <w:tabs>
        <w:tab w:val="center" w:pos="4252"/>
        <w:tab w:val="right" w:pos="8504"/>
      </w:tabs>
      <w:jc w:val="both"/>
    </w:pPr>
    <w:rPr>
      <w:rFonts w:ascii="Calibri" w:eastAsia="Calibri" w:hAnsi="Calibri"/>
      <w:sz w:val="22"/>
      <w:szCs w:val="22"/>
      <w:lang w:val="es-ES_tradnl"/>
    </w:rPr>
  </w:style>
  <w:style w:type="character" w:customStyle="1" w:styleId="PiedepginaCar">
    <w:name w:val="Pie de página Car"/>
    <w:rsid w:val="002B7A4B"/>
    <w:rPr>
      <w:sz w:val="22"/>
      <w:szCs w:val="22"/>
      <w:lang w:eastAsia="en-US"/>
    </w:rPr>
  </w:style>
  <w:style w:type="character" w:customStyle="1" w:styleId="hithilite1">
    <w:name w:val="hithilite1"/>
    <w:rsid w:val="002B7A4B"/>
    <w:rPr>
      <w:shd w:val="clear" w:color="auto" w:fill="FFF3C6"/>
    </w:rPr>
  </w:style>
  <w:style w:type="character" w:customStyle="1" w:styleId="databold1">
    <w:name w:val="data_bold1"/>
    <w:rsid w:val="002B7A4B"/>
    <w:rPr>
      <w:b/>
      <w:bCs/>
    </w:rPr>
  </w:style>
  <w:style w:type="paragraph" w:styleId="StandardWeb">
    <w:name w:val="Normal (Web)"/>
    <w:basedOn w:val="Standard"/>
    <w:uiPriority w:val="99"/>
    <w:unhideWhenUsed/>
    <w:rsid w:val="002B7A4B"/>
    <w:pPr>
      <w:spacing w:before="100" w:beforeAutospacing="1" w:after="100" w:afterAutospacing="1"/>
    </w:pPr>
    <w:rPr>
      <w:lang w:val="es-ES_tradnl" w:eastAsia="es-ES_tradnl"/>
    </w:rPr>
  </w:style>
  <w:style w:type="character" w:styleId="Fett">
    <w:name w:val="Strong"/>
    <w:qFormat/>
    <w:rsid w:val="002B7A4B"/>
    <w:rPr>
      <w:b/>
      <w:bCs/>
    </w:rPr>
  </w:style>
  <w:style w:type="character" w:customStyle="1" w:styleId="f1">
    <w:name w:val="f1"/>
    <w:rsid w:val="002B7A4B"/>
    <w:rPr>
      <w:color w:val="676767"/>
    </w:rPr>
  </w:style>
  <w:style w:type="character" w:customStyle="1" w:styleId="hit">
    <w:name w:val="hit"/>
    <w:basedOn w:val="Absatz-Standardschriftart"/>
    <w:rsid w:val="002B7A4B"/>
  </w:style>
  <w:style w:type="paragraph" w:customStyle="1" w:styleId="TableHead">
    <w:name w:val="TableHead"/>
    <w:basedOn w:val="Standard"/>
    <w:rsid w:val="002B7A4B"/>
    <w:pPr>
      <w:spacing w:before="120" w:after="120" w:line="200" w:lineRule="exact"/>
    </w:pPr>
    <w:rPr>
      <w:rFonts w:ascii="Arial" w:eastAsia="MS Mincho" w:hAnsi="Arial"/>
      <w:sz w:val="16"/>
      <w:lang w:val="en-GB" w:eastAsia="ja-JP"/>
    </w:rPr>
  </w:style>
  <w:style w:type="paragraph" w:customStyle="1" w:styleId="TableBody">
    <w:name w:val="TableBody"/>
    <w:basedOn w:val="Standard"/>
    <w:rsid w:val="002B7A4B"/>
    <w:pPr>
      <w:spacing w:before="120" w:after="120" w:line="230" w:lineRule="exact"/>
    </w:pPr>
    <w:rPr>
      <w:rFonts w:ascii="Arial" w:eastAsia="MS Mincho" w:hAnsi="Arial"/>
      <w:sz w:val="16"/>
      <w:lang w:val="de-DE" w:eastAsia="ja-JP"/>
    </w:rPr>
  </w:style>
  <w:style w:type="character" w:customStyle="1" w:styleId="smallv651">
    <w:name w:val="smallv651"/>
    <w:rsid w:val="002B7A4B"/>
    <w:rPr>
      <w:sz w:val="16"/>
      <w:szCs w:val="16"/>
    </w:rPr>
  </w:style>
  <w:style w:type="character" w:customStyle="1" w:styleId="frlabel1">
    <w:name w:val="fr_label1"/>
    <w:rsid w:val="002B7A4B"/>
    <w:rPr>
      <w:b/>
      <w:bCs/>
    </w:rPr>
  </w:style>
  <w:style w:type="character" w:customStyle="1" w:styleId="frsourcelabel1">
    <w:name w:val="fr_source_label1"/>
    <w:rsid w:val="002B7A4B"/>
    <w:rPr>
      <w:b/>
      <w:bCs/>
    </w:rPr>
  </w:style>
  <w:style w:type="paragraph" w:styleId="Titel">
    <w:name w:val="Title"/>
    <w:basedOn w:val="Standard"/>
    <w:next w:val="Standard"/>
    <w:qFormat/>
    <w:rsid w:val="002B7A4B"/>
    <w:pPr>
      <w:spacing w:after="460" w:line="230" w:lineRule="exact"/>
    </w:pPr>
    <w:rPr>
      <w:rFonts w:eastAsia="MS Mincho"/>
      <w:b/>
      <w:sz w:val="22"/>
      <w:lang w:val="de-DE" w:eastAsia="ja-JP"/>
    </w:rPr>
  </w:style>
  <w:style w:type="paragraph" w:customStyle="1" w:styleId="01-MainHeading">
    <w:name w:val="01-Main Heading"/>
    <w:basedOn w:val="Standard"/>
    <w:rsid w:val="002B7A4B"/>
    <w:pPr>
      <w:spacing w:after="200" w:line="216" w:lineRule="auto"/>
      <w:jc w:val="both"/>
    </w:pPr>
    <w:rPr>
      <w:rFonts w:eastAsia="Times"/>
      <w:b/>
      <w:sz w:val="32"/>
      <w:szCs w:val="20"/>
      <w:lang w:eastAsia="zh-CN"/>
    </w:rPr>
  </w:style>
  <w:style w:type="paragraph" w:customStyle="1" w:styleId="02-Author">
    <w:name w:val="02-Author"/>
    <w:basedOn w:val="Standard"/>
    <w:rsid w:val="002B7A4B"/>
    <w:pPr>
      <w:spacing w:before="240" w:after="480" w:line="220" w:lineRule="exact"/>
      <w:ind w:right="567"/>
    </w:pPr>
    <w:rPr>
      <w:rFonts w:eastAsia="Times"/>
      <w:szCs w:val="20"/>
      <w:lang w:eastAsia="zh-CN"/>
    </w:rPr>
  </w:style>
  <w:style w:type="paragraph" w:customStyle="1" w:styleId="03-Address">
    <w:name w:val="03-Address"/>
    <w:basedOn w:val="Standard"/>
    <w:rsid w:val="002B7A4B"/>
    <w:pPr>
      <w:spacing w:after="240"/>
      <w:ind w:right="567"/>
      <w:jc w:val="both"/>
    </w:pPr>
    <w:rPr>
      <w:rFonts w:eastAsia="Times"/>
      <w:i/>
      <w:sz w:val="20"/>
      <w:szCs w:val="20"/>
      <w:lang w:eastAsia="zh-CN"/>
    </w:rPr>
  </w:style>
  <w:style w:type="paragraph" w:customStyle="1" w:styleId="04-abstract">
    <w:name w:val="04-abstract"/>
    <w:basedOn w:val="Standard"/>
    <w:rsid w:val="002B7A4B"/>
    <w:pPr>
      <w:spacing w:after="360" w:line="220" w:lineRule="exact"/>
      <w:ind w:left="851" w:right="567"/>
      <w:jc w:val="both"/>
    </w:pPr>
    <w:rPr>
      <w:rFonts w:eastAsia="Times"/>
      <w:sz w:val="18"/>
      <w:szCs w:val="20"/>
      <w:lang w:eastAsia="zh-CN"/>
    </w:rPr>
  </w:style>
  <w:style w:type="paragraph" w:customStyle="1" w:styleId="05-ArticleText">
    <w:name w:val="05-Article Text"/>
    <w:basedOn w:val="Standard"/>
    <w:link w:val="05-ArticleTextZchn"/>
    <w:rsid w:val="002B7A4B"/>
    <w:pPr>
      <w:tabs>
        <w:tab w:val="left" w:pos="284"/>
      </w:tabs>
      <w:spacing w:after="120" w:line="220" w:lineRule="exact"/>
      <w:jc w:val="both"/>
    </w:pPr>
    <w:rPr>
      <w:rFonts w:eastAsia="Times"/>
      <w:sz w:val="20"/>
      <w:szCs w:val="20"/>
      <w:lang w:eastAsia="zh-CN"/>
    </w:rPr>
  </w:style>
  <w:style w:type="paragraph" w:customStyle="1" w:styleId="06-Heading-1">
    <w:name w:val="06-Heading-1"/>
    <w:basedOn w:val="Standard"/>
    <w:rsid w:val="002B7A4B"/>
    <w:pPr>
      <w:spacing w:before="120" w:after="120" w:line="220" w:lineRule="exact"/>
      <w:jc w:val="both"/>
    </w:pPr>
    <w:rPr>
      <w:rFonts w:eastAsia="Times"/>
      <w:b/>
      <w:caps/>
      <w:sz w:val="20"/>
      <w:szCs w:val="20"/>
      <w:lang w:eastAsia="zh-CN"/>
    </w:rPr>
  </w:style>
  <w:style w:type="paragraph" w:customStyle="1" w:styleId="07-Heading-2">
    <w:name w:val="07-Heading-2"/>
    <w:basedOn w:val="Standard"/>
    <w:rsid w:val="002B7A4B"/>
    <w:pPr>
      <w:spacing w:before="120" w:after="120" w:line="220" w:lineRule="exact"/>
      <w:jc w:val="both"/>
    </w:pPr>
    <w:rPr>
      <w:rFonts w:eastAsia="Times"/>
      <w:b/>
      <w:sz w:val="20"/>
      <w:szCs w:val="20"/>
      <w:lang w:eastAsia="zh-CN"/>
    </w:rPr>
  </w:style>
  <w:style w:type="paragraph" w:customStyle="1" w:styleId="08-Heading-3">
    <w:name w:val="08-Heading-3"/>
    <w:basedOn w:val="07-Heading-2"/>
    <w:rsid w:val="002B7A4B"/>
    <w:rPr>
      <w:i/>
    </w:rPr>
  </w:style>
  <w:style w:type="paragraph" w:customStyle="1" w:styleId="09-Heading-4">
    <w:name w:val="09-Heading-4"/>
    <w:basedOn w:val="Standard"/>
    <w:rsid w:val="002B7A4B"/>
    <w:pPr>
      <w:spacing w:before="120" w:after="120" w:line="220" w:lineRule="exact"/>
      <w:jc w:val="both"/>
    </w:pPr>
    <w:rPr>
      <w:rFonts w:eastAsia="Times"/>
      <w:b/>
      <w:i/>
      <w:sz w:val="20"/>
      <w:szCs w:val="20"/>
      <w:u w:val="single"/>
      <w:lang w:eastAsia="zh-CN"/>
    </w:rPr>
  </w:style>
  <w:style w:type="paragraph" w:customStyle="1" w:styleId="10-Table-H">
    <w:name w:val="10-Table-H"/>
    <w:basedOn w:val="Standard"/>
    <w:rsid w:val="002B7A4B"/>
    <w:pPr>
      <w:tabs>
        <w:tab w:val="left" w:pos="851"/>
      </w:tabs>
      <w:spacing w:before="60" w:after="240"/>
      <w:jc w:val="both"/>
    </w:pPr>
    <w:rPr>
      <w:rFonts w:eastAsia="Times"/>
      <w:b/>
      <w:sz w:val="18"/>
      <w:szCs w:val="20"/>
      <w:lang w:eastAsia="zh-CN"/>
    </w:rPr>
  </w:style>
  <w:style w:type="paragraph" w:customStyle="1" w:styleId="11-Table-T">
    <w:name w:val="11-Table-T"/>
    <w:basedOn w:val="Standard"/>
    <w:rsid w:val="002B7A4B"/>
    <w:pPr>
      <w:spacing w:before="60" w:after="60" w:line="220" w:lineRule="exact"/>
      <w:jc w:val="center"/>
    </w:pPr>
    <w:rPr>
      <w:rFonts w:eastAsia="Times"/>
      <w:sz w:val="16"/>
      <w:szCs w:val="20"/>
      <w:lang w:eastAsia="zh-CN"/>
    </w:rPr>
  </w:style>
  <w:style w:type="paragraph" w:customStyle="1" w:styleId="12-References">
    <w:name w:val="12-References"/>
    <w:basedOn w:val="Standard"/>
    <w:rsid w:val="002B7A4B"/>
    <w:pPr>
      <w:tabs>
        <w:tab w:val="left" w:pos="567"/>
      </w:tabs>
      <w:spacing w:line="180" w:lineRule="exact"/>
      <w:ind w:left="567" w:hanging="567"/>
      <w:jc w:val="both"/>
    </w:pPr>
    <w:rPr>
      <w:rFonts w:eastAsia="Times"/>
      <w:sz w:val="16"/>
      <w:szCs w:val="20"/>
      <w:lang w:eastAsia="zh-CN"/>
    </w:rPr>
  </w:style>
  <w:style w:type="paragraph" w:customStyle="1" w:styleId="13-Figure">
    <w:name w:val="13-Figure"/>
    <w:basedOn w:val="Standard"/>
    <w:rsid w:val="002B7A4B"/>
    <w:pPr>
      <w:framePr w:w="10206" w:hSpace="181" w:vSpace="181" w:wrap="around" w:hAnchor="margin" w:xAlign="center" w:yAlign="top"/>
      <w:spacing w:before="200" w:after="200" w:line="220" w:lineRule="exact"/>
      <w:jc w:val="both"/>
    </w:pPr>
    <w:rPr>
      <w:rFonts w:eastAsia="Times"/>
      <w:sz w:val="18"/>
      <w:szCs w:val="20"/>
      <w:lang w:eastAsia="zh-CN"/>
    </w:rPr>
  </w:style>
  <w:style w:type="paragraph" w:styleId="Kopfzeile">
    <w:name w:val="header"/>
    <w:basedOn w:val="Standard"/>
    <w:rsid w:val="002B7A4B"/>
    <w:pPr>
      <w:tabs>
        <w:tab w:val="center" w:pos="4320"/>
        <w:tab w:val="right" w:pos="8640"/>
      </w:tabs>
    </w:pPr>
  </w:style>
  <w:style w:type="character" w:styleId="Seitenzahl">
    <w:name w:val="page number"/>
    <w:basedOn w:val="Absatz-Standardschriftart"/>
    <w:rsid w:val="002B7A4B"/>
  </w:style>
  <w:style w:type="character" w:styleId="BesuchterHyperlink">
    <w:name w:val="FollowedHyperlink"/>
    <w:rsid w:val="00791837"/>
    <w:rPr>
      <w:color w:val="800080"/>
      <w:u w:val="single"/>
    </w:rPr>
  </w:style>
  <w:style w:type="paragraph" w:customStyle="1" w:styleId="firstlast">
    <w:name w:val="first last"/>
    <w:basedOn w:val="Standard"/>
    <w:rsid w:val="00C6289F"/>
    <w:pPr>
      <w:spacing w:before="100" w:beforeAutospacing="1" w:after="100" w:afterAutospacing="1"/>
    </w:pPr>
    <w:rPr>
      <w:rFonts w:ascii="Arial" w:eastAsia="Batang" w:hAnsi="Arial" w:cs="Arial"/>
      <w:sz w:val="20"/>
      <w:szCs w:val="20"/>
    </w:rPr>
  </w:style>
  <w:style w:type="paragraph" w:customStyle="1" w:styleId="Default">
    <w:name w:val="Default"/>
    <w:rsid w:val="00C6289F"/>
    <w:pPr>
      <w:autoSpaceDE w:val="0"/>
      <w:autoSpaceDN w:val="0"/>
      <w:adjustRightInd w:val="0"/>
    </w:pPr>
    <w:rPr>
      <w:rFonts w:ascii="Arial Narrow" w:eastAsia="Batang" w:hAnsi="Arial Narrow" w:cs="Arial Narrow"/>
      <w:color w:val="000000"/>
      <w:sz w:val="24"/>
      <w:szCs w:val="24"/>
      <w:lang w:val="en-US" w:eastAsia="en-US"/>
    </w:rPr>
  </w:style>
  <w:style w:type="paragraph" w:customStyle="1" w:styleId="Heading21">
    <w:name w:val="Heading 21"/>
    <w:basedOn w:val="Standard"/>
    <w:rsid w:val="00C6289F"/>
    <w:pPr>
      <w:outlineLvl w:val="2"/>
    </w:pPr>
    <w:rPr>
      <w:rFonts w:eastAsia="Batang"/>
      <w:color w:val="FFFFFF"/>
    </w:rPr>
  </w:style>
  <w:style w:type="paragraph" w:customStyle="1" w:styleId="Heading11">
    <w:name w:val="Heading 11"/>
    <w:basedOn w:val="Standard"/>
    <w:rsid w:val="00C6289F"/>
    <w:pPr>
      <w:outlineLvl w:val="1"/>
    </w:pPr>
    <w:rPr>
      <w:rFonts w:eastAsia="Batang"/>
      <w:b/>
      <w:bCs/>
      <w:color w:val="FFFFFF"/>
      <w:spacing w:val="-12"/>
      <w:kern w:val="36"/>
      <w:sz w:val="40"/>
      <w:szCs w:val="40"/>
    </w:rPr>
  </w:style>
  <w:style w:type="character" w:styleId="Zeilennummer">
    <w:name w:val="line number"/>
    <w:basedOn w:val="Absatz-Standardschriftart"/>
    <w:rsid w:val="00C6289F"/>
  </w:style>
  <w:style w:type="character" w:customStyle="1" w:styleId="journalname">
    <w:name w:val="journalname"/>
    <w:basedOn w:val="Absatz-Standardschriftart"/>
    <w:rsid w:val="00C6289F"/>
  </w:style>
  <w:style w:type="character" w:customStyle="1" w:styleId="yshortcuts">
    <w:name w:val="yshortcuts"/>
    <w:basedOn w:val="Absatz-Standardschriftart"/>
    <w:rsid w:val="00C6289F"/>
  </w:style>
  <w:style w:type="character" w:styleId="HTMLZitat">
    <w:name w:val="HTML Cite"/>
    <w:rsid w:val="00C6289F"/>
    <w:rPr>
      <w:i/>
      <w:iCs/>
    </w:rPr>
  </w:style>
  <w:style w:type="character" w:customStyle="1" w:styleId="HeaderChar">
    <w:name w:val="Header Char"/>
    <w:rsid w:val="00C6289F"/>
    <w:rPr>
      <w:sz w:val="24"/>
      <w:szCs w:val="24"/>
      <w:lang w:eastAsia="en-US"/>
    </w:rPr>
  </w:style>
  <w:style w:type="paragraph" w:styleId="Sprechblasentext">
    <w:name w:val="Balloon Text"/>
    <w:basedOn w:val="Standard"/>
    <w:semiHidden/>
    <w:rsid w:val="00AA6E87"/>
    <w:rPr>
      <w:rFonts w:ascii="Tahoma" w:hAnsi="Tahoma" w:cs="Tahoma"/>
      <w:sz w:val="16"/>
      <w:szCs w:val="16"/>
    </w:rPr>
  </w:style>
  <w:style w:type="character" w:customStyle="1" w:styleId="A2">
    <w:name w:val="A2"/>
    <w:rsid w:val="000D50E1"/>
    <w:rPr>
      <w:rFonts w:cs="Meta Bold LF"/>
      <w:b/>
      <w:bCs/>
      <w:color w:val="211D1E"/>
      <w:sz w:val="15"/>
      <w:szCs w:val="15"/>
    </w:rPr>
  </w:style>
  <w:style w:type="paragraph" w:customStyle="1" w:styleId="Pa7">
    <w:name w:val="Pa7"/>
    <w:basedOn w:val="Default"/>
    <w:next w:val="Default"/>
    <w:rsid w:val="000D50E1"/>
    <w:pPr>
      <w:widowControl w:val="0"/>
      <w:spacing w:line="241" w:lineRule="atLeast"/>
    </w:pPr>
    <w:rPr>
      <w:rFonts w:ascii="Relay" w:eastAsia="Relay" w:hAnsi="Times New Roman" w:cs="Times New Roman"/>
      <w:color w:val="auto"/>
      <w:lang w:eastAsia="zh-CN"/>
    </w:rPr>
  </w:style>
  <w:style w:type="character" w:customStyle="1" w:styleId="A7">
    <w:name w:val="A7"/>
    <w:rsid w:val="000D50E1"/>
    <w:rPr>
      <w:rFonts w:cs="Relay"/>
      <w:b/>
      <w:bCs/>
      <w:color w:val="211D1E"/>
      <w:sz w:val="14"/>
      <w:szCs w:val="14"/>
    </w:rPr>
  </w:style>
  <w:style w:type="paragraph" w:customStyle="1" w:styleId="Pa25">
    <w:name w:val="Pa25"/>
    <w:basedOn w:val="Default"/>
    <w:next w:val="Default"/>
    <w:rsid w:val="000D50E1"/>
    <w:pPr>
      <w:widowControl w:val="0"/>
      <w:spacing w:line="141" w:lineRule="atLeast"/>
    </w:pPr>
    <w:rPr>
      <w:rFonts w:ascii="Meta Normal LF" w:eastAsia="Meta Normal LF" w:hAnsi="Times New Roman" w:cs="Times New Roman"/>
      <w:color w:val="auto"/>
      <w:lang w:eastAsia="zh-CN"/>
    </w:rPr>
  </w:style>
  <w:style w:type="paragraph" w:customStyle="1" w:styleId="Pa9">
    <w:name w:val="Pa9"/>
    <w:basedOn w:val="Default"/>
    <w:next w:val="Default"/>
    <w:rsid w:val="000D50E1"/>
    <w:pPr>
      <w:widowControl w:val="0"/>
      <w:spacing w:line="181" w:lineRule="atLeast"/>
    </w:pPr>
    <w:rPr>
      <w:rFonts w:ascii="Meta Normal LF" w:eastAsia="Meta Normal LF" w:hAnsi="Times New Roman" w:cs="Times New Roman"/>
      <w:color w:val="auto"/>
      <w:lang w:eastAsia="zh-CN"/>
    </w:rPr>
  </w:style>
  <w:style w:type="paragraph" w:customStyle="1" w:styleId="BIEmailAddress">
    <w:name w:val="BI_Email_Address"/>
    <w:basedOn w:val="Standard"/>
    <w:next w:val="Standard"/>
    <w:rsid w:val="000D50E1"/>
    <w:pPr>
      <w:spacing w:after="200" w:line="480" w:lineRule="auto"/>
      <w:jc w:val="both"/>
    </w:pPr>
    <w:rPr>
      <w:rFonts w:ascii="Times" w:eastAsia="SimSun" w:hAnsi="Times"/>
      <w:szCs w:val="20"/>
    </w:rPr>
  </w:style>
  <w:style w:type="paragraph" w:customStyle="1" w:styleId="FACorrespondingAuthorFootnote">
    <w:name w:val="FA_Corresponding_Author_Footnote"/>
    <w:basedOn w:val="Standard"/>
    <w:next w:val="Standard"/>
    <w:rsid w:val="000D50E1"/>
    <w:pPr>
      <w:spacing w:after="200" w:line="480" w:lineRule="auto"/>
      <w:jc w:val="both"/>
    </w:pPr>
    <w:rPr>
      <w:rFonts w:ascii="Times" w:eastAsia="SimSun" w:hAnsi="Times"/>
      <w:szCs w:val="20"/>
    </w:rPr>
  </w:style>
  <w:style w:type="character" w:customStyle="1" w:styleId="BIEmailAddressChar">
    <w:name w:val="BI_Email_Address Char"/>
    <w:rsid w:val="000D50E1"/>
    <w:rPr>
      <w:rFonts w:ascii="Times" w:eastAsia="SimSun" w:hAnsi="Times"/>
      <w:sz w:val="24"/>
      <w:lang w:val="en-US" w:eastAsia="en-US" w:bidi="ar-SA"/>
    </w:rPr>
  </w:style>
  <w:style w:type="table" w:styleId="TabelleEinfach1">
    <w:name w:val="Table Simple 1"/>
    <w:basedOn w:val="NormaleTabelle"/>
    <w:rsid w:val="000D50E1"/>
    <w:pPr>
      <w:widowControl w:val="0"/>
      <w:jc w:val="both"/>
    </w:pPr>
    <w:rPr>
      <w:rFonts w:eastAsia="SimSu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harChar">
    <w:name w:val="Char Char"/>
    <w:rsid w:val="00B754ED"/>
    <w:rPr>
      <w:rFonts w:ascii="Cambria" w:eastAsia="Times New Roman" w:hAnsi="Cambria" w:cs="Times New Roman"/>
      <w:b/>
      <w:bCs/>
      <w:i/>
      <w:iCs/>
      <w:sz w:val="28"/>
      <w:szCs w:val="28"/>
    </w:rPr>
  </w:style>
  <w:style w:type="character" w:customStyle="1" w:styleId="CharChar2">
    <w:name w:val="Char Char2"/>
    <w:rsid w:val="00B754ED"/>
    <w:rPr>
      <w:rFonts w:ascii="Cambria" w:hAnsi="Cambria"/>
      <w:b/>
      <w:bCs/>
      <w:kern w:val="32"/>
      <w:sz w:val="32"/>
      <w:szCs w:val="32"/>
      <w:lang w:val="en-US" w:eastAsia="en-US" w:bidi="ar-SA"/>
    </w:rPr>
  </w:style>
  <w:style w:type="character" w:customStyle="1" w:styleId="CharChar1">
    <w:name w:val="Char Char1"/>
    <w:rsid w:val="00B754ED"/>
    <w:rPr>
      <w:rFonts w:ascii="Cambria" w:eastAsia="Times New Roman" w:hAnsi="Cambria" w:cs="Times New Roman"/>
      <w:b/>
      <w:bCs/>
      <w:i/>
      <w:iCs/>
      <w:sz w:val="28"/>
      <w:szCs w:val="28"/>
    </w:rPr>
  </w:style>
  <w:style w:type="character" w:customStyle="1" w:styleId="xcitationtitle1">
    <w:name w:val="xcitationtitle1"/>
    <w:rsid w:val="00B754ED"/>
    <w:rPr>
      <w:rFonts w:ascii="Verdana" w:hAnsi="Verdana" w:hint="default"/>
      <w:b/>
      <w:bCs/>
      <w:sz w:val="21"/>
      <w:szCs w:val="21"/>
    </w:rPr>
  </w:style>
  <w:style w:type="character" w:customStyle="1" w:styleId="cit-sep2">
    <w:name w:val="cit-sep2"/>
    <w:basedOn w:val="Absatz-Standardschriftart"/>
    <w:rsid w:val="00B754ED"/>
  </w:style>
  <w:style w:type="character" w:customStyle="1" w:styleId="cit-subtitle">
    <w:name w:val="cit-subtitle"/>
    <w:basedOn w:val="Absatz-Standardschriftart"/>
    <w:rsid w:val="00B754ED"/>
  </w:style>
  <w:style w:type="paragraph" w:customStyle="1" w:styleId="mainheader">
    <w:name w:val="mainheader"/>
    <w:basedOn w:val="Standard"/>
    <w:rsid w:val="00B754ED"/>
    <w:pPr>
      <w:spacing w:before="100" w:beforeAutospacing="1" w:after="100" w:afterAutospacing="1"/>
    </w:pPr>
    <w:rPr>
      <w:rFonts w:ascii="Verdana" w:hAnsi="Verdana"/>
      <w:b/>
      <w:bCs/>
      <w:sz w:val="27"/>
      <w:szCs w:val="27"/>
    </w:rPr>
  </w:style>
  <w:style w:type="character" w:customStyle="1" w:styleId="citation">
    <w:name w:val="citation"/>
    <w:basedOn w:val="Absatz-Standardschriftart"/>
    <w:rsid w:val="00B754ED"/>
  </w:style>
  <w:style w:type="character" w:customStyle="1" w:styleId="article">
    <w:name w:val="article"/>
    <w:basedOn w:val="Absatz-Standardschriftart"/>
    <w:rsid w:val="00B754ED"/>
  </w:style>
  <w:style w:type="paragraph" w:customStyle="1" w:styleId="part">
    <w:name w:val="part"/>
    <w:basedOn w:val="Standard"/>
    <w:next w:val="Standard"/>
    <w:rsid w:val="00065FCD"/>
    <w:pPr>
      <w:keepNext/>
      <w:widowControl w:val="0"/>
      <w:autoSpaceDE w:val="0"/>
      <w:autoSpaceDN w:val="0"/>
      <w:adjustRightInd w:val="0"/>
      <w:spacing w:before="240" w:after="60"/>
      <w:jc w:val="center"/>
    </w:pPr>
    <w:rPr>
      <w:rFonts w:ascii="Times" w:eastAsia="Batang" w:hAnsi="Times" w:cs="Times"/>
      <w:b/>
      <w:bCs/>
      <w:noProof/>
      <w:sz w:val="40"/>
      <w:szCs w:val="40"/>
      <w:lang w:eastAsia="ko-KR"/>
    </w:rPr>
  </w:style>
  <w:style w:type="character" w:styleId="Funotenzeichen">
    <w:name w:val="footnote reference"/>
    <w:semiHidden/>
    <w:rsid w:val="00065FCD"/>
    <w:rPr>
      <w:vertAlign w:val="superscript"/>
    </w:rPr>
  </w:style>
  <w:style w:type="table" w:customStyle="1" w:styleId="Tabellenraster1">
    <w:name w:val="Tabellenraster1"/>
    <w:basedOn w:val="NormaleTabelle"/>
    <w:rsid w:val="00065FCD"/>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olume">
    <w:name w:val="volume"/>
    <w:basedOn w:val="Absatz-Standardschriftart"/>
    <w:rsid w:val="00DF038B"/>
  </w:style>
  <w:style w:type="character" w:customStyle="1" w:styleId="issue">
    <w:name w:val="issue"/>
    <w:basedOn w:val="Absatz-Standardschriftart"/>
    <w:rsid w:val="00DF038B"/>
  </w:style>
  <w:style w:type="character" w:customStyle="1" w:styleId="pages">
    <w:name w:val="pages"/>
    <w:basedOn w:val="Absatz-Standardschriftart"/>
    <w:rsid w:val="00DF038B"/>
  </w:style>
  <w:style w:type="character" w:customStyle="1" w:styleId="ti">
    <w:name w:val="ti"/>
    <w:basedOn w:val="Absatz-Standardschriftart"/>
    <w:rsid w:val="00DF038B"/>
  </w:style>
  <w:style w:type="character" w:customStyle="1" w:styleId="linkbar">
    <w:name w:val="linkbar"/>
    <w:basedOn w:val="Absatz-Standardschriftart"/>
    <w:rsid w:val="00DF038B"/>
  </w:style>
  <w:style w:type="character" w:customStyle="1" w:styleId="featuredlinkouts">
    <w:name w:val="featured_linkouts"/>
    <w:basedOn w:val="Absatz-Standardschriftart"/>
    <w:rsid w:val="00DF038B"/>
  </w:style>
  <w:style w:type="paragraph" w:styleId="HTMLVorformatiert">
    <w:name w:val="HTML Preformatted"/>
    <w:basedOn w:val="Standard"/>
    <w:rsid w:val="00DF0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paragraph" w:styleId="Textkrper">
    <w:name w:val="Body Text"/>
    <w:basedOn w:val="Standard"/>
    <w:rsid w:val="00DF038B"/>
    <w:pPr>
      <w:jc w:val="both"/>
    </w:pPr>
    <w:rPr>
      <w:szCs w:val="20"/>
    </w:rPr>
  </w:style>
  <w:style w:type="character" w:customStyle="1" w:styleId="ti2">
    <w:name w:val="ti2"/>
    <w:rsid w:val="00DF038B"/>
    <w:rPr>
      <w:sz w:val="22"/>
      <w:szCs w:val="22"/>
    </w:rPr>
  </w:style>
  <w:style w:type="paragraph" w:styleId="Textkrper-Zeileneinzug">
    <w:name w:val="Body Text Indent"/>
    <w:basedOn w:val="Standard"/>
    <w:rsid w:val="00DF038B"/>
    <w:pPr>
      <w:spacing w:line="360" w:lineRule="auto"/>
      <w:ind w:firstLine="708"/>
      <w:jc w:val="both"/>
    </w:pPr>
    <w:rPr>
      <w:lang w:eastAsia="it-IT"/>
    </w:rPr>
  </w:style>
  <w:style w:type="character" w:customStyle="1" w:styleId="AlexionBodyTextChar">
    <w:name w:val="Alexion Body Text Char"/>
    <w:rsid w:val="00DF038B"/>
    <w:rPr>
      <w:sz w:val="24"/>
      <w:lang w:val="en-US" w:eastAsia="en-US" w:bidi="ar-SA"/>
    </w:rPr>
  </w:style>
  <w:style w:type="paragraph" w:customStyle="1" w:styleId="title1">
    <w:name w:val="title1"/>
    <w:basedOn w:val="Standard"/>
    <w:rsid w:val="00DF038B"/>
    <w:rPr>
      <w:sz w:val="29"/>
      <w:szCs w:val="29"/>
      <w:lang w:val="it-IT" w:eastAsia="it-IT"/>
    </w:rPr>
  </w:style>
  <w:style w:type="paragraph" w:customStyle="1" w:styleId="rprtbody1">
    <w:name w:val="rprtbody1"/>
    <w:basedOn w:val="Standard"/>
    <w:rsid w:val="00DF038B"/>
    <w:pPr>
      <w:spacing w:before="34" w:after="34"/>
    </w:pPr>
    <w:rPr>
      <w:sz w:val="28"/>
      <w:szCs w:val="28"/>
      <w:lang w:val="it-IT" w:eastAsia="it-IT"/>
    </w:rPr>
  </w:style>
  <w:style w:type="paragraph" w:customStyle="1" w:styleId="aux1">
    <w:name w:val="aux1"/>
    <w:basedOn w:val="Standard"/>
    <w:rsid w:val="00DF038B"/>
    <w:pPr>
      <w:spacing w:line="320" w:lineRule="atLeast"/>
    </w:pPr>
    <w:rPr>
      <w:lang w:val="it-IT" w:eastAsia="it-IT"/>
    </w:rPr>
  </w:style>
  <w:style w:type="character" w:customStyle="1" w:styleId="src1">
    <w:name w:val="src1"/>
    <w:rsid w:val="00DF038B"/>
    <w:rPr>
      <w:vanish w:val="0"/>
      <w:webHidden w:val="0"/>
      <w:specVanish w:val="0"/>
    </w:rPr>
  </w:style>
  <w:style w:type="character" w:customStyle="1" w:styleId="jrnl">
    <w:name w:val="jrnl"/>
    <w:basedOn w:val="Absatz-Standardschriftart"/>
    <w:rsid w:val="00DF038B"/>
  </w:style>
  <w:style w:type="character" w:customStyle="1" w:styleId="TitleChar">
    <w:name w:val="Title Char"/>
    <w:rsid w:val="00745C79"/>
    <w:rPr>
      <w:rFonts w:ascii="Cambria" w:eastAsia="Times New Roman" w:hAnsi="Cambria" w:cs="Times New Roman"/>
      <w:b/>
      <w:bCs/>
      <w:kern w:val="28"/>
      <w:sz w:val="32"/>
      <w:szCs w:val="32"/>
    </w:rPr>
  </w:style>
  <w:style w:type="paragraph" w:customStyle="1" w:styleId="IntensivesAnfhrungszeichen1">
    <w:name w:val="Intensives Anführungszeichen1"/>
    <w:basedOn w:val="Standard"/>
    <w:next w:val="Standard"/>
    <w:qFormat/>
    <w:rsid w:val="00745C79"/>
    <w:pPr>
      <w:pBdr>
        <w:bottom w:val="single" w:sz="4" w:space="4" w:color="4F81BD"/>
      </w:pBdr>
      <w:spacing w:before="200" w:after="280"/>
      <w:ind w:left="936" w:right="936"/>
    </w:pPr>
    <w:rPr>
      <w:b/>
      <w:bCs/>
      <w:i/>
      <w:iCs/>
      <w:color w:val="4F81BD"/>
      <w:lang w:val="de-DE" w:eastAsia="de-DE"/>
    </w:rPr>
  </w:style>
  <w:style w:type="character" w:customStyle="1" w:styleId="IntensivesAnfhrungszeichenZchn">
    <w:name w:val="Intensives Anführungszeichen Zchn"/>
    <w:rsid w:val="00745C79"/>
    <w:rPr>
      <w:b/>
      <w:bCs/>
      <w:i/>
      <w:iCs/>
      <w:color w:val="4F81BD"/>
      <w:sz w:val="24"/>
      <w:szCs w:val="24"/>
    </w:rPr>
  </w:style>
  <w:style w:type="character" w:customStyle="1" w:styleId="FooterChar">
    <w:name w:val="Footer Char"/>
    <w:uiPriority w:val="99"/>
    <w:rsid w:val="00745C79"/>
    <w:rPr>
      <w:sz w:val="24"/>
      <w:szCs w:val="24"/>
    </w:rPr>
  </w:style>
  <w:style w:type="paragraph" w:styleId="Funotentext">
    <w:name w:val="footnote text"/>
    <w:basedOn w:val="Standard"/>
    <w:rsid w:val="00745C79"/>
    <w:rPr>
      <w:sz w:val="20"/>
      <w:szCs w:val="20"/>
      <w:lang w:val="de-DE" w:eastAsia="de-DE"/>
    </w:rPr>
  </w:style>
  <w:style w:type="character" w:customStyle="1" w:styleId="FootnoteTextChar">
    <w:name w:val="Footnote Text Char"/>
    <w:basedOn w:val="Absatz-Standardschriftart"/>
    <w:rsid w:val="00745C79"/>
  </w:style>
  <w:style w:type="paragraph" w:styleId="Endnotentext">
    <w:name w:val="endnote text"/>
    <w:basedOn w:val="Standard"/>
    <w:rsid w:val="00745C79"/>
    <w:rPr>
      <w:sz w:val="20"/>
      <w:szCs w:val="20"/>
      <w:lang w:val="de-DE" w:eastAsia="de-DE"/>
    </w:rPr>
  </w:style>
  <w:style w:type="character" w:customStyle="1" w:styleId="EndnoteTextChar">
    <w:name w:val="Endnote Text Char"/>
    <w:basedOn w:val="Absatz-Standardschriftart"/>
    <w:rsid w:val="00745C79"/>
  </w:style>
  <w:style w:type="character" w:styleId="Endnotenzeichen">
    <w:name w:val="endnote reference"/>
    <w:rsid w:val="00745C79"/>
    <w:rPr>
      <w:vertAlign w:val="superscript"/>
    </w:rPr>
  </w:style>
  <w:style w:type="character" w:customStyle="1" w:styleId="IntensiveHervorhebung1">
    <w:name w:val="Intensive Hervorhebung1"/>
    <w:qFormat/>
    <w:rsid w:val="00745C79"/>
    <w:rPr>
      <w:b/>
      <w:bCs/>
      <w:i/>
      <w:iCs/>
      <w:color w:val="4F81BD"/>
    </w:rPr>
  </w:style>
  <w:style w:type="character" w:customStyle="1" w:styleId="Heading1Char">
    <w:name w:val="Heading 1 Char"/>
    <w:rsid w:val="00745C79"/>
    <w:rPr>
      <w:rFonts w:ascii="Cambria" w:eastAsia="Times New Roman" w:hAnsi="Cambria" w:cs="Times New Roman"/>
      <w:b/>
      <w:bCs/>
      <w:kern w:val="32"/>
      <w:sz w:val="32"/>
      <w:szCs w:val="32"/>
    </w:rPr>
  </w:style>
  <w:style w:type="paragraph" w:styleId="Aufzhlungszeichen">
    <w:name w:val="List Bullet"/>
    <w:basedOn w:val="Standard"/>
    <w:rsid w:val="00745C79"/>
    <w:pPr>
      <w:numPr>
        <w:numId w:val="1"/>
      </w:numPr>
    </w:pPr>
    <w:rPr>
      <w:lang w:val="de-DE" w:eastAsia="de-DE"/>
    </w:rPr>
  </w:style>
  <w:style w:type="character" w:customStyle="1" w:styleId="ListBulletChar">
    <w:name w:val="List Bullet Char"/>
    <w:rsid w:val="00745C79"/>
    <w:rPr>
      <w:sz w:val="24"/>
      <w:szCs w:val="24"/>
      <w:lang w:val="de-DE" w:eastAsia="de-DE" w:bidi="ar-SA"/>
    </w:rPr>
  </w:style>
  <w:style w:type="character" w:styleId="Kommentarzeichen">
    <w:name w:val="annotation reference"/>
    <w:rsid w:val="00745C79"/>
    <w:rPr>
      <w:sz w:val="16"/>
      <w:szCs w:val="16"/>
    </w:rPr>
  </w:style>
  <w:style w:type="paragraph" w:styleId="Kommentartext">
    <w:name w:val="annotation text"/>
    <w:basedOn w:val="Standard"/>
    <w:rsid w:val="00745C79"/>
    <w:rPr>
      <w:sz w:val="20"/>
      <w:szCs w:val="20"/>
      <w:lang w:val="de-DE" w:eastAsia="de-DE"/>
    </w:rPr>
  </w:style>
  <w:style w:type="character" w:customStyle="1" w:styleId="CommentTextChar">
    <w:name w:val="Comment Text Char"/>
    <w:basedOn w:val="Absatz-Standardschriftart"/>
    <w:rsid w:val="00745C79"/>
  </w:style>
  <w:style w:type="paragraph" w:styleId="Kommentarthema">
    <w:name w:val="annotation subject"/>
    <w:basedOn w:val="Kommentartext"/>
    <w:next w:val="Kommentartext"/>
    <w:rsid w:val="00745C79"/>
    <w:rPr>
      <w:b/>
      <w:bCs/>
    </w:rPr>
  </w:style>
  <w:style w:type="character" w:customStyle="1" w:styleId="CommentSubjectChar">
    <w:name w:val="Comment Subject Char"/>
    <w:rsid w:val="00745C79"/>
    <w:rPr>
      <w:b/>
      <w:bCs/>
    </w:rPr>
  </w:style>
  <w:style w:type="character" w:customStyle="1" w:styleId="BalloonTextChar">
    <w:name w:val="Balloon Text Char"/>
    <w:rsid w:val="00745C79"/>
    <w:rPr>
      <w:rFonts w:ascii="Tahoma" w:hAnsi="Tahoma" w:cs="Tahoma"/>
      <w:sz w:val="16"/>
      <w:szCs w:val="16"/>
    </w:rPr>
  </w:style>
  <w:style w:type="character" w:customStyle="1" w:styleId="CharChar6">
    <w:name w:val="Char Char6"/>
    <w:rsid w:val="00A27501"/>
    <w:rPr>
      <w:b/>
      <w:bCs/>
      <w:kern w:val="36"/>
      <w:sz w:val="48"/>
      <w:szCs w:val="48"/>
    </w:rPr>
  </w:style>
  <w:style w:type="character" w:customStyle="1" w:styleId="CharChar5">
    <w:name w:val="Char Char5"/>
    <w:rsid w:val="00A27501"/>
    <w:rPr>
      <w:rFonts w:ascii="Cambria" w:eastAsia="Times New Roman" w:hAnsi="Cambria" w:cs="Times New Roman"/>
      <w:b/>
      <w:bCs/>
      <w:i/>
      <w:iCs/>
      <w:sz w:val="28"/>
      <w:szCs w:val="28"/>
    </w:rPr>
  </w:style>
  <w:style w:type="character" w:customStyle="1" w:styleId="CharChar3">
    <w:name w:val="Char Char3"/>
    <w:rsid w:val="00A27501"/>
    <w:rPr>
      <w:b/>
      <w:bCs/>
      <w:sz w:val="28"/>
      <w:szCs w:val="28"/>
    </w:rPr>
  </w:style>
  <w:style w:type="paragraph" w:customStyle="1" w:styleId="a">
    <w:name w:val="Παράγραφος λίστας"/>
    <w:basedOn w:val="Standard"/>
    <w:qFormat/>
    <w:rsid w:val="00A27501"/>
    <w:pPr>
      <w:ind w:left="720"/>
      <w:contextualSpacing/>
    </w:pPr>
    <w:rPr>
      <w:lang w:val="el-GR" w:eastAsia="el-GR"/>
    </w:rPr>
  </w:style>
  <w:style w:type="paragraph" w:customStyle="1" w:styleId="authors1">
    <w:name w:val="authors1"/>
    <w:basedOn w:val="Standard"/>
    <w:rsid w:val="00A27501"/>
    <w:pPr>
      <w:spacing w:before="72" w:line="240" w:lineRule="atLeast"/>
      <w:ind w:left="825"/>
    </w:pPr>
    <w:rPr>
      <w:sz w:val="22"/>
      <w:szCs w:val="22"/>
      <w:lang w:val="el-GR" w:eastAsia="el-GR"/>
    </w:rPr>
  </w:style>
  <w:style w:type="paragraph" w:customStyle="1" w:styleId="Titel1">
    <w:name w:val="Titel1"/>
    <w:basedOn w:val="Standard"/>
    <w:rsid w:val="00A27501"/>
    <w:pPr>
      <w:spacing w:before="100" w:beforeAutospacing="1" w:after="100" w:afterAutospacing="1"/>
    </w:pPr>
    <w:rPr>
      <w:lang w:val="el-GR" w:eastAsia="el-GR"/>
    </w:rPr>
  </w:style>
  <w:style w:type="paragraph" w:customStyle="1" w:styleId="orangebold2">
    <w:name w:val="orangebold2"/>
    <w:basedOn w:val="Standard"/>
    <w:rsid w:val="00A27501"/>
    <w:pPr>
      <w:spacing w:before="100" w:beforeAutospacing="1" w:after="100" w:afterAutospacing="1"/>
    </w:pPr>
    <w:rPr>
      <w:lang w:val="el-GR" w:eastAsia="el-GR"/>
    </w:rPr>
  </w:style>
  <w:style w:type="character" w:customStyle="1" w:styleId="apple-style-span">
    <w:name w:val="apple-style-span"/>
    <w:basedOn w:val="Absatz-Standardschriftart"/>
    <w:rsid w:val="00A27501"/>
  </w:style>
  <w:style w:type="character" w:customStyle="1" w:styleId="apple-converted-space">
    <w:name w:val="apple-converted-space"/>
    <w:basedOn w:val="Absatz-Standardschriftart"/>
    <w:rsid w:val="00A27501"/>
  </w:style>
  <w:style w:type="character" w:customStyle="1" w:styleId="black-text-b">
    <w:name w:val="black-text-b"/>
    <w:basedOn w:val="Absatz-Standardschriftart"/>
    <w:rsid w:val="00A27501"/>
  </w:style>
  <w:style w:type="character" w:customStyle="1" w:styleId="pagetext">
    <w:name w:val="page_text"/>
    <w:basedOn w:val="Absatz-Standardschriftart"/>
    <w:rsid w:val="00A27501"/>
  </w:style>
  <w:style w:type="character" w:customStyle="1" w:styleId="nbapihighlight">
    <w:name w:val="nbapihighlight"/>
    <w:basedOn w:val="Absatz-Standardschriftart"/>
    <w:rsid w:val="00A27501"/>
  </w:style>
  <w:style w:type="character" w:customStyle="1" w:styleId="citation-abbreviation">
    <w:name w:val="citation-abbreviation"/>
    <w:basedOn w:val="Absatz-Standardschriftart"/>
    <w:rsid w:val="00A27501"/>
  </w:style>
  <w:style w:type="character" w:customStyle="1" w:styleId="citation-publication-date">
    <w:name w:val="citation-publication-date"/>
    <w:basedOn w:val="Absatz-Standardschriftart"/>
    <w:rsid w:val="00A27501"/>
  </w:style>
  <w:style w:type="character" w:customStyle="1" w:styleId="citation-volume">
    <w:name w:val="citation-volume"/>
    <w:basedOn w:val="Absatz-Standardschriftart"/>
    <w:rsid w:val="00A27501"/>
  </w:style>
  <w:style w:type="character" w:customStyle="1" w:styleId="citation-issue">
    <w:name w:val="citation-issue"/>
    <w:basedOn w:val="Absatz-Standardschriftart"/>
    <w:rsid w:val="00A27501"/>
  </w:style>
  <w:style w:type="character" w:customStyle="1" w:styleId="citation-flpages">
    <w:name w:val="citation-flpages"/>
    <w:basedOn w:val="Absatz-Standardschriftart"/>
    <w:rsid w:val="00A27501"/>
  </w:style>
  <w:style w:type="character" w:customStyle="1" w:styleId="cit-auth2">
    <w:name w:val="cit-auth2"/>
    <w:basedOn w:val="Absatz-Standardschriftart"/>
    <w:rsid w:val="00A27501"/>
  </w:style>
  <w:style w:type="character" w:customStyle="1" w:styleId="cit-name-surname">
    <w:name w:val="cit-name-surname"/>
    <w:basedOn w:val="Absatz-Standardschriftart"/>
    <w:rsid w:val="00A27501"/>
  </w:style>
  <w:style w:type="character" w:customStyle="1" w:styleId="cit-name-given-names">
    <w:name w:val="cit-name-given-names"/>
    <w:basedOn w:val="Absatz-Standardschriftart"/>
    <w:rsid w:val="00A27501"/>
  </w:style>
  <w:style w:type="character" w:customStyle="1" w:styleId="cit-etal">
    <w:name w:val="cit-etal"/>
    <w:basedOn w:val="Absatz-Standardschriftart"/>
    <w:rsid w:val="00A27501"/>
  </w:style>
  <w:style w:type="character" w:customStyle="1" w:styleId="cit-pub-date">
    <w:name w:val="cit-pub-date"/>
    <w:basedOn w:val="Absatz-Standardschriftart"/>
    <w:rsid w:val="00A27501"/>
  </w:style>
  <w:style w:type="character" w:customStyle="1" w:styleId="cit-article-title">
    <w:name w:val="cit-article-title"/>
    <w:basedOn w:val="Absatz-Standardschriftart"/>
    <w:rsid w:val="00A27501"/>
  </w:style>
  <w:style w:type="character" w:customStyle="1" w:styleId="cit-vol3">
    <w:name w:val="cit-vol3"/>
    <w:basedOn w:val="Absatz-Standardschriftart"/>
    <w:rsid w:val="00A27501"/>
  </w:style>
  <w:style w:type="character" w:customStyle="1" w:styleId="cit-supplement">
    <w:name w:val="cit-supplement"/>
    <w:basedOn w:val="Absatz-Standardschriftart"/>
    <w:rsid w:val="00A27501"/>
  </w:style>
  <w:style w:type="character" w:customStyle="1" w:styleId="cit-fpage">
    <w:name w:val="cit-fpage"/>
    <w:basedOn w:val="Absatz-Standardschriftart"/>
    <w:rsid w:val="00A27501"/>
  </w:style>
  <w:style w:type="character" w:customStyle="1" w:styleId="cit-comment">
    <w:name w:val="cit-comment"/>
    <w:basedOn w:val="Absatz-Standardschriftart"/>
    <w:rsid w:val="00A27501"/>
  </w:style>
  <w:style w:type="paragraph" w:customStyle="1" w:styleId="desc1">
    <w:name w:val="desc1"/>
    <w:basedOn w:val="Standard"/>
    <w:rsid w:val="00A27501"/>
    <w:pPr>
      <w:spacing w:before="100" w:beforeAutospacing="1" w:after="100" w:afterAutospacing="1"/>
    </w:pPr>
    <w:rPr>
      <w:sz w:val="28"/>
      <w:szCs w:val="28"/>
      <w:lang w:val="el-GR" w:eastAsia="el-GR"/>
    </w:rPr>
  </w:style>
  <w:style w:type="paragraph" w:customStyle="1" w:styleId="details1">
    <w:name w:val="details1"/>
    <w:basedOn w:val="Standard"/>
    <w:rsid w:val="00A27501"/>
    <w:pPr>
      <w:spacing w:before="100" w:beforeAutospacing="1" w:after="100" w:afterAutospacing="1"/>
    </w:pPr>
    <w:rPr>
      <w:lang w:val="el-GR" w:eastAsia="el-GR"/>
    </w:rPr>
  </w:style>
  <w:style w:type="character" w:customStyle="1" w:styleId="refpreview1">
    <w:name w:val="refpreview1"/>
    <w:rsid w:val="00A27501"/>
    <w:rPr>
      <w:vanish/>
      <w:webHidden w:val="0"/>
      <w:shd w:val="clear" w:color="auto" w:fill="EEEEEE"/>
      <w:specVanish w:val="0"/>
    </w:rPr>
  </w:style>
  <w:style w:type="character" w:customStyle="1" w:styleId="nbapihighlight2">
    <w:name w:val="nbapihighlight2"/>
    <w:basedOn w:val="Absatz-Standardschriftart"/>
    <w:rsid w:val="00A27501"/>
  </w:style>
  <w:style w:type="character" w:customStyle="1" w:styleId="referencetext1">
    <w:name w:val="referencetext1"/>
    <w:rsid w:val="00A27501"/>
    <w:rPr>
      <w:vanish w:val="0"/>
      <w:webHidden w:val="0"/>
      <w:specVanish w:val="0"/>
    </w:rPr>
  </w:style>
  <w:style w:type="character" w:customStyle="1" w:styleId="highlight">
    <w:name w:val="highlight"/>
    <w:basedOn w:val="Absatz-Standardschriftart"/>
    <w:rsid w:val="00A27501"/>
  </w:style>
  <w:style w:type="paragraph" w:customStyle="1" w:styleId="desc">
    <w:name w:val="desc"/>
    <w:basedOn w:val="Standard"/>
    <w:rsid w:val="00A27501"/>
    <w:pPr>
      <w:spacing w:before="100" w:beforeAutospacing="1" w:after="100" w:afterAutospacing="1"/>
    </w:pPr>
    <w:rPr>
      <w:lang w:val="el-GR" w:eastAsia="el-GR"/>
    </w:rPr>
  </w:style>
  <w:style w:type="paragraph" w:customStyle="1" w:styleId="details">
    <w:name w:val="details"/>
    <w:basedOn w:val="Standard"/>
    <w:rsid w:val="00A27501"/>
    <w:pPr>
      <w:spacing w:before="100" w:beforeAutospacing="1" w:after="100" w:afterAutospacing="1"/>
    </w:pPr>
    <w:rPr>
      <w:lang w:val="el-GR" w:eastAsia="el-GR"/>
    </w:rPr>
  </w:style>
  <w:style w:type="table" w:styleId="TabelleKlassisch1">
    <w:name w:val="Table Classic 1"/>
    <w:basedOn w:val="NormaleTabelle"/>
    <w:rsid w:val="007B2C52"/>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itationbook">
    <w:name w:val="citation book"/>
    <w:basedOn w:val="Absatz-Standardschriftart"/>
    <w:rsid w:val="007B2C52"/>
  </w:style>
  <w:style w:type="character" w:customStyle="1" w:styleId="citationjournal">
    <w:name w:val="citation journal"/>
    <w:basedOn w:val="Absatz-Standardschriftart"/>
    <w:rsid w:val="007B2C52"/>
  </w:style>
  <w:style w:type="character" w:customStyle="1" w:styleId="spipsurligne">
    <w:name w:val="spip_surligne"/>
    <w:basedOn w:val="Absatz-Standardschriftart"/>
    <w:rsid w:val="007B2C52"/>
  </w:style>
  <w:style w:type="character" w:customStyle="1" w:styleId="name">
    <w:name w:val="name"/>
    <w:basedOn w:val="Absatz-Standardschriftart"/>
    <w:rsid w:val="007B2C52"/>
  </w:style>
  <w:style w:type="character" w:customStyle="1" w:styleId="slug-pub-date">
    <w:name w:val="slug-pub-date"/>
    <w:basedOn w:val="Absatz-Standardschriftart"/>
    <w:rsid w:val="007B2C52"/>
  </w:style>
  <w:style w:type="character" w:customStyle="1" w:styleId="slug-vol">
    <w:name w:val="slug-vol"/>
    <w:basedOn w:val="Absatz-Standardschriftart"/>
    <w:rsid w:val="007B2C52"/>
  </w:style>
  <w:style w:type="character" w:customStyle="1" w:styleId="slug-pages">
    <w:name w:val="slug-pages"/>
    <w:basedOn w:val="Absatz-Standardschriftart"/>
    <w:rsid w:val="007B2C52"/>
  </w:style>
  <w:style w:type="character" w:customStyle="1" w:styleId="hidden1">
    <w:name w:val="hidden1"/>
    <w:basedOn w:val="Absatz-Standardschriftart"/>
    <w:rsid w:val="007B2C52"/>
  </w:style>
  <w:style w:type="character" w:customStyle="1" w:styleId="hps">
    <w:name w:val="hps"/>
    <w:basedOn w:val="Absatz-Standardschriftart"/>
    <w:rsid w:val="007B2C52"/>
  </w:style>
  <w:style w:type="character" w:customStyle="1" w:styleId="hpsatn">
    <w:name w:val="hps atn"/>
    <w:basedOn w:val="Absatz-Standardschriftart"/>
    <w:rsid w:val="007B2C52"/>
  </w:style>
  <w:style w:type="character" w:customStyle="1" w:styleId="atn">
    <w:name w:val="atn"/>
    <w:basedOn w:val="Absatz-Standardschriftart"/>
    <w:rsid w:val="007B2C52"/>
  </w:style>
  <w:style w:type="character" w:customStyle="1" w:styleId="printhide">
    <w:name w:val="printhide"/>
    <w:basedOn w:val="Absatz-Standardschriftart"/>
    <w:rsid w:val="007B2C52"/>
  </w:style>
  <w:style w:type="character" w:customStyle="1" w:styleId="spelle">
    <w:name w:val="spelle"/>
    <w:basedOn w:val="Absatz-Standardschriftart"/>
    <w:rsid w:val="007B2C52"/>
  </w:style>
  <w:style w:type="character" w:customStyle="1" w:styleId="Untertitel1">
    <w:name w:val="Untertitel1"/>
    <w:basedOn w:val="Absatz-Standardschriftart"/>
    <w:rsid w:val="007B2C52"/>
  </w:style>
  <w:style w:type="character" w:customStyle="1" w:styleId="st">
    <w:name w:val="st"/>
    <w:basedOn w:val="Absatz-Standardschriftart"/>
    <w:rsid w:val="007B2C52"/>
  </w:style>
  <w:style w:type="character" w:customStyle="1" w:styleId="Ttulo1Char">
    <w:name w:val="Título 1 Char"/>
    <w:rsid w:val="003B79F8"/>
    <w:rPr>
      <w:rFonts w:cs="Arial"/>
      <w:b/>
      <w:bCs/>
      <w:kern w:val="32"/>
      <w:sz w:val="24"/>
      <w:szCs w:val="32"/>
      <w:lang w:val="en-US" w:eastAsia="en-US" w:bidi="ar-SA"/>
    </w:rPr>
  </w:style>
  <w:style w:type="paragraph" w:customStyle="1" w:styleId="yenexitesis">
    <w:name w:val="yenexi_tesis"/>
    <w:basedOn w:val="Standard"/>
    <w:autoRedefine/>
    <w:rsid w:val="003B79F8"/>
    <w:pPr>
      <w:spacing w:before="120" w:after="120" w:line="360" w:lineRule="auto"/>
      <w:jc w:val="both"/>
    </w:pPr>
    <w:rPr>
      <w:rFonts w:ascii="Arial" w:hAnsi="Arial"/>
    </w:rPr>
  </w:style>
  <w:style w:type="paragraph" w:customStyle="1" w:styleId="MRMC">
    <w:name w:val="MRMC"/>
    <w:basedOn w:val="Standard"/>
    <w:autoRedefine/>
    <w:rsid w:val="003B79F8"/>
    <w:pPr>
      <w:widowControl w:val="0"/>
      <w:suppressAutoHyphens/>
      <w:spacing w:line="480" w:lineRule="auto"/>
      <w:jc w:val="both"/>
    </w:pPr>
    <w:rPr>
      <w:rFonts w:eastAsia="DejaVu Sans"/>
    </w:rPr>
  </w:style>
  <w:style w:type="paragraph" w:styleId="Textkrper2">
    <w:name w:val="Body Text 2"/>
    <w:basedOn w:val="Standard"/>
    <w:rsid w:val="003B79F8"/>
    <w:pPr>
      <w:spacing w:line="480" w:lineRule="auto"/>
      <w:jc w:val="both"/>
    </w:pPr>
    <w:rPr>
      <w:szCs w:val="20"/>
      <w:lang w:eastAsia="es-ES"/>
    </w:rPr>
  </w:style>
  <w:style w:type="paragraph" w:styleId="Beschriftung">
    <w:name w:val="caption"/>
    <w:basedOn w:val="Standard"/>
    <w:next w:val="Standard"/>
    <w:qFormat/>
    <w:rsid w:val="003B79F8"/>
    <w:rPr>
      <w:b/>
      <w:bCs/>
      <w:sz w:val="20"/>
      <w:szCs w:val="20"/>
    </w:rPr>
  </w:style>
  <w:style w:type="character" w:customStyle="1" w:styleId="RodapChar">
    <w:name w:val="Rodapé Char"/>
    <w:rsid w:val="003B79F8"/>
    <w:rPr>
      <w:sz w:val="24"/>
      <w:szCs w:val="24"/>
      <w:lang w:val="en-US" w:eastAsia="en-US" w:bidi="ar-SA"/>
    </w:rPr>
  </w:style>
  <w:style w:type="character" w:customStyle="1" w:styleId="BCAuthorAddressCarattere">
    <w:name w:val="BC_Author_Address Carattere"/>
    <w:rsid w:val="003B79F8"/>
    <w:rPr>
      <w:noProof w:val="0"/>
      <w:sz w:val="24"/>
      <w:lang w:val="it-IT"/>
    </w:rPr>
  </w:style>
  <w:style w:type="paragraph" w:customStyle="1" w:styleId="NormaleCorsivo">
    <w:name w:val="Normale + Corsivo"/>
    <w:basedOn w:val="Standard"/>
    <w:rsid w:val="003B79F8"/>
    <w:rPr>
      <w:i/>
      <w:vertAlign w:val="superscript"/>
      <w:lang w:val="it-IT" w:eastAsia="it-IT"/>
    </w:rPr>
  </w:style>
  <w:style w:type="character" w:customStyle="1" w:styleId="rwrro">
    <w:name w:val="rwrro"/>
    <w:basedOn w:val="Absatz-Standardschriftart"/>
    <w:rsid w:val="003B79F8"/>
  </w:style>
  <w:style w:type="paragraph" w:customStyle="1" w:styleId="TAMainText">
    <w:name w:val="TA_Main_Text"/>
    <w:basedOn w:val="Standard"/>
    <w:rsid w:val="003B79F8"/>
    <w:pPr>
      <w:spacing w:line="480" w:lineRule="auto"/>
      <w:ind w:firstLine="202"/>
      <w:jc w:val="both"/>
    </w:pPr>
    <w:rPr>
      <w:rFonts w:ascii="Times" w:hAnsi="Times"/>
      <w:szCs w:val="20"/>
    </w:rPr>
  </w:style>
  <w:style w:type="paragraph" w:customStyle="1" w:styleId="BATitle">
    <w:name w:val="BA_Title"/>
    <w:basedOn w:val="Standard"/>
    <w:next w:val="Standard"/>
    <w:rsid w:val="003B79F8"/>
    <w:pPr>
      <w:spacing w:before="720" w:after="360" w:line="480" w:lineRule="auto"/>
      <w:jc w:val="center"/>
    </w:pPr>
    <w:rPr>
      <w:sz w:val="44"/>
      <w:szCs w:val="20"/>
    </w:rPr>
  </w:style>
  <w:style w:type="paragraph" w:customStyle="1" w:styleId="BBAuthorName">
    <w:name w:val="BB_Author_Name"/>
    <w:basedOn w:val="Standard"/>
    <w:next w:val="Standard"/>
    <w:rsid w:val="003B79F8"/>
    <w:pPr>
      <w:spacing w:after="240" w:line="480" w:lineRule="auto"/>
      <w:jc w:val="center"/>
    </w:pPr>
    <w:rPr>
      <w:rFonts w:ascii="Times" w:hAnsi="Times"/>
      <w:i/>
      <w:szCs w:val="20"/>
    </w:rPr>
  </w:style>
  <w:style w:type="character" w:customStyle="1" w:styleId="ldacoc">
    <w:name w:val="ldacoc"/>
    <w:basedOn w:val="Absatz-Standardschriftart"/>
    <w:rsid w:val="003B79F8"/>
  </w:style>
  <w:style w:type="paragraph" w:customStyle="1" w:styleId="BDAbstract">
    <w:name w:val="BD_Abstract"/>
    <w:basedOn w:val="Standard"/>
    <w:next w:val="Standard"/>
    <w:rsid w:val="003B79F8"/>
    <w:pPr>
      <w:spacing w:before="360" w:after="360" w:line="480" w:lineRule="auto"/>
      <w:jc w:val="both"/>
    </w:pPr>
    <w:rPr>
      <w:rFonts w:ascii="Times" w:hAnsi="Times"/>
      <w:szCs w:val="20"/>
    </w:rPr>
  </w:style>
  <w:style w:type="paragraph" w:customStyle="1" w:styleId="TFReferencesSection">
    <w:name w:val="TF_References_Section"/>
    <w:basedOn w:val="Standard"/>
    <w:rsid w:val="003B79F8"/>
    <w:pPr>
      <w:spacing w:after="200" w:line="480" w:lineRule="auto"/>
      <w:ind w:firstLine="187"/>
      <w:jc w:val="both"/>
    </w:pPr>
    <w:rPr>
      <w:rFonts w:ascii="Times" w:hAnsi="Times"/>
      <w:szCs w:val="20"/>
    </w:rPr>
  </w:style>
  <w:style w:type="character" w:customStyle="1" w:styleId="TextodenotaderodapChar">
    <w:name w:val="Texto de nota de rodapé Char"/>
    <w:rsid w:val="003B79F8"/>
    <w:rPr>
      <w:rFonts w:ascii="Times" w:hAnsi="Times"/>
      <w:sz w:val="24"/>
      <w:lang w:val="en-US" w:eastAsia="en-US" w:bidi="ar-SA"/>
    </w:rPr>
  </w:style>
  <w:style w:type="paragraph" w:customStyle="1" w:styleId="BCAuthorAddress">
    <w:name w:val="BC_Author_Address"/>
    <w:basedOn w:val="Standard"/>
    <w:next w:val="BIEmailAddress"/>
    <w:rsid w:val="003B79F8"/>
    <w:pPr>
      <w:spacing w:after="240" w:line="480" w:lineRule="auto"/>
      <w:jc w:val="center"/>
    </w:pPr>
    <w:rPr>
      <w:rFonts w:ascii="Times" w:hAnsi="Times"/>
      <w:szCs w:val="20"/>
    </w:rPr>
  </w:style>
  <w:style w:type="paragraph" w:customStyle="1" w:styleId="AIReceivedDate">
    <w:name w:val="AI_Received_Date"/>
    <w:basedOn w:val="Standard"/>
    <w:next w:val="BDAbstract"/>
    <w:rsid w:val="003B79F8"/>
    <w:pPr>
      <w:spacing w:after="240" w:line="480" w:lineRule="auto"/>
      <w:jc w:val="both"/>
    </w:pPr>
    <w:rPr>
      <w:rFonts w:ascii="Times" w:hAnsi="Times"/>
      <w:b/>
      <w:szCs w:val="20"/>
    </w:rPr>
  </w:style>
  <w:style w:type="paragraph" w:customStyle="1" w:styleId="TDAcknowledgments">
    <w:name w:val="TD_Acknowledgments"/>
    <w:basedOn w:val="Standard"/>
    <w:next w:val="Standard"/>
    <w:rsid w:val="003B79F8"/>
    <w:pPr>
      <w:spacing w:before="200" w:after="200" w:line="480" w:lineRule="auto"/>
      <w:ind w:firstLine="202"/>
      <w:jc w:val="both"/>
    </w:pPr>
    <w:rPr>
      <w:rFonts w:ascii="Times" w:hAnsi="Times"/>
      <w:szCs w:val="20"/>
    </w:rPr>
  </w:style>
  <w:style w:type="paragraph" w:customStyle="1" w:styleId="TESupportingInformation">
    <w:name w:val="TE_Supporting_Information"/>
    <w:basedOn w:val="Standard"/>
    <w:next w:val="Standard"/>
    <w:rsid w:val="003B79F8"/>
    <w:pPr>
      <w:spacing w:after="200" w:line="480" w:lineRule="auto"/>
      <w:ind w:firstLine="187"/>
      <w:jc w:val="both"/>
    </w:pPr>
    <w:rPr>
      <w:rFonts w:ascii="Times" w:hAnsi="Times"/>
      <w:szCs w:val="20"/>
    </w:rPr>
  </w:style>
  <w:style w:type="paragraph" w:customStyle="1" w:styleId="VCSchemeTitle">
    <w:name w:val="VC_Scheme_Title"/>
    <w:basedOn w:val="Standard"/>
    <w:next w:val="Standard"/>
    <w:rsid w:val="003B79F8"/>
    <w:pPr>
      <w:spacing w:after="200" w:line="480" w:lineRule="auto"/>
      <w:jc w:val="both"/>
    </w:pPr>
    <w:rPr>
      <w:rFonts w:ascii="Times" w:hAnsi="Times"/>
      <w:szCs w:val="20"/>
    </w:rPr>
  </w:style>
  <w:style w:type="paragraph" w:customStyle="1" w:styleId="VDTableTitle">
    <w:name w:val="VD_Table_Title"/>
    <w:basedOn w:val="Standard"/>
    <w:next w:val="Standard"/>
    <w:rsid w:val="003B79F8"/>
    <w:pPr>
      <w:spacing w:after="200" w:line="480" w:lineRule="auto"/>
      <w:jc w:val="both"/>
    </w:pPr>
    <w:rPr>
      <w:rFonts w:ascii="Times" w:hAnsi="Times"/>
      <w:szCs w:val="20"/>
    </w:rPr>
  </w:style>
  <w:style w:type="paragraph" w:customStyle="1" w:styleId="VAFigureCaption">
    <w:name w:val="VA_Figure_Caption"/>
    <w:basedOn w:val="Standard"/>
    <w:next w:val="Standard"/>
    <w:rsid w:val="003B79F8"/>
    <w:pPr>
      <w:spacing w:after="200" w:line="480" w:lineRule="auto"/>
      <w:jc w:val="both"/>
    </w:pPr>
    <w:rPr>
      <w:rFonts w:ascii="Times" w:hAnsi="Times"/>
      <w:szCs w:val="20"/>
    </w:rPr>
  </w:style>
  <w:style w:type="paragraph" w:customStyle="1" w:styleId="VBChartTitle">
    <w:name w:val="VB_Chart_Title"/>
    <w:basedOn w:val="Standard"/>
    <w:next w:val="Standard"/>
    <w:rsid w:val="003B79F8"/>
    <w:pPr>
      <w:spacing w:after="200" w:line="480" w:lineRule="auto"/>
      <w:jc w:val="both"/>
    </w:pPr>
    <w:rPr>
      <w:rFonts w:ascii="Times" w:hAnsi="Times"/>
      <w:szCs w:val="20"/>
    </w:rPr>
  </w:style>
  <w:style w:type="paragraph" w:customStyle="1" w:styleId="FETableFootnote">
    <w:name w:val="FE_Table_Footnote"/>
    <w:basedOn w:val="Standard"/>
    <w:next w:val="Standard"/>
    <w:rsid w:val="003B79F8"/>
    <w:pPr>
      <w:spacing w:after="200"/>
      <w:ind w:firstLine="187"/>
      <w:jc w:val="both"/>
    </w:pPr>
    <w:rPr>
      <w:rFonts w:ascii="Times" w:hAnsi="Times"/>
      <w:szCs w:val="20"/>
    </w:rPr>
  </w:style>
  <w:style w:type="paragraph" w:customStyle="1" w:styleId="FCChartFootnote">
    <w:name w:val="FC_Chart_Footnote"/>
    <w:basedOn w:val="Standard"/>
    <w:next w:val="Standard"/>
    <w:rsid w:val="003B79F8"/>
    <w:pPr>
      <w:spacing w:after="200"/>
      <w:ind w:firstLine="187"/>
      <w:jc w:val="both"/>
    </w:pPr>
    <w:rPr>
      <w:rFonts w:ascii="Times" w:hAnsi="Times"/>
      <w:szCs w:val="20"/>
    </w:rPr>
  </w:style>
  <w:style w:type="paragraph" w:customStyle="1" w:styleId="FDSchemeFootnote">
    <w:name w:val="FD_Scheme_Footnote"/>
    <w:basedOn w:val="Standard"/>
    <w:next w:val="Standard"/>
    <w:rsid w:val="003B79F8"/>
    <w:pPr>
      <w:spacing w:after="200"/>
      <w:ind w:firstLine="187"/>
      <w:jc w:val="both"/>
    </w:pPr>
    <w:rPr>
      <w:rFonts w:ascii="Times" w:hAnsi="Times"/>
      <w:szCs w:val="20"/>
    </w:rPr>
  </w:style>
  <w:style w:type="paragraph" w:customStyle="1" w:styleId="TCTableBody">
    <w:name w:val="TC_Table_Body"/>
    <w:basedOn w:val="Standard"/>
    <w:rsid w:val="003B79F8"/>
    <w:pPr>
      <w:spacing w:after="200"/>
      <w:jc w:val="both"/>
    </w:pPr>
    <w:rPr>
      <w:rFonts w:ascii="Times" w:hAnsi="Times"/>
      <w:szCs w:val="20"/>
    </w:rPr>
  </w:style>
  <w:style w:type="paragraph" w:customStyle="1" w:styleId="AFTitleRunningHead">
    <w:name w:val="AF_Title_Running_Head"/>
    <w:basedOn w:val="Standard"/>
    <w:next w:val="TAMainText"/>
    <w:rsid w:val="003B79F8"/>
    <w:pPr>
      <w:spacing w:after="200" w:line="480" w:lineRule="auto"/>
      <w:jc w:val="both"/>
    </w:pPr>
    <w:rPr>
      <w:rFonts w:ascii="Times" w:hAnsi="Times"/>
      <w:szCs w:val="20"/>
    </w:rPr>
  </w:style>
  <w:style w:type="paragraph" w:customStyle="1" w:styleId="BEAuthorBiography">
    <w:name w:val="BE_Author_Biography"/>
    <w:basedOn w:val="Standard"/>
    <w:rsid w:val="003B79F8"/>
    <w:pPr>
      <w:spacing w:after="200" w:line="480" w:lineRule="auto"/>
      <w:jc w:val="both"/>
    </w:pPr>
    <w:rPr>
      <w:rFonts w:ascii="Times" w:hAnsi="Times"/>
      <w:szCs w:val="20"/>
    </w:rPr>
  </w:style>
  <w:style w:type="paragraph" w:customStyle="1" w:styleId="SNSynopsisTOC">
    <w:name w:val="SN_Synopsis_TOC"/>
    <w:basedOn w:val="Standard"/>
    <w:rsid w:val="003B79F8"/>
    <w:pPr>
      <w:spacing w:after="200" w:line="480" w:lineRule="auto"/>
      <w:jc w:val="both"/>
    </w:pPr>
    <w:rPr>
      <w:rFonts w:ascii="Times" w:hAnsi="Times"/>
      <w:szCs w:val="20"/>
    </w:rPr>
  </w:style>
  <w:style w:type="paragraph" w:customStyle="1" w:styleId="BGKeywords">
    <w:name w:val="BG_Keywords"/>
    <w:basedOn w:val="Standard"/>
    <w:rsid w:val="003B79F8"/>
    <w:pPr>
      <w:spacing w:after="200" w:line="480" w:lineRule="auto"/>
      <w:jc w:val="both"/>
    </w:pPr>
    <w:rPr>
      <w:rFonts w:ascii="Times" w:hAnsi="Times"/>
      <w:szCs w:val="20"/>
    </w:rPr>
  </w:style>
  <w:style w:type="paragraph" w:customStyle="1" w:styleId="BHBriefs">
    <w:name w:val="BH_Briefs"/>
    <w:basedOn w:val="Standard"/>
    <w:rsid w:val="003B79F8"/>
    <w:pPr>
      <w:spacing w:after="200" w:line="480" w:lineRule="auto"/>
      <w:jc w:val="both"/>
    </w:pPr>
    <w:rPr>
      <w:rFonts w:ascii="Times" w:hAnsi="Times"/>
      <w:szCs w:val="20"/>
    </w:rPr>
  </w:style>
  <w:style w:type="paragraph" w:customStyle="1" w:styleId="BMCLNORMAL">
    <w:name w:val="BMCL NORMAL"/>
    <w:basedOn w:val="Standard"/>
    <w:next w:val="Standard"/>
    <w:rsid w:val="003B79F8"/>
    <w:pPr>
      <w:widowControl w:val="0"/>
      <w:spacing w:line="230" w:lineRule="exact"/>
      <w:jc w:val="both"/>
    </w:pPr>
    <w:rPr>
      <w:sz w:val="21"/>
      <w:szCs w:val="20"/>
    </w:rPr>
  </w:style>
  <w:style w:type="paragraph" w:customStyle="1" w:styleId="BMCLRECEIPT">
    <w:name w:val="BMCL RECEIPT"/>
    <w:basedOn w:val="BMCLNORMAL"/>
    <w:next w:val="Standard"/>
    <w:rsid w:val="003B79F8"/>
    <w:pPr>
      <w:spacing w:after="240" w:line="200" w:lineRule="exact"/>
      <w:jc w:val="center"/>
    </w:pPr>
    <w:rPr>
      <w:sz w:val="16"/>
    </w:rPr>
  </w:style>
  <w:style w:type="paragraph" w:styleId="Listenabsatz">
    <w:name w:val="List Paragraph"/>
    <w:basedOn w:val="Standard"/>
    <w:qFormat/>
    <w:rsid w:val="003B79F8"/>
    <w:pPr>
      <w:numPr>
        <w:numId w:val="2"/>
      </w:numPr>
      <w:spacing w:after="200" w:line="276" w:lineRule="auto"/>
      <w:ind w:left="284" w:hanging="284"/>
      <w:contextualSpacing/>
      <w:jc w:val="both"/>
    </w:pPr>
    <w:rPr>
      <w:rFonts w:eastAsia="PMingLiU"/>
      <w:color w:val="131413"/>
      <w:sz w:val="20"/>
      <w:szCs w:val="20"/>
      <w:lang w:eastAsia="zh-TW"/>
    </w:rPr>
  </w:style>
  <w:style w:type="character" w:customStyle="1" w:styleId="book-details-italic1">
    <w:name w:val="book-details-italic1"/>
    <w:rsid w:val="003B79F8"/>
    <w:rPr>
      <w:rFonts w:ascii="Georgia" w:hAnsi="Georgia" w:hint="default"/>
      <w:color w:val="999999"/>
      <w:sz w:val="12"/>
      <w:szCs w:val="12"/>
    </w:rPr>
  </w:style>
  <w:style w:type="paragraph" w:customStyle="1" w:styleId="BMCLREFERENCE">
    <w:name w:val="BMCL REFERENCE"/>
    <w:basedOn w:val="BMCLNORMAL"/>
    <w:rsid w:val="003B79F8"/>
    <w:pPr>
      <w:tabs>
        <w:tab w:val="left" w:pos="360"/>
      </w:tabs>
    </w:pPr>
    <w:rPr>
      <w:sz w:val="20"/>
    </w:rPr>
  </w:style>
  <w:style w:type="character" w:customStyle="1" w:styleId="mediumtext1">
    <w:name w:val="medium_text1"/>
    <w:rsid w:val="003B79F8"/>
    <w:rPr>
      <w:sz w:val="24"/>
      <w:szCs w:val="24"/>
    </w:rPr>
  </w:style>
  <w:style w:type="character" w:customStyle="1" w:styleId="shorttext1">
    <w:name w:val="short_text1"/>
    <w:rsid w:val="003B79F8"/>
    <w:rPr>
      <w:sz w:val="20"/>
      <w:szCs w:val="20"/>
    </w:rPr>
  </w:style>
  <w:style w:type="paragraph" w:customStyle="1" w:styleId="Estndar">
    <w:name w:val="Estándar"/>
    <w:basedOn w:val="Standard"/>
    <w:rsid w:val="003B79F8"/>
    <w:pPr>
      <w:overflowPunct w:val="0"/>
      <w:autoSpaceDE w:val="0"/>
      <w:autoSpaceDN w:val="0"/>
      <w:adjustRightInd w:val="0"/>
      <w:spacing w:line="360" w:lineRule="auto"/>
      <w:jc w:val="center"/>
      <w:textAlignment w:val="baseline"/>
    </w:pPr>
    <w:rPr>
      <w:rFonts w:ascii="Helv" w:hAnsi="Helv"/>
      <w:sz w:val="20"/>
      <w:szCs w:val="20"/>
      <w:lang w:val="en-GB" w:eastAsia="es-ES"/>
    </w:rPr>
  </w:style>
  <w:style w:type="paragraph" w:styleId="Textkrper-Einzug3">
    <w:name w:val="Body Text Indent 3"/>
    <w:basedOn w:val="Standard"/>
    <w:rsid w:val="003B79F8"/>
    <w:pPr>
      <w:spacing w:after="120"/>
      <w:ind w:left="283"/>
    </w:pPr>
    <w:rPr>
      <w:sz w:val="16"/>
      <w:szCs w:val="16"/>
      <w:lang w:val="es-ES" w:eastAsia="es-ES" w:bidi="he-IL"/>
    </w:rPr>
  </w:style>
  <w:style w:type="character" w:customStyle="1" w:styleId="Recuodecorpodetexto3Char">
    <w:name w:val="Recuo de corpo de texto 3 Char"/>
    <w:rsid w:val="003B79F8"/>
    <w:rPr>
      <w:sz w:val="16"/>
      <w:szCs w:val="16"/>
      <w:lang w:val="es-ES" w:eastAsia="es-ES" w:bidi="he-IL"/>
    </w:rPr>
  </w:style>
  <w:style w:type="character" w:customStyle="1" w:styleId="googqs-tidbit1">
    <w:name w:val="goog_qs-tidbit1"/>
    <w:rsid w:val="003B79F8"/>
    <w:rPr>
      <w:vanish w:val="0"/>
      <w:webHidden w:val="0"/>
      <w:specVanish w:val="0"/>
    </w:rPr>
  </w:style>
  <w:style w:type="paragraph" w:customStyle="1" w:styleId="msolistparagraph0">
    <w:name w:val="msolistparagraph"/>
    <w:basedOn w:val="Standard"/>
    <w:rsid w:val="00065EB6"/>
    <w:pPr>
      <w:spacing w:after="200"/>
      <w:ind w:left="720"/>
    </w:pPr>
    <w:rPr>
      <w:rFonts w:eastAsia="Cambria"/>
      <w:szCs w:val="20"/>
    </w:rPr>
  </w:style>
  <w:style w:type="paragraph" w:customStyle="1" w:styleId="Titolo1">
    <w:name w:val="Titolo1"/>
    <w:basedOn w:val="Standard"/>
    <w:next w:val="Standard"/>
    <w:rsid w:val="00EE0D79"/>
    <w:pPr>
      <w:spacing w:before="230" w:after="230" w:line="300" w:lineRule="exact"/>
      <w:jc w:val="center"/>
    </w:pPr>
    <w:rPr>
      <w:rFonts w:eastAsia="MS Mincho"/>
      <w:b/>
      <w:sz w:val="28"/>
      <w:szCs w:val="28"/>
      <w:lang w:val="en-GB" w:eastAsia="ja-JP"/>
    </w:rPr>
  </w:style>
  <w:style w:type="paragraph" w:customStyle="1" w:styleId="Authors">
    <w:name w:val="Authors"/>
    <w:basedOn w:val="Standard"/>
    <w:rsid w:val="00EE0D79"/>
    <w:pPr>
      <w:spacing w:before="360" w:after="460" w:line="260" w:lineRule="exact"/>
      <w:jc w:val="center"/>
    </w:pPr>
    <w:rPr>
      <w:rFonts w:eastAsia="MS Mincho"/>
      <w:b/>
      <w:lang w:val="en-GB" w:eastAsia="ja-JP"/>
    </w:rPr>
  </w:style>
  <w:style w:type="paragraph" w:customStyle="1" w:styleId="Adress">
    <w:name w:val="Adress"/>
    <w:basedOn w:val="Standard"/>
    <w:rsid w:val="00EE0D79"/>
    <w:pPr>
      <w:spacing w:line="180" w:lineRule="exact"/>
      <w:ind w:left="425" w:hanging="425"/>
    </w:pPr>
    <w:rPr>
      <w:rFonts w:eastAsia="MS Mincho"/>
      <w:sz w:val="16"/>
      <w:szCs w:val="20"/>
      <w:lang w:val="en-GB" w:eastAsia="ja-JP"/>
    </w:rPr>
  </w:style>
  <w:style w:type="paragraph" w:customStyle="1" w:styleId="Keywords">
    <w:name w:val="Keywords"/>
    <w:basedOn w:val="Standard"/>
    <w:rsid w:val="00EE0D79"/>
    <w:pPr>
      <w:spacing w:after="120" w:line="220" w:lineRule="exact"/>
      <w:ind w:left="170" w:right="170"/>
    </w:pPr>
    <w:rPr>
      <w:rFonts w:eastAsia="MS Mincho"/>
      <w:sz w:val="18"/>
      <w:szCs w:val="20"/>
      <w:lang w:val="en-GB" w:eastAsia="ja-JP"/>
    </w:rPr>
  </w:style>
  <w:style w:type="paragraph" w:customStyle="1" w:styleId="HAcknowledgment">
    <w:name w:val="HAcknowledgment"/>
    <w:basedOn w:val="Standard"/>
    <w:rsid w:val="00EE0D79"/>
    <w:pPr>
      <w:spacing w:before="360" w:after="230" w:line="240" w:lineRule="exact"/>
    </w:pPr>
    <w:rPr>
      <w:rFonts w:eastAsia="MS Mincho"/>
      <w:b/>
      <w:sz w:val="22"/>
      <w:lang w:val="en-GB" w:eastAsia="ja-JP"/>
    </w:rPr>
  </w:style>
  <w:style w:type="paragraph" w:customStyle="1" w:styleId="H1">
    <w:name w:val="H1"/>
    <w:basedOn w:val="Standard"/>
    <w:rsid w:val="00EE0D79"/>
    <w:pPr>
      <w:spacing w:before="360" w:after="230" w:line="240" w:lineRule="exact"/>
    </w:pPr>
    <w:rPr>
      <w:rFonts w:eastAsia="MS Mincho"/>
      <w:b/>
      <w:sz w:val="22"/>
      <w:lang w:val="en-GB" w:eastAsia="ja-JP"/>
    </w:rPr>
  </w:style>
  <w:style w:type="paragraph" w:customStyle="1" w:styleId="SchemeCaption">
    <w:name w:val="SchemeCaption"/>
    <w:basedOn w:val="Standard"/>
    <w:rsid w:val="00EE0D79"/>
    <w:pPr>
      <w:spacing w:before="230" w:after="460" w:line="180" w:lineRule="exact"/>
      <w:jc w:val="both"/>
    </w:pPr>
    <w:rPr>
      <w:rFonts w:eastAsia="MS Mincho"/>
      <w:sz w:val="16"/>
      <w:szCs w:val="14"/>
      <w:lang w:val="en-GB" w:eastAsia="ja-JP"/>
    </w:rPr>
  </w:style>
  <w:style w:type="paragraph" w:customStyle="1" w:styleId="FigureCaption">
    <w:name w:val="FigureCaption"/>
    <w:basedOn w:val="Standard"/>
    <w:rsid w:val="00EE0D79"/>
    <w:pPr>
      <w:spacing w:before="230" w:after="460" w:line="180" w:lineRule="exact"/>
      <w:jc w:val="both"/>
    </w:pPr>
    <w:rPr>
      <w:rFonts w:eastAsia="MS Mincho"/>
      <w:sz w:val="16"/>
      <w:szCs w:val="14"/>
      <w:lang w:val="en-GB" w:eastAsia="ja-JP"/>
    </w:rPr>
  </w:style>
  <w:style w:type="paragraph" w:customStyle="1" w:styleId="TableCaption">
    <w:name w:val="TableCaption"/>
    <w:basedOn w:val="Standard"/>
    <w:rsid w:val="00EE0D79"/>
    <w:pPr>
      <w:spacing w:before="230" w:after="120" w:line="180" w:lineRule="exact"/>
      <w:jc w:val="both"/>
    </w:pPr>
    <w:rPr>
      <w:rFonts w:eastAsia="MS Mincho"/>
      <w:sz w:val="16"/>
      <w:szCs w:val="14"/>
      <w:lang w:val="en-GB" w:eastAsia="ja-JP"/>
    </w:rPr>
  </w:style>
  <w:style w:type="paragraph" w:customStyle="1" w:styleId="P2">
    <w:name w:val="P2"/>
    <w:basedOn w:val="Standard"/>
    <w:rsid w:val="00EE0D79"/>
    <w:pPr>
      <w:spacing w:line="230" w:lineRule="exact"/>
    </w:pPr>
    <w:rPr>
      <w:rFonts w:eastAsia="MS Mincho"/>
      <w:sz w:val="16"/>
      <w:lang w:val="en-GB" w:eastAsia="ja-JP"/>
    </w:rPr>
  </w:style>
  <w:style w:type="paragraph" w:customStyle="1" w:styleId="TableFoot">
    <w:name w:val="TableFoot"/>
    <w:basedOn w:val="Standard"/>
    <w:rsid w:val="00EE0D79"/>
    <w:pPr>
      <w:spacing w:before="60" w:after="460" w:line="180" w:lineRule="exact"/>
      <w:jc w:val="both"/>
    </w:pPr>
    <w:rPr>
      <w:rFonts w:eastAsia="MS Mincho"/>
      <w:sz w:val="16"/>
      <w:szCs w:val="14"/>
      <w:lang w:val="en-GB" w:eastAsia="ja-JP"/>
    </w:rPr>
  </w:style>
  <w:style w:type="paragraph" w:customStyle="1" w:styleId="P1">
    <w:name w:val="P1"/>
    <w:basedOn w:val="TableCaption"/>
    <w:rsid w:val="00EE0D79"/>
    <w:pPr>
      <w:spacing w:line="220" w:lineRule="exact"/>
      <w:ind w:firstLine="170"/>
    </w:pPr>
    <w:rPr>
      <w:sz w:val="18"/>
    </w:rPr>
  </w:style>
  <w:style w:type="paragraph" w:customStyle="1" w:styleId="References">
    <w:name w:val="References"/>
    <w:basedOn w:val="Standard"/>
    <w:rsid w:val="00EE0D79"/>
    <w:pPr>
      <w:spacing w:after="120" w:line="180" w:lineRule="exact"/>
      <w:ind w:left="425" w:hanging="425"/>
      <w:jc w:val="both"/>
    </w:pPr>
    <w:rPr>
      <w:rFonts w:eastAsia="MS Mincho"/>
      <w:sz w:val="16"/>
      <w:szCs w:val="14"/>
      <w:lang w:val="en-GB" w:eastAsia="ja-JP"/>
    </w:rPr>
  </w:style>
  <w:style w:type="paragraph" w:customStyle="1" w:styleId="GAAuthors">
    <w:name w:val="GAAuthors"/>
    <w:basedOn w:val="Standard"/>
    <w:rsid w:val="00EE0D79"/>
    <w:pPr>
      <w:spacing w:before="360" w:after="60" w:line="220" w:lineRule="exact"/>
    </w:pPr>
    <w:rPr>
      <w:rFonts w:eastAsia="MS Mincho"/>
      <w:b/>
      <w:sz w:val="18"/>
      <w:szCs w:val="20"/>
      <w:lang w:val="en-GB" w:eastAsia="ja-JP"/>
    </w:rPr>
  </w:style>
  <w:style w:type="paragraph" w:customStyle="1" w:styleId="GACatchPhrase">
    <w:name w:val="GACatchPhrase"/>
    <w:basedOn w:val="Standard"/>
    <w:rsid w:val="00EE0D79"/>
    <w:pPr>
      <w:spacing w:before="40"/>
      <w:jc w:val="right"/>
    </w:pPr>
    <w:rPr>
      <w:rFonts w:eastAsia="MS Mincho" w:cs="Arial"/>
      <w:b/>
      <w:color w:val="008080"/>
      <w:sz w:val="18"/>
      <w:szCs w:val="16"/>
      <w:lang w:val="en-GB" w:eastAsia="ja-JP"/>
    </w:rPr>
  </w:style>
  <w:style w:type="paragraph" w:customStyle="1" w:styleId="GAText">
    <w:name w:val="GAText"/>
    <w:basedOn w:val="Standard"/>
    <w:rsid w:val="00EE0D79"/>
    <w:pPr>
      <w:spacing w:before="120" w:line="220" w:lineRule="exact"/>
    </w:pPr>
    <w:rPr>
      <w:rFonts w:eastAsia="MS Mincho"/>
      <w:color w:val="000000"/>
      <w:sz w:val="18"/>
      <w:lang w:val="en-GB" w:eastAsia="ja-JP"/>
    </w:rPr>
  </w:style>
  <w:style w:type="paragraph" w:customStyle="1" w:styleId="GATitel">
    <w:name w:val="GATitel"/>
    <w:basedOn w:val="GAAuthors"/>
    <w:rsid w:val="00EE0D79"/>
    <w:pPr>
      <w:spacing w:before="240"/>
    </w:pPr>
    <w:rPr>
      <w:b w:val="0"/>
    </w:rPr>
  </w:style>
  <w:style w:type="paragraph" w:customStyle="1" w:styleId="GAKeywords">
    <w:name w:val="GAKeywords"/>
    <w:basedOn w:val="Keywords"/>
    <w:rsid w:val="00EE0D79"/>
    <w:pPr>
      <w:framePr w:hSpace="141" w:wrap="around" w:hAnchor="text" w:y="673"/>
      <w:spacing w:before="200" w:after="0"/>
      <w:ind w:left="0" w:right="0"/>
    </w:pPr>
    <w:rPr>
      <w:b/>
      <w:szCs w:val="24"/>
    </w:rPr>
  </w:style>
  <w:style w:type="paragraph" w:styleId="Untertitel">
    <w:name w:val="Subtitle"/>
    <w:basedOn w:val="Standard"/>
    <w:next w:val="Standard"/>
    <w:qFormat/>
    <w:rsid w:val="00EE0D79"/>
    <w:pPr>
      <w:numPr>
        <w:ilvl w:val="1"/>
      </w:numPr>
      <w:spacing w:after="200" w:line="276" w:lineRule="auto"/>
    </w:pPr>
    <w:rPr>
      <w:rFonts w:ascii="Cambria" w:eastAsia="MS Gothic" w:hAnsi="Cambria"/>
      <w:i/>
      <w:iCs/>
      <w:color w:val="4F81BD"/>
      <w:spacing w:val="15"/>
      <w:lang w:val="it-IT"/>
    </w:rPr>
  </w:style>
  <w:style w:type="character" w:customStyle="1" w:styleId="SubtitleChar">
    <w:name w:val="Subtitle Char"/>
    <w:rsid w:val="00EE0D79"/>
    <w:rPr>
      <w:rFonts w:ascii="Cambria" w:eastAsia="MS Gothic" w:hAnsi="Cambria" w:cs="Times New Roman"/>
      <w:i/>
      <w:iCs/>
      <w:color w:val="4F81BD"/>
      <w:spacing w:val="15"/>
      <w:sz w:val="24"/>
      <w:szCs w:val="24"/>
    </w:rPr>
  </w:style>
  <w:style w:type="paragraph" w:styleId="KeinLeerraum">
    <w:name w:val="No Spacing"/>
    <w:qFormat/>
    <w:rsid w:val="00EE0D79"/>
    <w:rPr>
      <w:rFonts w:ascii="Calibri" w:eastAsia="MS Mincho" w:hAnsi="Calibri"/>
      <w:sz w:val="22"/>
      <w:szCs w:val="22"/>
      <w:lang w:val="it-IT" w:eastAsia="en-US"/>
    </w:rPr>
  </w:style>
  <w:style w:type="character" w:customStyle="1" w:styleId="NoSpacingChar">
    <w:name w:val="No Spacing Char"/>
    <w:rsid w:val="00EE0D79"/>
    <w:rPr>
      <w:rFonts w:eastAsia="MS Mincho"/>
    </w:rPr>
  </w:style>
  <w:style w:type="paragraph" w:customStyle="1" w:styleId="1">
    <w:name w:val="목록 단락1"/>
    <w:basedOn w:val="Standard"/>
    <w:qFormat/>
    <w:rsid w:val="007058E2"/>
    <w:pPr>
      <w:widowControl w:val="0"/>
      <w:ind w:left="720"/>
      <w:contextualSpacing/>
    </w:pPr>
    <w:rPr>
      <w:rFonts w:ascii="Calibri" w:eastAsia="Malgun Gothic" w:hAnsi="Calibri"/>
      <w:sz w:val="22"/>
      <w:szCs w:val="22"/>
    </w:rPr>
  </w:style>
  <w:style w:type="character" w:customStyle="1" w:styleId="slug-pub-date3">
    <w:name w:val="slug-pub-date3"/>
    <w:rsid w:val="005F46DA"/>
    <w:rPr>
      <w:b/>
      <w:bCs/>
    </w:rPr>
  </w:style>
  <w:style w:type="character" w:customStyle="1" w:styleId="slug-elocation">
    <w:name w:val="slug-elocation"/>
    <w:basedOn w:val="Absatz-Standardschriftart"/>
    <w:rsid w:val="005F46DA"/>
  </w:style>
  <w:style w:type="character" w:customStyle="1" w:styleId="st1">
    <w:name w:val="st1"/>
    <w:basedOn w:val="Absatz-Standardschriftart"/>
    <w:rsid w:val="005F46DA"/>
  </w:style>
  <w:style w:type="character" w:customStyle="1" w:styleId="author1">
    <w:name w:val="author1"/>
    <w:rsid w:val="005F46DA"/>
    <w:rPr>
      <w:rFonts w:ascii="Verdana" w:hAnsi="Verdana" w:hint="default"/>
      <w:strike w:val="0"/>
      <w:dstrike w:val="0"/>
      <w:color w:val="000000"/>
      <w:sz w:val="20"/>
      <w:szCs w:val="20"/>
      <w:u w:val="none"/>
      <w:effect w:val="none"/>
    </w:rPr>
  </w:style>
  <w:style w:type="character" w:customStyle="1" w:styleId="blacksml1">
    <w:name w:val="blacksml1"/>
    <w:rsid w:val="005F46DA"/>
    <w:rPr>
      <w:rFonts w:ascii="Verdana" w:hAnsi="Verdana" w:hint="default"/>
      <w:strike w:val="0"/>
      <w:dstrike w:val="0"/>
      <w:color w:val="000000"/>
      <w:sz w:val="15"/>
      <w:szCs w:val="15"/>
      <w:u w:val="none"/>
      <w:effect w:val="none"/>
    </w:rPr>
  </w:style>
  <w:style w:type="character" w:customStyle="1" w:styleId="maintitle">
    <w:name w:val="maintitle"/>
    <w:basedOn w:val="Absatz-Standardschriftart"/>
    <w:rsid w:val="005F46DA"/>
  </w:style>
  <w:style w:type="character" w:customStyle="1" w:styleId="abscitationtitle">
    <w:name w:val="abs_citation_title"/>
    <w:basedOn w:val="Absatz-Standardschriftart"/>
    <w:rsid w:val="005F46DA"/>
  </w:style>
  <w:style w:type="character" w:customStyle="1" w:styleId="slug-issue">
    <w:name w:val="slug-issue"/>
    <w:basedOn w:val="Absatz-Standardschriftart"/>
    <w:rsid w:val="005F46DA"/>
  </w:style>
  <w:style w:type="character" w:customStyle="1" w:styleId="slug-pages3">
    <w:name w:val="slug-pages3"/>
    <w:rsid w:val="005F46DA"/>
    <w:rPr>
      <w:b/>
      <w:bCs/>
    </w:rPr>
  </w:style>
  <w:style w:type="character" w:styleId="HTMLSchreibmaschine">
    <w:name w:val="HTML Typewriter"/>
    <w:rsid w:val="005A02A6"/>
    <w:rPr>
      <w:rFonts w:ascii="Courier New" w:eastAsia="Times New Roman" w:hAnsi="Courier New" w:cs="Courier New"/>
      <w:sz w:val="20"/>
      <w:szCs w:val="20"/>
    </w:rPr>
  </w:style>
  <w:style w:type="paragraph" w:customStyle="1" w:styleId="authlist">
    <w:name w:val="auth_list"/>
    <w:basedOn w:val="Standard"/>
    <w:rsid w:val="005A02A6"/>
    <w:pPr>
      <w:spacing w:before="100" w:beforeAutospacing="1" w:after="100" w:afterAutospacing="1"/>
    </w:pPr>
  </w:style>
  <w:style w:type="character" w:customStyle="1" w:styleId="highlight1">
    <w:name w:val="highlight1"/>
    <w:rsid w:val="005A02A6"/>
    <w:rPr>
      <w:shd w:val="clear" w:color="auto" w:fill="FEDB6D"/>
    </w:rPr>
  </w:style>
  <w:style w:type="character" w:customStyle="1" w:styleId="citation-abbreviation2">
    <w:name w:val="citation-abbreviation2"/>
    <w:basedOn w:val="Absatz-Standardschriftart"/>
    <w:rsid w:val="005A02A6"/>
  </w:style>
  <w:style w:type="character" w:customStyle="1" w:styleId="author">
    <w:name w:val="author"/>
    <w:rsid w:val="005A02A6"/>
  </w:style>
  <w:style w:type="paragraph" w:customStyle="1" w:styleId="yiv1019216426msoheading7">
    <w:name w:val="yiv1019216426msoheading7"/>
    <w:basedOn w:val="Standard"/>
    <w:rsid w:val="005A02A6"/>
    <w:pPr>
      <w:spacing w:before="100" w:beforeAutospacing="1" w:after="100" w:afterAutospacing="1"/>
    </w:pPr>
  </w:style>
  <w:style w:type="character" w:customStyle="1" w:styleId="citationyear1">
    <w:name w:val="citation_year1"/>
    <w:rsid w:val="005A02A6"/>
    <w:rPr>
      <w:b/>
      <w:bCs/>
    </w:rPr>
  </w:style>
  <w:style w:type="character" w:customStyle="1" w:styleId="citationvolume1">
    <w:name w:val="citation_volume1"/>
    <w:rsid w:val="005A02A6"/>
    <w:rPr>
      <w:i/>
      <w:iCs/>
    </w:rPr>
  </w:style>
  <w:style w:type="paragraph" w:customStyle="1" w:styleId="desc2">
    <w:name w:val="desc2"/>
    <w:basedOn w:val="Standard"/>
    <w:rsid w:val="005A02A6"/>
    <w:pPr>
      <w:spacing w:before="100" w:beforeAutospacing="1" w:after="100" w:afterAutospacing="1"/>
    </w:pPr>
    <w:rPr>
      <w:sz w:val="28"/>
      <w:szCs w:val="28"/>
    </w:rPr>
  </w:style>
  <w:style w:type="character" w:customStyle="1" w:styleId="resnumber">
    <w:name w:val="resnumber"/>
    <w:basedOn w:val="Absatz-Standardschriftart"/>
    <w:rsid w:val="005A02A6"/>
  </w:style>
  <w:style w:type="character" w:customStyle="1" w:styleId="ref-journal">
    <w:name w:val="ref-journal"/>
    <w:basedOn w:val="Absatz-Standardschriftart"/>
    <w:rsid w:val="005A02A6"/>
  </w:style>
  <w:style w:type="character" w:customStyle="1" w:styleId="ref-vol">
    <w:name w:val="ref-vol"/>
    <w:basedOn w:val="Absatz-Standardschriftart"/>
    <w:rsid w:val="005A02A6"/>
  </w:style>
  <w:style w:type="paragraph" w:styleId="berarbeitung">
    <w:name w:val="Revision"/>
    <w:hidden/>
    <w:uiPriority w:val="99"/>
    <w:semiHidden/>
    <w:rsid w:val="00910D4B"/>
    <w:rPr>
      <w:sz w:val="24"/>
      <w:szCs w:val="24"/>
      <w:lang w:val="en-US" w:eastAsia="en-US"/>
    </w:rPr>
  </w:style>
  <w:style w:type="paragraph" w:customStyle="1" w:styleId="EndNoteBibliographyTitle">
    <w:name w:val="EndNote Bibliography Title"/>
    <w:basedOn w:val="Standard"/>
    <w:link w:val="EndNoteBibliographyTitleZchn"/>
    <w:rsid w:val="002D5E1B"/>
    <w:pPr>
      <w:jc w:val="center"/>
    </w:pPr>
    <w:rPr>
      <w:noProof/>
      <w:sz w:val="20"/>
    </w:rPr>
  </w:style>
  <w:style w:type="character" w:customStyle="1" w:styleId="05-ArticleTextZchn">
    <w:name w:val="05-Article Text Zchn"/>
    <w:link w:val="05-ArticleText"/>
    <w:rsid w:val="002D5E1B"/>
    <w:rPr>
      <w:rFonts w:eastAsia="Times"/>
      <w:lang w:val="en-US" w:eastAsia="zh-CN"/>
    </w:rPr>
  </w:style>
  <w:style w:type="character" w:customStyle="1" w:styleId="EndNoteBibliographyTitleZchn">
    <w:name w:val="EndNote Bibliography Title Zchn"/>
    <w:link w:val="EndNoteBibliographyTitle"/>
    <w:rsid w:val="002D5E1B"/>
    <w:rPr>
      <w:noProof/>
      <w:szCs w:val="24"/>
    </w:rPr>
  </w:style>
  <w:style w:type="paragraph" w:customStyle="1" w:styleId="EndNoteBibliography">
    <w:name w:val="EndNote Bibliography"/>
    <w:basedOn w:val="Standard"/>
    <w:link w:val="EndNoteBibliographyZchn"/>
    <w:rsid w:val="002D5E1B"/>
    <w:pPr>
      <w:jc w:val="both"/>
    </w:pPr>
    <w:rPr>
      <w:noProof/>
      <w:sz w:val="20"/>
    </w:rPr>
  </w:style>
  <w:style w:type="character" w:customStyle="1" w:styleId="EndNoteBibliographyZchn">
    <w:name w:val="EndNote Bibliography Zchn"/>
    <w:link w:val="EndNoteBibliography"/>
    <w:rsid w:val="002D5E1B"/>
    <w:rPr>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4208">
      <w:bodyDiv w:val="1"/>
      <w:marLeft w:val="0"/>
      <w:marRight w:val="0"/>
      <w:marTop w:val="0"/>
      <w:marBottom w:val="0"/>
      <w:divBdr>
        <w:top w:val="none" w:sz="0" w:space="0" w:color="auto"/>
        <w:left w:val="none" w:sz="0" w:space="0" w:color="auto"/>
        <w:bottom w:val="none" w:sz="0" w:space="0" w:color="auto"/>
        <w:right w:val="none" w:sz="0" w:space="0" w:color="auto"/>
      </w:divBdr>
    </w:div>
    <w:div w:id="31156989">
      <w:bodyDiv w:val="1"/>
      <w:marLeft w:val="0"/>
      <w:marRight w:val="0"/>
      <w:marTop w:val="0"/>
      <w:marBottom w:val="0"/>
      <w:divBdr>
        <w:top w:val="none" w:sz="0" w:space="0" w:color="auto"/>
        <w:left w:val="none" w:sz="0" w:space="0" w:color="auto"/>
        <w:bottom w:val="none" w:sz="0" w:space="0" w:color="auto"/>
        <w:right w:val="none" w:sz="0" w:space="0" w:color="auto"/>
      </w:divBdr>
    </w:div>
    <w:div w:id="57939627">
      <w:bodyDiv w:val="1"/>
      <w:marLeft w:val="0"/>
      <w:marRight w:val="0"/>
      <w:marTop w:val="0"/>
      <w:marBottom w:val="0"/>
      <w:divBdr>
        <w:top w:val="none" w:sz="0" w:space="0" w:color="auto"/>
        <w:left w:val="none" w:sz="0" w:space="0" w:color="auto"/>
        <w:bottom w:val="none" w:sz="0" w:space="0" w:color="auto"/>
        <w:right w:val="none" w:sz="0" w:space="0" w:color="auto"/>
      </w:divBdr>
    </w:div>
    <w:div w:id="65886329">
      <w:bodyDiv w:val="1"/>
      <w:marLeft w:val="0"/>
      <w:marRight w:val="0"/>
      <w:marTop w:val="0"/>
      <w:marBottom w:val="0"/>
      <w:divBdr>
        <w:top w:val="none" w:sz="0" w:space="0" w:color="auto"/>
        <w:left w:val="none" w:sz="0" w:space="0" w:color="auto"/>
        <w:bottom w:val="none" w:sz="0" w:space="0" w:color="auto"/>
        <w:right w:val="none" w:sz="0" w:space="0" w:color="auto"/>
      </w:divBdr>
    </w:div>
    <w:div w:id="74514735">
      <w:bodyDiv w:val="1"/>
      <w:marLeft w:val="0"/>
      <w:marRight w:val="0"/>
      <w:marTop w:val="0"/>
      <w:marBottom w:val="0"/>
      <w:divBdr>
        <w:top w:val="none" w:sz="0" w:space="0" w:color="auto"/>
        <w:left w:val="none" w:sz="0" w:space="0" w:color="auto"/>
        <w:bottom w:val="none" w:sz="0" w:space="0" w:color="auto"/>
        <w:right w:val="none" w:sz="0" w:space="0" w:color="auto"/>
      </w:divBdr>
    </w:div>
    <w:div w:id="106778819">
      <w:bodyDiv w:val="1"/>
      <w:marLeft w:val="0"/>
      <w:marRight w:val="0"/>
      <w:marTop w:val="0"/>
      <w:marBottom w:val="0"/>
      <w:divBdr>
        <w:top w:val="none" w:sz="0" w:space="0" w:color="auto"/>
        <w:left w:val="none" w:sz="0" w:space="0" w:color="auto"/>
        <w:bottom w:val="none" w:sz="0" w:space="0" w:color="auto"/>
        <w:right w:val="none" w:sz="0" w:space="0" w:color="auto"/>
      </w:divBdr>
      <w:divsChild>
        <w:div w:id="2076665223">
          <w:marLeft w:val="0"/>
          <w:marRight w:val="0"/>
          <w:marTop w:val="0"/>
          <w:marBottom w:val="0"/>
          <w:divBdr>
            <w:top w:val="none" w:sz="0" w:space="0" w:color="auto"/>
            <w:left w:val="none" w:sz="0" w:space="0" w:color="auto"/>
            <w:bottom w:val="none" w:sz="0" w:space="0" w:color="auto"/>
            <w:right w:val="none" w:sz="0" w:space="0" w:color="auto"/>
          </w:divBdr>
        </w:div>
      </w:divsChild>
    </w:div>
    <w:div w:id="122315379">
      <w:bodyDiv w:val="1"/>
      <w:marLeft w:val="0"/>
      <w:marRight w:val="0"/>
      <w:marTop w:val="0"/>
      <w:marBottom w:val="0"/>
      <w:divBdr>
        <w:top w:val="none" w:sz="0" w:space="0" w:color="auto"/>
        <w:left w:val="none" w:sz="0" w:space="0" w:color="auto"/>
        <w:bottom w:val="none" w:sz="0" w:space="0" w:color="auto"/>
        <w:right w:val="none" w:sz="0" w:space="0" w:color="auto"/>
      </w:divBdr>
    </w:div>
    <w:div w:id="155533676">
      <w:bodyDiv w:val="1"/>
      <w:marLeft w:val="0"/>
      <w:marRight w:val="0"/>
      <w:marTop w:val="0"/>
      <w:marBottom w:val="0"/>
      <w:divBdr>
        <w:top w:val="none" w:sz="0" w:space="0" w:color="auto"/>
        <w:left w:val="none" w:sz="0" w:space="0" w:color="auto"/>
        <w:bottom w:val="none" w:sz="0" w:space="0" w:color="auto"/>
        <w:right w:val="none" w:sz="0" w:space="0" w:color="auto"/>
      </w:divBdr>
      <w:divsChild>
        <w:div w:id="168913655">
          <w:marLeft w:val="0"/>
          <w:marRight w:val="0"/>
          <w:marTop w:val="0"/>
          <w:marBottom w:val="0"/>
          <w:divBdr>
            <w:top w:val="none" w:sz="0" w:space="0" w:color="auto"/>
            <w:left w:val="none" w:sz="0" w:space="0" w:color="auto"/>
            <w:bottom w:val="none" w:sz="0" w:space="0" w:color="auto"/>
            <w:right w:val="none" w:sz="0" w:space="0" w:color="auto"/>
          </w:divBdr>
        </w:div>
        <w:div w:id="664011419">
          <w:marLeft w:val="0"/>
          <w:marRight w:val="0"/>
          <w:marTop w:val="0"/>
          <w:marBottom w:val="0"/>
          <w:divBdr>
            <w:top w:val="none" w:sz="0" w:space="0" w:color="auto"/>
            <w:left w:val="none" w:sz="0" w:space="0" w:color="auto"/>
            <w:bottom w:val="none" w:sz="0" w:space="0" w:color="auto"/>
            <w:right w:val="none" w:sz="0" w:space="0" w:color="auto"/>
          </w:divBdr>
        </w:div>
      </w:divsChild>
    </w:div>
    <w:div w:id="212815793">
      <w:bodyDiv w:val="1"/>
      <w:marLeft w:val="0"/>
      <w:marRight w:val="0"/>
      <w:marTop w:val="0"/>
      <w:marBottom w:val="0"/>
      <w:divBdr>
        <w:top w:val="none" w:sz="0" w:space="0" w:color="auto"/>
        <w:left w:val="none" w:sz="0" w:space="0" w:color="auto"/>
        <w:bottom w:val="none" w:sz="0" w:space="0" w:color="auto"/>
        <w:right w:val="none" w:sz="0" w:space="0" w:color="auto"/>
      </w:divBdr>
    </w:div>
    <w:div w:id="292296684">
      <w:bodyDiv w:val="1"/>
      <w:marLeft w:val="0"/>
      <w:marRight w:val="0"/>
      <w:marTop w:val="0"/>
      <w:marBottom w:val="0"/>
      <w:divBdr>
        <w:top w:val="none" w:sz="0" w:space="0" w:color="auto"/>
        <w:left w:val="none" w:sz="0" w:space="0" w:color="auto"/>
        <w:bottom w:val="none" w:sz="0" w:space="0" w:color="auto"/>
        <w:right w:val="none" w:sz="0" w:space="0" w:color="auto"/>
      </w:divBdr>
      <w:divsChild>
        <w:div w:id="671252389">
          <w:marLeft w:val="0"/>
          <w:marRight w:val="0"/>
          <w:marTop w:val="0"/>
          <w:marBottom w:val="0"/>
          <w:divBdr>
            <w:top w:val="none" w:sz="0" w:space="0" w:color="auto"/>
            <w:left w:val="none" w:sz="0" w:space="0" w:color="auto"/>
            <w:bottom w:val="none" w:sz="0" w:space="0" w:color="auto"/>
            <w:right w:val="none" w:sz="0" w:space="0" w:color="auto"/>
          </w:divBdr>
        </w:div>
      </w:divsChild>
    </w:div>
    <w:div w:id="304702044">
      <w:bodyDiv w:val="1"/>
      <w:marLeft w:val="0"/>
      <w:marRight w:val="0"/>
      <w:marTop w:val="0"/>
      <w:marBottom w:val="0"/>
      <w:divBdr>
        <w:top w:val="none" w:sz="0" w:space="0" w:color="auto"/>
        <w:left w:val="none" w:sz="0" w:space="0" w:color="auto"/>
        <w:bottom w:val="none" w:sz="0" w:space="0" w:color="auto"/>
        <w:right w:val="none" w:sz="0" w:space="0" w:color="auto"/>
      </w:divBdr>
    </w:div>
    <w:div w:id="323823012">
      <w:bodyDiv w:val="1"/>
      <w:marLeft w:val="0"/>
      <w:marRight w:val="0"/>
      <w:marTop w:val="0"/>
      <w:marBottom w:val="0"/>
      <w:divBdr>
        <w:top w:val="none" w:sz="0" w:space="0" w:color="auto"/>
        <w:left w:val="none" w:sz="0" w:space="0" w:color="auto"/>
        <w:bottom w:val="none" w:sz="0" w:space="0" w:color="auto"/>
        <w:right w:val="none" w:sz="0" w:space="0" w:color="auto"/>
      </w:divBdr>
      <w:divsChild>
        <w:div w:id="1048576955">
          <w:marLeft w:val="0"/>
          <w:marRight w:val="0"/>
          <w:marTop w:val="0"/>
          <w:marBottom w:val="0"/>
          <w:divBdr>
            <w:top w:val="none" w:sz="0" w:space="0" w:color="auto"/>
            <w:left w:val="none" w:sz="0" w:space="0" w:color="auto"/>
            <w:bottom w:val="none" w:sz="0" w:space="0" w:color="auto"/>
            <w:right w:val="none" w:sz="0" w:space="0" w:color="auto"/>
          </w:divBdr>
        </w:div>
      </w:divsChild>
    </w:div>
    <w:div w:id="324865599">
      <w:bodyDiv w:val="1"/>
      <w:marLeft w:val="0"/>
      <w:marRight w:val="0"/>
      <w:marTop w:val="0"/>
      <w:marBottom w:val="0"/>
      <w:divBdr>
        <w:top w:val="none" w:sz="0" w:space="0" w:color="auto"/>
        <w:left w:val="none" w:sz="0" w:space="0" w:color="auto"/>
        <w:bottom w:val="none" w:sz="0" w:space="0" w:color="auto"/>
        <w:right w:val="none" w:sz="0" w:space="0" w:color="auto"/>
      </w:divBdr>
    </w:div>
    <w:div w:id="375089035">
      <w:bodyDiv w:val="1"/>
      <w:marLeft w:val="0"/>
      <w:marRight w:val="0"/>
      <w:marTop w:val="0"/>
      <w:marBottom w:val="0"/>
      <w:divBdr>
        <w:top w:val="none" w:sz="0" w:space="0" w:color="auto"/>
        <w:left w:val="none" w:sz="0" w:space="0" w:color="auto"/>
        <w:bottom w:val="none" w:sz="0" w:space="0" w:color="auto"/>
        <w:right w:val="none" w:sz="0" w:space="0" w:color="auto"/>
      </w:divBdr>
    </w:div>
    <w:div w:id="438450686">
      <w:bodyDiv w:val="1"/>
      <w:marLeft w:val="0"/>
      <w:marRight w:val="0"/>
      <w:marTop w:val="0"/>
      <w:marBottom w:val="0"/>
      <w:divBdr>
        <w:top w:val="none" w:sz="0" w:space="0" w:color="auto"/>
        <w:left w:val="none" w:sz="0" w:space="0" w:color="auto"/>
        <w:bottom w:val="none" w:sz="0" w:space="0" w:color="auto"/>
        <w:right w:val="none" w:sz="0" w:space="0" w:color="auto"/>
      </w:divBdr>
      <w:divsChild>
        <w:div w:id="1579561818">
          <w:marLeft w:val="0"/>
          <w:marRight w:val="0"/>
          <w:marTop w:val="0"/>
          <w:marBottom w:val="0"/>
          <w:divBdr>
            <w:top w:val="none" w:sz="0" w:space="0" w:color="auto"/>
            <w:left w:val="none" w:sz="0" w:space="0" w:color="auto"/>
            <w:bottom w:val="none" w:sz="0" w:space="0" w:color="auto"/>
            <w:right w:val="none" w:sz="0" w:space="0" w:color="auto"/>
          </w:divBdr>
        </w:div>
        <w:div w:id="2092313876">
          <w:marLeft w:val="0"/>
          <w:marRight w:val="0"/>
          <w:marTop w:val="0"/>
          <w:marBottom w:val="0"/>
          <w:divBdr>
            <w:top w:val="none" w:sz="0" w:space="0" w:color="auto"/>
            <w:left w:val="none" w:sz="0" w:space="0" w:color="auto"/>
            <w:bottom w:val="none" w:sz="0" w:space="0" w:color="auto"/>
            <w:right w:val="none" w:sz="0" w:space="0" w:color="auto"/>
          </w:divBdr>
        </w:div>
      </w:divsChild>
    </w:div>
    <w:div w:id="440492810">
      <w:bodyDiv w:val="1"/>
      <w:marLeft w:val="0"/>
      <w:marRight w:val="0"/>
      <w:marTop w:val="0"/>
      <w:marBottom w:val="0"/>
      <w:divBdr>
        <w:top w:val="none" w:sz="0" w:space="0" w:color="auto"/>
        <w:left w:val="none" w:sz="0" w:space="0" w:color="auto"/>
        <w:bottom w:val="none" w:sz="0" w:space="0" w:color="auto"/>
        <w:right w:val="none" w:sz="0" w:space="0" w:color="auto"/>
      </w:divBdr>
    </w:div>
    <w:div w:id="454371363">
      <w:bodyDiv w:val="1"/>
      <w:marLeft w:val="0"/>
      <w:marRight w:val="0"/>
      <w:marTop w:val="0"/>
      <w:marBottom w:val="0"/>
      <w:divBdr>
        <w:top w:val="none" w:sz="0" w:space="0" w:color="auto"/>
        <w:left w:val="none" w:sz="0" w:space="0" w:color="auto"/>
        <w:bottom w:val="none" w:sz="0" w:space="0" w:color="auto"/>
        <w:right w:val="none" w:sz="0" w:space="0" w:color="auto"/>
      </w:divBdr>
    </w:div>
    <w:div w:id="468714711">
      <w:bodyDiv w:val="1"/>
      <w:marLeft w:val="0"/>
      <w:marRight w:val="0"/>
      <w:marTop w:val="0"/>
      <w:marBottom w:val="0"/>
      <w:divBdr>
        <w:top w:val="none" w:sz="0" w:space="0" w:color="auto"/>
        <w:left w:val="none" w:sz="0" w:space="0" w:color="auto"/>
        <w:bottom w:val="none" w:sz="0" w:space="0" w:color="auto"/>
        <w:right w:val="none" w:sz="0" w:space="0" w:color="auto"/>
      </w:divBdr>
    </w:div>
    <w:div w:id="536234058">
      <w:bodyDiv w:val="1"/>
      <w:marLeft w:val="0"/>
      <w:marRight w:val="0"/>
      <w:marTop w:val="0"/>
      <w:marBottom w:val="0"/>
      <w:divBdr>
        <w:top w:val="none" w:sz="0" w:space="0" w:color="auto"/>
        <w:left w:val="none" w:sz="0" w:space="0" w:color="auto"/>
        <w:bottom w:val="none" w:sz="0" w:space="0" w:color="auto"/>
        <w:right w:val="none" w:sz="0" w:space="0" w:color="auto"/>
      </w:divBdr>
    </w:div>
    <w:div w:id="536938528">
      <w:bodyDiv w:val="1"/>
      <w:marLeft w:val="0"/>
      <w:marRight w:val="0"/>
      <w:marTop w:val="0"/>
      <w:marBottom w:val="0"/>
      <w:divBdr>
        <w:top w:val="none" w:sz="0" w:space="0" w:color="auto"/>
        <w:left w:val="none" w:sz="0" w:space="0" w:color="auto"/>
        <w:bottom w:val="none" w:sz="0" w:space="0" w:color="auto"/>
        <w:right w:val="none" w:sz="0" w:space="0" w:color="auto"/>
      </w:divBdr>
    </w:div>
    <w:div w:id="576013597">
      <w:bodyDiv w:val="1"/>
      <w:marLeft w:val="0"/>
      <w:marRight w:val="0"/>
      <w:marTop w:val="0"/>
      <w:marBottom w:val="0"/>
      <w:divBdr>
        <w:top w:val="none" w:sz="0" w:space="0" w:color="auto"/>
        <w:left w:val="none" w:sz="0" w:space="0" w:color="auto"/>
        <w:bottom w:val="none" w:sz="0" w:space="0" w:color="auto"/>
        <w:right w:val="none" w:sz="0" w:space="0" w:color="auto"/>
      </w:divBdr>
    </w:div>
    <w:div w:id="585303154">
      <w:bodyDiv w:val="1"/>
      <w:marLeft w:val="0"/>
      <w:marRight w:val="0"/>
      <w:marTop w:val="0"/>
      <w:marBottom w:val="0"/>
      <w:divBdr>
        <w:top w:val="none" w:sz="0" w:space="0" w:color="auto"/>
        <w:left w:val="none" w:sz="0" w:space="0" w:color="auto"/>
        <w:bottom w:val="none" w:sz="0" w:space="0" w:color="auto"/>
        <w:right w:val="none" w:sz="0" w:space="0" w:color="auto"/>
      </w:divBdr>
    </w:div>
    <w:div w:id="828642428">
      <w:bodyDiv w:val="1"/>
      <w:marLeft w:val="0"/>
      <w:marRight w:val="0"/>
      <w:marTop w:val="0"/>
      <w:marBottom w:val="0"/>
      <w:divBdr>
        <w:top w:val="none" w:sz="0" w:space="0" w:color="auto"/>
        <w:left w:val="none" w:sz="0" w:space="0" w:color="auto"/>
        <w:bottom w:val="none" w:sz="0" w:space="0" w:color="auto"/>
        <w:right w:val="none" w:sz="0" w:space="0" w:color="auto"/>
      </w:divBdr>
      <w:divsChild>
        <w:div w:id="556478812">
          <w:marLeft w:val="0"/>
          <w:marRight w:val="0"/>
          <w:marTop w:val="0"/>
          <w:marBottom w:val="0"/>
          <w:divBdr>
            <w:top w:val="none" w:sz="0" w:space="0" w:color="auto"/>
            <w:left w:val="none" w:sz="0" w:space="0" w:color="auto"/>
            <w:bottom w:val="none" w:sz="0" w:space="0" w:color="auto"/>
            <w:right w:val="none" w:sz="0" w:space="0" w:color="auto"/>
          </w:divBdr>
        </w:div>
      </w:divsChild>
    </w:div>
    <w:div w:id="882325053">
      <w:bodyDiv w:val="1"/>
      <w:marLeft w:val="0"/>
      <w:marRight w:val="0"/>
      <w:marTop w:val="0"/>
      <w:marBottom w:val="0"/>
      <w:divBdr>
        <w:top w:val="none" w:sz="0" w:space="0" w:color="auto"/>
        <w:left w:val="none" w:sz="0" w:space="0" w:color="auto"/>
        <w:bottom w:val="none" w:sz="0" w:space="0" w:color="auto"/>
        <w:right w:val="none" w:sz="0" w:space="0" w:color="auto"/>
      </w:divBdr>
      <w:divsChild>
        <w:div w:id="759643508">
          <w:marLeft w:val="0"/>
          <w:marRight w:val="0"/>
          <w:marTop w:val="0"/>
          <w:marBottom w:val="0"/>
          <w:divBdr>
            <w:top w:val="none" w:sz="0" w:space="0" w:color="auto"/>
            <w:left w:val="none" w:sz="0" w:space="0" w:color="auto"/>
            <w:bottom w:val="none" w:sz="0" w:space="0" w:color="auto"/>
            <w:right w:val="none" w:sz="0" w:space="0" w:color="auto"/>
          </w:divBdr>
        </w:div>
      </w:divsChild>
    </w:div>
    <w:div w:id="897326222">
      <w:bodyDiv w:val="1"/>
      <w:marLeft w:val="0"/>
      <w:marRight w:val="0"/>
      <w:marTop w:val="0"/>
      <w:marBottom w:val="0"/>
      <w:divBdr>
        <w:top w:val="none" w:sz="0" w:space="0" w:color="auto"/>
        <w:left w:val="none" w:sz="0" w:space="0" w:color="auto"/>
        <w:bottom w:val="none" w:sz="0" w:space="0" w:color="auto"/>
        <w:right w:val="none" w:sz="0" w:space="0" w:color="auto"/>
      </w:divBdr>
    </w:div>
    <w:div w:id="938489993">
      <w:bodyDiv w:val="1"/>
      <w:marLeft w:val="0"/>
      <w:marRight w:val="0"/>
      <w:marTop w:val="0"/>
      <w:marBottom w:val="0"/>
      <w:divBdr>
        <w:top w:val="none" w:sz="0" w:space="0" w:color="auto"/>
        <w:left w:val="none" w:sz="0" w:space="0" w:color="auto"/>
        <w:bottom w:val="none" w:sz="0" w:space="0" w:color="auto"/>
        <w:right w:val="none" w:sz="0" w:space="0" w:color="auto"/>
      </w:divBdr>
      <w:divsChild>
        <w:div w:id="1448811667">
          <w:marLeft w:val="0"/>
          <w:marRight w:val="0"/>
          <w:marTop w:val="0"/>
          <w:marBottom w:val="0"/>
          <w:divBdr>
            <w:top w:val="none" w:sz="0" w:space="0" w:color="auto"/>
            <w:left w:val="none" w:sz="0" w:space="0" w:color="auto"/>
            <w:bottom w:val="none" w:sz="0" w:space="0" w:color="auto"/>
            <w:right w:val="none" w:sz="0" w:space="0" w:color="auto"/>
          </w:divBdr>
        </w:div>
      </w:divsChild>
    </w:div>
    <w:div w:id="954603100">
      <w:bodyDiv w:val="1"/>
      <w:marLeft w:val="0"/>
      <w:marRight w:val="0"/>
      <w:marTop w:val="0"/>
      <w:marBottom w:val="0"/>
      <w:divBdr>
        <w:top w:val="none" w:sz="0" w:space="0" w:color="auto"/>
        <w:left w:val="none" w:sz="0" w:space="0" w:color="auto"/>
        <w:bottom w:val="none" w:sz="0" w:space="0" w:color="auto"/>
        <w:right w:val="none" w:sz="0" w:space="0" w:color="auto"/>
      </w:divBdr>
      <w:divsChild>
        <w:div w:id="779226368">
          <w:marLeft w:val="0"/>
          <w:marRight w:val="0"/>
          <w:marTop w:val="0"/>
          <w:marBottom w:val="0"/>
          <w:divBdr>
            <w:top w:val="none" w:sz="0" w:space="0" w:color="auto"/>
            <w:left w:val="none" w:sz="0" w:space="0" w:color="auto"/>
            <w:bottom w:val="none" w:sz="0" w:space="0" w:color="auto"/>
            <w:right w:val="none" w:sz="0" w:space="0" w:color="auto"/>
          </w:divBdr>
        </w:div>
        <w:div w:id="1350376438">
          <w:marLeft w:val="0"/>
          <w:marRight w:val="0"/>
          <w:marTop w:val="0"/>
          <w:marBottom w:val="0"/>
          <w:divBdr>
            <w:top w:val="none" w:sz="0" w:space="0" w:color="auto"/>
            <w:left w:val="none" w:sz="0" w:space="0" w:color="auto"/>
            <w:bottom w:val="none" w:sz="0" w:space="0" w:color="auto"/>
            <w:right w:val="none" w:sz="0" w:space="0" w:color="auto"/>
          </w:divBdr>
        </w:div>
      </w:divsChild>
    </w:div>
    <w:div w:id="1021666556">
      <w:bodyDiv w:val="1"/>
      <w:marLeft w:val="0"/>
      <w:marRight w:val="0"/>
      <w:marTop w:val="0"/>
      <w:marBottom w:val="0"/>
      <w:divBdr>
        <w:top w:val="none" w:sz="0" w:space="0" w:color="auto"/>
        <w:left w:val="none" w:sz="0" w:space="0" w:color="auto"/>
        <w:bottom w:val="none" w:sz="0" w:space="0" w:color="auto"/>
        <w:right w:val="none" w:sz="0" w:space="0" w:color="auto"/>
      </w:divBdr>
    </w:div>
    <w:div w:id="1041637422">
      <w:bodyDiv w:val="1"/>
      <w:marLeft w:val="0"/>
      <w:marRight w:val="0"/>
      <w:marTop w:val="0"/>
      <w:marBottom w:val="0"/>
      <w:divBdr>
        <w:top w:val="none" w:sz="0" w:space="0" w:color="auto"/>
        <w:left w:val="none" w:sz="0" w:space="0" w:color="auto"/>
        <w:bottom w:val="none" w:sz="0" w:space="0" w:color="auto"/>
        <w:right w:val="none" w:sz="0" w:space="0" w:color="auto"/>
      </w:divBdr>
      <w:divsChild>
        <w:div w:id="559052880">
          <w:marLeft w:val="0"/>
          <w:marRight w:val="0"/>
          <w:marTop w:val="0"/>
          <w:marBottom w:val="0"/>
          <w:divBdr>
            <w:top w:val="none" w:sz="0" w:space="0" w:color="auto"/>
            <w:left w:val="none" w:sz="0" w:space="0" w:color="auto"/>
            <w:bottom w:val="none" w:sz="0" w:space="0" w:color="auto"/>
            <w:right w:val="none" w:sz="0" w:space="0" w:color="auto"/>
          </w:divBdr>
        </w:div>
      </w:divsChild>
    </w:div>
    <w:div w:id="1044141054">
      <w:bodyDiv w:val="1"/>
      <w:marLeft w:val="0"/>
      <w:marRight w:val="0"/>
      <w:marTop w:val="0"/>
      <w:marBottom w:val="0"/>
      <w:divBdr>
        <w:top w:val="none" w:sz="0" w:space="0" w:color="auto"/>
        <w:left w:val="none" w:sz="0" w:space="0" w:color="auto"/>
        <w:bottom w:val="none" w:sz="0" w:space="0" w:color="auto"/>
        <w:right w:val="none" w:sz="0" w:space="0" w:color="auto"/>
      </w:divBdr>
      <w:divsChild>
        <w:div w:id="1476724294">
          <w:marLeft w:val="0"/>
          <w:marRight w:val="0"/>
          <w:marTop w:val="0"/>
          <w:marBottom w:val="0"/>
          <w:divBdr>
            <w:top w:val="none" w:sz="0" w:space="0" w:color="auto"/>
            <w:left w:val="none" w:sz="0" w:space="0" w:color="auto"/>
            <w:bottom w:val="none" w:sz="0" w:space="0" w:color="auto"/>
            <w:right w:val="none" w:sz="0" w:space="0" w:color="auto"/>
          </w:divBdr>
        </w:div>
      </w:divsChild>
    </w:div>
    <w:div w:id="1058356788">
      <w:bodyDiv w:val="1"/>
      <w:marLeft w:val="0"/>
      <w:marRight w:val="0"/>
      <w:marTop w:val="0"/>
      <w:marBottom w:val="0"/>
      <w:divBdr>
        <w:top w:val="none" w:sz="0" w:space="0" w:color="auto"/>
        <w:left w:val="none" w:sz="0" w:space="0" w:color="auto"/>
        <w:bottom w:val="none" w:sz="0" w:space="0" w:color="auto"/>
        <w:right w:val="none" w:sz="0" w:space="0" w:color="auto"/>
      </w:divBdr>
    </w:div>
    <w:div w:id="1060859590">
      <w:bodyDiv w:val="1"/>
      <w:marLeft w:val="0"/>
      <w:marRight w:val="0"/>
      <w:marTop w:val="0"/>
      <w:marBottom w:val="0"/>
      <w:divBdr>
        <w:top w:val="none" w:sz="0" w:space="0" w:color="auto"/>
        <w:left w:val="none" w:sz="0" w:space="0" w:color="auto"/>
        <w:bottom w:val="none" w:sz="0" w:space="0" w:color="auto"/>
        <w:right w:val="none" w:sz="0" w:space="0" w:color="auto"/>
      </w:divBdr>
    </w:div>
    <w:div w:id="1109854347">
      <w:bodyDiv w:val="1"/>
      <w:marLeft w:val="0"/>
      <w:marRight w:val="0"/>
      <w:marTop w:val="0"/>
      <w:marBottom w:val="0"/>
      <w:divBdr>
        <w:top w:val="none" w:sz="0" w:space="0" w:color="auto"/>
        <w:left w:val="none" w:sz="0" w:space="0" w:color="auto"/>
        <w:bottom w:val="none" w:sz="0" w:space="0" w:color="auto"/>
        <w:right w:val="none" w:sz="0" w:space="0" w:color="auto"/>
      </w:divBdr>
    </w:div>
    <w:div w:id="1172644814">
      <w:bodyDiv w:val="1"/>
      <w:marLeft w:val="0"/>
      <w:marRight w:val="0"/>
      <w:marTop w:val="0"/>
      <w:marBottom w:val="0"/>
      <w:divBdr>
        <w:top w:val="none" w:sz="0" w:space="0" w:color="auto"/>
        <w:left w:val="none" w:sz="0" w:space="0" w:color="auto"/>
        <w:bottom w:val="none" w:sz="0" w:space="0" w:color="auto"/>
        <w:right w:val="none" w:sz="0" w:space="0" w:color="auto"/>
      </w:divBdr>
      <w:divsChild>
        <w:div w:id="1258368699">
          <w:marLeft w:val="0"/>
          <w:marRight w:val="0"/>
          <w:marTop w:val="0"/>
          <w:marBottom w:val="0"/>
          <w:divBdr>
            <w:top w:val="none" w:sz="0" w:space="0" w:color="auto"/>
            <w:left w:val="none" w:sz="0" w:space="0" w:color="auto"/>
            <w:bottom w:val="none" w:sz="0" w:space="0" w:color="auto"/>
            <w:right w:val="none" w:sz="0" w:space="0" w:color="auto"/>
          </w:divBdr>
        </w:div>
      </w:divsChild>
    </w:div>
    <w:div w:id="1183980365">
      <w:bodyDiv w:val="1"/>
      <w:marLeft w:val="0"/>
      <w:marRight w:val="0"/>
      <w:marTop w:val="0"/>
      <w:marBottom w:val="0"/>
      <w:divBdr>
        <w:top w:val="none" w:sz="0" w:space="0" w:color="auto"/>
        <w:left w:val="none" w:sz="0" w:space="0" w:color="auto"/>
        <w:bottom w:val="none" w:sz="0" w:space="0" w:color="auto"/>
        <w:right w:val="none" w:sz="0" w:space="0" w:color="auto"/>
      </w:divBdr>
    </w:div>
    <w:div w:id="1282763205">
      <w:bodyDiv w:val="1"/>
      <w:marLeft w:val="0"/>
      <w:marRight w:val="0"/>
      <w:marTop w:val="0"/>
      <w:marBottom w:val="0"/>
      <w:divBdr>
        <w:top w:val="none" w:sz="0" w:space="0" w:color="auto"/>
        <w:left w:val="none" w:sz="0" w:space="0" w:color="auto"/>
        <w:bottom w:val="none" w:sz="0" w:space="0" w:color="auto"/>
        <w:right w:val="none" w:sz="0" w:space="0" w:color="auto"/>
      </w:divBdr>
      <w:divsChild>
        <w:div w:id="668097077">
          <w:marLeft w:val="0"/>
          <w:marRight w:val="0"/>
          <w:marTop w:val="0"/>
          <w:marBottom w:val="0"/>
          <w:divBdr>
            <w:top w:val="none" w:sz="0" w:space="0" w:color="auto"/>
            <w:left w:val="none" w:sz="0" w:space="0" w:color="auto"/>
            <w:bottom w:val="none" w:sz="0" w:space="0" w:color="auto"/>
            <w:right w:val="none" w:sz="0" w:space="0" w:color="auto"/>
          </w:divBdr>
        </w:div>
        <w:div w:id="1312753102">
          <w:marLeft w:val="0"/>
          <w:marRight w:val="0"/>
          <w:marTop w:val="0"/>
          <w:marBottom w:val="0"/>
          <w:divBdr>
            <w:top w:val="none" w:sz="0" w:space="0" w:color="auto"/>
            <w:left w:val="none" w:sz="0" w:space="0" w:color="auto"/>
            <w:bottom w:val="none" w:sz="0" w:space="0" w:color="auto"/>
            <w:right w:val="none" w:sz="0" w:space="0" w:color="auto"/>
          </w:divBdr>
        </w:div>
      </w:divsChild>
    </w:div>
    <w:div w:id="1287128608">
      <w:bodyDiv w:val="1"/>
      <w:marLeft w:val="0"/>
      <w:marRight w:val="0"/>
      <w:marTop w:val="0"/>
      <w:marBottom w:val="0"/>
      <w:divBdr>
        <w:top w:val="none" w:sz="0" w:space="0" w:color="auto"/>
        <w:left w:val="none" w:sz="0" w:space="0" w:color="auto"/>
        <w:bottom w:val="none" w:sz="0" w:space="0" w:color="auto"/>
        <w:right w:val="none" w:sz="0" w:space="0" w:color="auto"/>
      </w:divBdr>
    </w:div>
    <w:div w:id="1333600990">
      <w:bodyDiv w:val="1"/>
      <w:marLeft w:val="0"/>
      <w:marRight w:val="0"/>
      <w:marTop w:val="0"/>
      <w:marBottom w:val="0"/>
      <w:divBdr>
        <w:top w:val="none" w:sz="0" w:space="0" w:color="auto"/>
        <w:left w:val="none" w:sz="0" w:space="0" w:color="auto"/>
        <w:bottom w:val="none" w:sz="0" w:space="0" w:color="auto"/>
        <w:right w:val="none" w:sz="0" w:space="0" w:color="auto"/>
      </w:divBdr>
    </w:div>
    <w:div w:id="1361739182">
      <w:bodyDiv w:val="1"/>
      <w:marLeft w:val="0"/>
      <w:marRight w:val="0"/>
      <w:marTop w:val="0"/>
      <w:marBottom w:val="0"/>
      <w:divBdr>
        <w:top w:val="none" w:sz="0" w:space="0" w:color="auto"/>
        <w:left w:val="none" w:sz="0" w:space="0" w:color="auto"/>
        <w:bottom w:val="none" w:sz="0" w:space="0" w:color="auto"/>
        <w:right w:val="none" w:sz="0" w:space="0" w:color="auto"/>
      </w:divBdr>
    </w:div>
    <w:div w:id="1417096178">
      <w:bodyDiv w:val="1"/>
      <w:marLeft w:val="0"/>
      <w:marRight w:val="0"/>
      <w:marTop w:val="0"/>
      <w:marBottom w:val="0"/>
      <w:divBdr>
        <w:top w:val="none" w:sz="0" w:space="0" w:color="auto"/>
        <w:left w:val="none" w:sz="0" w:space="0" w:color="auto"/>
        <w:bottom w:val="none" w:sz="0" w:space="0" w:color="auto"/>
        <w:right w:val="none" w:sz="0" w:space="0" w:color="auto"/>
      </w:divBdr>
      <w:divsChild>
        <w:div w:id="1405420963">
          <w:marLeft w:val="0"/>
          <w:marRight w:val="0"/>
          <w:marTop w:val="0"/>
          <w:marBottom w:val="0"/>
          <w:divBdr>
            <w:top w:val="none" w:sz="0" w:space="0" w:color="auto"/>
            <w:left w:val="none" w:sz="0" w:space="0" w:color="auto"/>
            <w:bottom w:val="none" w:sz="0" w:space="0" w:color="auto"/>
            <w:right w:val="none" w:sz="0" w:space="0" w:color="auto"/>
          </w:divBdr>
        </w:div>
      </w:divsChild>
    </w:div>
    <w:div w:id="1429347462">
      <w:bodyDiv w:val="1"/>
      <w:marLeft w:val="0"/>
      <w:marRight w:val="0"/>
      <w:marTop w:val="0"/>
      <w:marBottom w:val="0"/>
      <w:divBdr>
        <w:top w:val="none" w:sz="0" w:space="0" w:color="auto"/>
        <w:left w:val="none" w:sz="0" w:space="0" w:color="auto"/>
        <w:bottom w:val="none" w:sz="0" w:space="0" w:color="auto"/>
        <w:right w:val="none" w:sz="0" w:space="0" w:color="auto"/>
      </w:divBdr>
    </w:div>
    <w:div w:id="1445003887">
      <w:bodyDiv w:val="1"/>
      <w:marLeft w:val="0"/>
      <w:marRight w:val="0"/>
      <w:marTop w:val="0"/>
      <w:marBottom w:val="0"/>
      <w:divBdr>
        <w:top w:val="none" w:sz="0" w:space="0" w:color="auto"/>
        <w:left w:val="none" w:sz="0" w:space="0" w:color="auto"/>
        <w:bottom w:val="none" w:sz="0" w:space="0" w:color="auto"/>
        <w:right w:val="none" w:sz="0" w:space="0" w:color="auto"/>
      </w:divBdr>
      <w:divsChild>
        <w:div w:id="1804737774">
          <w:marLeft w:val="0"/>
          <w:marRight w:val="0"/>
          <w:marTop w:val="0"/>
          <w:marBottom w:val="0"/>
          <w:divBdr>
            <w:top w:val="none" w:sz="0" w:space="0" w:color="auto"/>
            <w:left w:val="none" w:sz="0" w:space="0" w:color="auto"/>
            <w:bottom w:val="none" w:sz="0" w:space="0" w:color="auto"/>
            <w:right w:val="none" w:sz="0" w:space="0" w:color="auto"/>
          </w:divBdr>
        </w:div>
      </w:divsChild>
    </w:div>
    <w:div w:id="1449471206">
      <w:bodyDiv w:val="1"/>
      <w:marLeft w:val="0"/>
      <w:marRight w:val="0"/>
      <w:marTop w:val="0"/>
      <w:marBottom w:val="0"/>
      <w:divBdr>
        <w:top w:val="none" w:sz="0" w:space="0" w:color="auto"/>
        <w:left w:val="none" w:sz="0" w:space="0" w:color="auto"/>
        <w:bottom w:val="none" w:sz="0" w:space="0" w:color="auto"/>
        <w:right w:val="none" w:sz="0" w:space="0" w:color="auto"/>
      </w:divBdr>
      <w:divsChild>
        <w:div w:id="35281128">
          <w:marLeft w:val="0"/>
          <w:marRight w:val="0"/>
          <w:marTop w:val="0"/>
          <w:marBottom w:val="0"/>
          <w:divBdr>
            <w:top w:val="none" w:sz="0" w:space="0" w:color="auto"/>
            <w:left w:val="none" w:sz="0" w:space="0" w:color="auto"/>
            <w:bottom w:val="none" w:sz="0" w:space="0" w:color="auto"/>
            <w:right w:val="none" w:sz="0" w:space="0" w:color="auto"/>
          </w:divBdr>
        </w:div>
      </w:divsChild>
    </w:div>
    <w:div w:id="1452702963">
      <w:bodyDiv w:val="1"/>
      <w:marLeft w:val="0"/>
      <w:marRight w:val="0"/>
      <w:marTop w:val="0"/>
      <w:marBottom w:val="0"/>
      <w:divBdr>
        <w:top w:val="none" w:sz="0" w:space="0" w:color="auto"/>
        <w:left w:val="none" w:sz="0" w:space="0" w:color="auto"/>
        <w:bottom w:val="none" w:sz="0" w:space="0" w:color="auto"/>
        <w:right w:val="none" w:sz="0" w:space="0" w:color="auto"/>
      </w:divBdr>
    </w:div>
    <w:div w:id="1488474922">
      <w:bodyDiv w:val="1"/>
      <w:marLeft w:val="0"/>
      <w:marRight w:val="0"/>
      <w:marTop w:val="0"/>
      <w:marBottom w:val="0"/>
      <w:divBdr>
        <w:top w:val="none" w:sz="0" w:space="0" w:color="auto"/>
        <w:left w:val="none" w:sz="0" w:space="0" w:color="auto"/>
        <w:bottom w:val="none" w:sz="0" w:space="0" w:color="auto"/>
        <w:right w:val="none" w:sz="0" w:space="0" w:color="auto"/>
      </w:divBdr>
    </w:div>
    <w:div w:id="1499223424">
      <w:bodyDiv w:val="1"/>
      <w:marLeft w:val="0"/>
      <w:marRight w:val="0"/>
      <w:marTop w:val="0"/>
      <w:marBottom w:val="0"/>
      <w:divBdr>
        <w:top w:val="none" w:sz="0" w:space="0" w:color="auto"/>
        <w:left w:val="none" w:sz="0" w:space="0" w:color="auto"/>
        <w:bottom w:val="none" w:sz="0" w:space="0" w:color="auto"/>
        <w:right w:val="none" w:sz="0" w:space="0" w:color="auto"/>
      </w:divBdr>
    </w:div>
    <w:div w:id="1539588936">
      <w:bodyDiv w:val="1"/>
      <w:marLeft w:val="0"/>
      <w:marRight w:val="0"/>
      <w:marTop w:val="0"/>
      <w:marBottom w:val="0"/>
      <w:divBdr>
        <w:top w:val="none" w:sz="0" w:space="0" w:color="auto"/>
        <w:left w:val="none" w:sz="0" w:space="0" w:color="auto"/>
        <w:bottom w:val="none" w:sz="0" w:space="0" w:color="auto"/>
        <w:right w:val="none" w:sz="0" w:space="0" w:color="auto"/>
      </w:divBdr>
      <w:divsChild>
        <w:div w:id="1444180682">
          <w:marLeft w:val="0"/>
          <w:marRight w:val="0"/>
          <w:marTop w:val="0"/>
          <w:marBottom w:val="0"/>
          <w:divBdr>
            <w:top w:val="none" w:sz="0" w:space="0" w:color="auto"/>
            <w:left w:val="none" w:sz="0" w:space="0" w:color="auto"/>
            <w:bottom w:val="none" w:sz="0" w:space="0" w:color="auto"/>
            <w:right w:val="none" w:sz="0" w:space="0" w:color="auto"/>
          </w:divBdr>
        </w:div>
      </w:divsChild>
    </w:div>
    <w:div w:id="1606888951">
      <w:bodyDiv w:val="1"/>
      <w:marLeft w:val="0"/>
      <w:marRight w:val="0"/>
      <w:marTop w:val="0"/>
      <w:marBottom w:val="0"/>
      <w:divBdr>
        <w:top w:val="none" w:sz="0" w:space="0" w:color="auto"/>
        <w:left w:val="none" w:sz="0" w:space="0" w:color="auto"/>
        <w:bottom w:val="none" w:sz="0" w:space="0" w:color="auto"/>
        <w:right w:val="none" w:sz="0" w:space="0" w:color="auto"/>
      </w:divBdr>
      <w:divsChild>
        <w:div w:id="76441970">
          <w:marLeft w:val="0"/>
          <w:marRight w:val="0"/>
          <w:marTop w:val="0"/>
          <w:marBottom w:val="0"/>
          <w:divBdr>
            <w:top w:val="none" w:sz="0" w:space="0" w:color="auto"/>
            <w:left w:val="none" w:sz="0" w:space="0" w:color="auto"/>
            <w:bottom w:val="none" w:sz="0" w:space="0" w:color="auto"/>
            <w:right w:val="none" w:sz="0" w:space="0" w:color="auto"/>
          </w:divBdr>
        </w:div>
      </w:divsChild>
    </w:div>
    <w:div w:id="1613509473">
      <w:bodyDiv w:val="1"/>
      <w:marLeft w:val="0"/>
      <w:marRight w:val="0"/>
      <w:marTop w:val="0"/>
      <w:marBottom w:val="0"/>
      <w:divBdr>
        <w:top w:val="none" w:sz="0" w:space="0" w:color="auto"/>
        <w:left w:val="none" w:sz="0" w:space="0" w:color="auto"/>
        <w:bottom w:val="none" w:sz="0" w:space="0" w:color="auto"/>
        <w:right w:val="none" w:sz="0" w:space="0" w:color="auto"/>
      </w:divBdr>
      <w:divsChild>
        <w:div w:id="2091343481">
          <w:marLeft w:val="0"/>
          <w:marRight w:val="0"/>
          <w:marTop w:val="0"/>
          <w:marBottom w:val="0"/>
          <w:divBdr>
            <w:top w:val="none" w:sz="0" w:space="0" w:color="auto"/>
            <w:left w:val="none" w:sz="0" w:space="0" w:color="auto"/>
            <w:bottom w:val="none" w:sz="0" w:space="0" w:color="auto"/>
            <w:right w:val="none" w:sz="0" w:space="0" w:color="auto"/>
          </w:divBdr>
        </w:div>
      </w:divsChild>
    </w:div>
    <w:div w:id="1621111863">
      <w:bodyDiv w:val="1"/>
      <w:marLeft w:val="0"/>
      <w:marRight w:val="0"/>
      <w:marTop w:val="0"/>
      <w:marBottom w:val="0"/>
      <w:divBdr>
        <w:top w:val="none" w:sz="0" w:space="0" w:color="auto"/>
        <w:left w:val="none" w:sz="0" w:space="0" w:color="auto"/>
        <w:bottom w:val="none" w:sz="0" w:space="0" w:color="auto"/>
        <w:right w:val="none" w:sz="0" w:space="0" w:color="auto"/>
      </w:divBdr>
    </w:div>
    <w:div w:id="1658532577">
      <w:bodyDiv w:val="1"/>
      <w:marLeft w:val="0"/>
      <w:marRight w:val="0"/>
      <w:marTop w:val="0"/>
      <w:marBottom w:val="0"/>
      <w:divBdr>
        <w:top w:val="none" w:sz="0" w:space="0" w:color="auto"/>
        <w:left w:val="none" w:sz="0" w:space="0" w:color="auto"/>
        <w:bottom w:val="none" w:sz="0" w:space="0" w:color="auto"/>
        <w:right w:val="none" w:sz="0" w:space="0" w:color="auto"/>
      </w:divBdr>
      <w:divsChild>
        <w:div w:id="625814804">
          <w:marLeft w:val="0"/>
          <w:marRight w:val="0"/>
          <w:marTop w:val="0"/>
          <w:marBottom w:val="0"/>
          <w:divBdr>
            <w:top w:val="none" w:sz="0" w:space="0" w:color="auto"/>
            <w:left w:val="none" w:sz="0" w:space="0" w:color="auto"/>
            <w:bottom w:val="none" w:sz="0" w:space="0" w:color="auto"/>
            <w:right w:val="none" w:sz="0" w:space="0" w:color="auto"/>
          </w:divBdr>
        </w:div>
      </w:divsChild>
    </w:div>
    <w:div w:id="1659068612">
      <w:bodyDiv w:val="1"/>
      <w:marLeft w:val="0"/>
      <w:marRight w:val="0"/>
      <w:marTop w:val="0"/>
      <w:marBottom w:val="0"/>
      <w:divBdr>
        <w:top w:val="none" w:sz="0" w:space="0" w:color="auto"/>
        <w:left w:val="none" w:sz="0" w:space="0" w:color="auto"/>
        <w:bottom w:val="none" w:sz="0" w:space="0" w:color="auto"/>
        <w:right w:val="none" w:sz="0" w:space="0" w:color="auto"/>
      </w:divBdr>
    </w:div>
    <w:div w:id="1703942279">
      <w:bodyDiv w:val="1"/>
      <w:marLeft w:val="0"/>
      <w:marRight w:val="0"/>
      <w:marTop w:val="0"/>
      <w:marBottom w:val="0"/>
      <w:divBdr>
        <w:top w:val="none" w:sz="0" w:space="0" w:color="auto"/>
        <w:left w:val="none" w:sz="0" w:space="0" w:color="auto"/>
        <w:bottom w:val="none" w:sz="0" w:space="0" w:color="auto"/>
        <w:right w:val="none" w:sz="0" w:space="0" w:color="auto"/>
      </w:divBdr>
    </w:div>
    <w:div w:id="1732145244">
      <w:bodyDiv w:val="1"/>
      <w:marLeft w:val="0"/>
      <w:marRight w:val="0"/>
      <w:marTop w:val="0"/>
      <w:marBottom w:val="0"/>
      <w:divBdr>
        <w:top w:val="none" w:sz="0" w:space="0" w:color="auto"/>
        <w:left w:val="none" w:sz="0" w:space="0" w:color="auto"/>
        <w:bottom w:val="none" w:sz="0" w:space="0" w:color="auto"/>
        <w:right w:val="none" w:sz="0" w:space="0" w:color="auto"/>
      </w:divBdr>
      <w:divsChild>
        <w:div w:id="164711155">
          <w:marLeft w:val="0"/>
          <w:marRight w:val="0"/>
          <w:marTop w:val="0"/>
          <w:marBottom w:val="0"/>
          <w:divBdr>
            <w:top w:val="none" w:sz="0" w:space="0" w:color="auto"/>
            <w:left w:val="none" w:sz="0" w:space="0" w:color="auto"/>
            <w:bottom w:val="none" w:sz="0" w:space="0" w:color="auto"/>
            <w:right w:val="none" w:sz="0" w:space="0" w:color="auto"/>
          </w:divBdr>
        </w:div>
      </w:divsChild>
    </w:div>
    <w:div w:id="1757165272">
      <w:bodyDiv w:val="1"/>
      <w:marLeft w:val="0"/>
      <w:marRight w:val="0"/>
      <w:marTop w:val="0"/>
      <w:marBottom w:val="0"/>
      <w:divBdr>
        <w:top w:val="none" w:sz="0" w:space="0" w:color="auto"/>
        <w:left w:val="none" w:sz="0" w:space="0" w:color="auto"/>
        <w:bottom w:val="none" w:sz="0" w:space="0" w:color="auto"/>
        <w:right w:val="none" w:sz="0" w:space="0" w:color="auto"/>
      </w:divBdr>
      <w:divsChild>
        <w:div w:id="1603301099">
          <w:marLeft w:val="0"/>
          <w:marRight w:val="0"/>
          <w:marTop w:val="0"/>
          <w:marBottom w:val="0"/>
          <w:divBdr>
            <w:top w:val="none" w:sz="0" w:space="0" w:color="auto"/>
            <w:left w:val="none" w:sz="0" w:space="0" w:color="auto"/>
            <w:bottom w:val="none" w:sz="0" w:space="0" w:color="auto"/>
            <w:right w:val="none" w:sz="0" w:space="0" w:color="auto"/>
          </w:divBdr>
        </w:div>
      </w:divsChild>
    </w:div>
    <w:div w:id="1782146878">
      <w:bodyDiv w:val="1"/>
      <w:marLeft w:val="0"/>
      <w:marRight w:val="0"/>
      <w:marTop w:val="0"/>
      <w:marBottom w:val="0"/>
      <w:divBdr>
        <w:top w:val="none" w:sz="0" w:space="0" w:color="auto"/>
        <w:left w:val="none" w:sz="0" w:space="0" w:color="auto"/>
        <w:bottom w:val="none" w:sz="0" w:space="0" w:color="auto"/>
        <w:right w:val="none" w:sz="0" w:space="0" w:color="auto"/>
      </w:divBdr>
      <w:divsChild>
        <w:div w:id="524755523">
          <w:marLeft w:val="0"/>
          <w:marRight w:val="0"/>
          <w:marTop w:val="0"/>
          <w:marBottom w:val="0"/>
          <w:divBdr>
            <w:top w:val="none" w:sz="0" w:space="0" w:color="auto"/>
            <w:left w:val="none" w:sz="0" w:space="0" w:color="auto"/>
            <w:bottom w:val="none" w:sz="0" w:space="0" w:color="auto"/>
            <w:right w:val="none" w:sz="0" w:space="0" w:color="auto"/>
          </w:divBdr>
        </w:div>
      </w:divsChild>
    </w:div>
    <w:div w:id="1787851544">
      <w:bodyDiv w:val="1"/>
      <w:marLeft w:val="0"/>
      <w:marRight w:val="0"/>
      <w:marTop w:val="0"/>
      <w:marBottom w:val="0"/>
      <w:divBdr>
        <w:top w:val="none" w:sz="0" w:space="0" w:color="auto"/>
        <w:left w:val="none" w:sz="0" w:space="0" w:color="auto"/>
        <w:bottom w:val="none" w:sz="0" w:space="0" w:color="auto"/>
        <w:right w:val="none" w:sz="0" w:space="0" w:color="auto"/>
      </w:divBdr>
    </w:div>
    <w:div w:id="1790932120">
      <w:bodyDiv w:val="1"/>
      <w:marLeft w:val="0"/>
      <w:marRight w:val="0"/>
      <w:marTop w:val="0"/>
      <w:marBottom w:val="0"/>
      <w:divBdr>
        <w:top w:val="none" w:sz="0" w:space="0" w:color="auto"/>
        <w:left w:val="none" w:sz="0" w:space="0" w:color="auto"/>
        <w:bottom w:val="none" w:sz="0" w:space="0" w:color="auto"/>
        <w:right w:val="none" w:sz="0" w:space="0" w:color="auto"/>
      </w:divBdr>
    </w:div>
    <w:div w:id="1870292744">
      <w:bodyDiv w:val="1"/>
      <w:marLeft w:val="0"/>
      <w:marRight w:val="0"/>
      <w:marTop w:val="0"/>
      <w:marBottom w:val="0"/>
      <w:divBdr>
        <w:top w:val="none" w:sz="0" w:space="0" w:color="auto"/>
        <w:left w:val="none" w:sz="0" w:space="0" w:color="auto"/>
        <w:bottom w:val="none" w:sz="0" w:space="0" w:color="auto"/>
        <w:right w:val="none" w:sz="0" w:space="0" w:color="auto"/>
      </w:divBdr>
      <w:divsChild>
        <w:div w:id="1094715072">
          <w:marLeft w:val="0"/>
          <w:marRight w:val="0"/>
          <w:marTop w:val="0"/>
          <w:marBottom w:val="0"/>
          <w:divBdr>
            <w:top w:val="none" w:sz="0" w:space="0" w:color="auto"/>
            <w:left w:val="none" w:sz="0" w:space="0" w:color="auto"/>
            <w:bottom w:val="none" w:sz="0" w:space="0" w:color="auto"/>
            <w:right w:val="none" w:sz="0" w:space="0" w:color="auto"/>
          </w:divBdr>
        </w:div>
      </w:divsChild>
    </w:div>
    <w:div w:id="1906642890">
      <w:bodyDiv w:val="1"/>
      <w:marLeft w:val="0"/>
      <w:marRight w:val="0"/>
      <w:marTop w:val="0"/>
      <w:marBottom w:val="0"/>
      <w:divBdr>
        <w:top w:val="none" w:sz="0" w:space="0" w:color="auto"/>
        <w:left w:val="none" w:sz="0" w:space="0" w:color="auto"/>
        <w:bottom w:val="none" w:sz="0" w:space="0" w:color="auto"/>
        <w:right w:val="none" w:sz="0" w:space="0" w:color="auto"/>
      </w:divBdr>
    </w:div>
    <w:div w:id="1926919331">
      <w:bodyDiv w:val="1"/>
      <w:marLeft w:val="0"/>
      <w:marRight w:val="0"/>
      <w:marTop w:val="0"/>
      <w:marBottom w:val="0"/>
      <w:divBdr>
        <w:top w:val="none" w:sz="0" w:space="0" w:color="auto"/>
        <w:left w:val="none" w:sz="0" w:space="0" w:color="auto"/>
        <w:bottom w:val="none" w:sz="0" w:space="0" w:color="auto"/>
        <w:right w:val="none" w:sz="0" w:space="0" w:color="auto"/>
      </w:divBdr>
      <w:divsChild>
        <w:div w:id="368603270">
          <w:marLeft w:val="0"/>
          <w:marRight w:val="0"/>
          <w:marTop w:val="0"/>
          <w:marBottom w:val="0"/>
          <w:divBdr>
            <w:top w:val="none" w:sz="0" w:space="0" w:color="auto"/>
            <w:left w:val="none" w:sz="0" w:space="0" w:color="auto"/>
            <w:bottom w:val="none" w:sz="0" w:space="0" w:color="auto"/>
            <w:right w:val="none" w:sz="0" w:space="0" w:color="auto"/>
          </w:divBdr>
        </w:div>
      </w:divsChild>
    </w:div>
    <w:div w:id="1986733587">
      <w:bodyDiv w:val="1"/>
      <w:marLeft w:val="0"/>
      <w:marRight w:val="0"/>
      <w:marTop w:val="0"/>
      <w:marBottom w:val="0"/>
      <w:divBdr>
        <w:top w:val="none" w:sz="0" w:space="0" w:color="auto"/>
        <w:left w:val="none" w:sz="0" w:space="0" w:color="auto"/>
        <w:bottom w:val="none" w:sz="0" w:space="0" w:color="auto"/>
        <w:right w:val="none" w:sz="0" w:space="0" w:color="auto"/>
      </w:divBdr>
      <w:divsChild>
        <w:div w:id="712313933">
          <w:marLeft w:val="0"/>
          <w:marRight w:val="0"/>
          <w:marTop w:val="0"/>
          <w:marBottom w:val="0"/>
          <w:divBdr>
            <w:top w:val="none" w:sz="0" w:space="0" w:color="auto"/>
            <w:left w:val="none" w:sz="0" w:space="0" w:color="auto"/>
            <w:bottom w:val="none" w:sz="0" w:space="0" w:color="auto"/>
            <w:right w:val="none" w:sz="0" w:space="0" w:color="auto"/>
          </w:divBdr>
        </w:div>
      </w:divsChild>
    </w:div>
    <w:div w:id="2069456778">
      <w:bodyDiv w:val="1"/>
      <w:marLeft w:val="0"/>
      <w:marRight w:val="0"/>
      <w:marTop w:val="0"/>
      <w:marBottom w:val="0"/>
      <w:divBdr>
        <w:top w:val="none" w:sz="0" w:space="0" w:color="auto"/>
        <w:left w:val="none" w:sz="0" w:space="0" w:color="auto"/>
        <w:bottom w:val="none" w:sz="0" w:space="0" w:color="auto"/>
        <w:right w:val="none" w:sz="0" w:space="0" w:color="auto"/>
      </w:divBdr>
    </w:div>
    <w:div w:id="2127459300">
      <w:bodyDiv w:val="1"/>
      <w:marLeft w:val="0"/>
      <w:marRight w:val="0"/>
      <w:marTop w:val="0"/>
      <w:marBottom w:val="0"/>
      <w:divBdr>
        <w:top w:val="none" w:sz="0" w:space="0" w:color="auto"/>
        <w:left w:val="none" w:sz="0" w:space="0" w:color="auto"/>
        <w:bottom w:val="none" w:sz="0" w:space="0" w:color="auto"/>
        <w:right w:val="none" w:sz="0" w:space="0" w:color="auto"/>
      </w:divBdr>
      <w:divsChild>
        <w:div w:id="1609464820">
          <w:marLeft w:val="0"/>
          <w:marRight w:val="0"/>
          <w:marTop w:val="0"/>
          <w:marBottom w:val="0"/>
          <w:divBdr>
            <w:top w:val="none" w:sz="0" w:space="0" w:color="auto"/>
            <w:left w:val="none" w:sz="0" w:space="0" w:color="auto"/>
            <w:bottom w:val="none" w:sz="0" w:space="0" w:color="auto"/>
            <w:right w:val="none" w:sz="0" w:space="0" w:color="auto"/>
          </w:divBdr>
        </w:div>
      </w:divsChild>
    </w:div>
    <w:div w:id="213274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AE697-DD29-4130-A0AA-9A4E38DD3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608</Words>
  <Characters>110931</Characters>
  <Application>Microsoft Office Word</Application>
  <DocSecurity>4</DocSecurity>
  <Lines>924</Lines>
  <Paragraphs>2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α-N-Heterocyclic Thiosemicarbazone Derivatives as Potential Antitumor Agents: A Structure-Activity Relationships Approach</vt:lpstr>
      <vt:lpstr>α-N-Heterocyclic Thiosemicarbazone Derivatives as Potential Antitumor Agents: A Structure-Activity Relationships Approach</vt:lpstr>
    </vt:vector>
  </TitlesOfParts>
  <Company>I T S</Company>
  <LinksUpToDate>false</LinksUpToDate>
  <CharactersWithSpaces>128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N-Heterocyclic Thiosemicarbazone Derivatives as Potential Antitumor Agents: A Structure-Activity Relationships Approach</dc:title>
  <dc:creator>Muhammad Tariq</dc:creator>
  <cp:lastModifiedBy>katrin.rauner</cp:lastModifiedBy>
  <cp:revision>2</cp:revision>
  <cp:lastPrinted>2017-09-28T08:16:00Z</cp:lastPrinted>
  <dcterms:created xsi:type="dcterms:W3CDTF">2018-09-13T09:40:00Z</dcterms:created>
  <dcterms:modified xsi:type="dcterms:W3CDTF">2018-09-13T09:40:00Z</dcterms:modified>
</cp:coreProperties>
</file>